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5926996"/>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5926997"/>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5F0E425A" w14:textId="0FDA1255" w:rsidR="00C31380"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5926996" w:history="1">
            <w:r w:rsidR="00C31380" w:rsidRPr="00A2033E">
              <w:rPr>
                <w:rStyle w:val="Hyperlink"/>
                <w:noProof/>
              </w:rPr>
              <w:t>Eidesstattliche Erklärung</w:t>
            </w:r>
            <w:r w:rsidR="00C31380">
              <w:rPr>
                <w:noProof/>
                <w:webHidden/>
              </w:rPr>
              <w:tab/>
            </w:r>
            <w:r w:rsidR="00C31380">
              <w:rPr>
                <w:noProof/>
                <w:webHidden/>
              </w:rPr>
              <w:fldChar w:fldCharType="begin"/>
            </w:r>
            <w:r w:rsidR="00C31380">
              <w:rPr>
                <w:noProof/>
                <w:webHidden/>
              </w:rPr>
              <w:instrText xml:space="preserve"> PAGEREF _Toc95926996 \h </w:instrText>
            </w:r>
            <w:r w:rsidR="00C31380">
              <w:rPr>
                <w:noProof/>
                <w:webHidden/>
              </w:rPr>
            </w:r>
            <w:r w:rsidR="00C31380">
              <w:rPr>
                <w:noProof/>
                <w:webHidden/>
              </w:rPr>
              <w:fldChar w:fldCharType="separate"/>
            </w:r>
            <w:r w:rsidR="00C31380">
              <w:rPr>
                <w:noProof/>
                <w:webHidden/>
              </w:rPr>
              <w:t>2</w:t>
            </w:r>
            <w:r w:rsidR="00C31380">
              <w:rPr>
                <w:noProof/>
                <w:webHidden/>
              </w:rPr>
              <w:fldChar w:fldCharType="end"/>
            </w:r>
          </w:hyperlink>
        </w:p>
        <w:p w14:paraId="411471F4" w14:textId="219734CF" w:rsidR="00C31380" w:rsidRDefault="00D6681C">
          <w:pPr>
            <w:pStyle w:val="Verzeichnis1"/>
            <w:tabs>
              <w:tab w:val="right" w:leader="dot" w:pos="9062"/>
            </w:tabs>
            <w:rPr>
              <w:rFonts w:asciiTheme="minorHAnsi" w:eastAsiaTheme="minorEastAsia" w:hAnsiTheme="minorHAnsi"/>
              <w:noProof/>
              <w:sz w:val="22"/>
              <w:lang w:eastAsia="de-DE"/>
            </w:rPr>
          </w:pPr>
          <w:hyperlink w:anchor="_Toc95926997" w:history="1">
            <w:r w:rsidR="00C31380" w:rsidRPr="00A2033E">
              <w:rPr>
                <w:rStyle w:val="Hyperlink"/>
                <w:rFonts w:cs="Arial"/>
                <w:noProof/>
              </w:rPr>
              <w:t>Abstract</w:t>
            </w:r>
            <w:r w:rsidR="00C31380">
              <w:rPr>
                <w:noProof/>
                <w:webHidden/>
              </w:rPr>
              <w:tab/>
            </w:r>
            <w:r w:rsidR="00C31380">
              <w:rPr>
                <w:noProof/>
                <w:webHidden/>
              </w:rPr>
              <w:fldChar w:fldCharType="begin"/>
            </w:r>
            <w:r w:rsidR="00C31380">
              <w:rPr>
                <w:noProof/>
                <w:webHidden/>
              </w:rPr>
              <w:instrText xml:space="preserve"> PAGEREF _Toc95926997 \h </w:instrText>
            </w:r>
            <w:r w:rsidR="00C31380">
              <w:rPr>
                <w:noProof/>
                <w:webHidden/>
              </w:rPr>
            </w:r>
            <w:r w:rsidR="00C31380">
              <w:rPr>
                <w:noProof/>
                <w:webHidden/>
              </w:rPr>
              <w:fldChar w:fldCharType="separate"/>
            </w:r>
            <w:r w:rsidR="00C31380">
              <w:rPr>
                <w:noProof/>
                <w:webHidden/>
              </w:rPr>
              <w:t>3</w:t>
            </w:r>
            <w:r w:rsidR="00C31380">
              <w:rPr>
                <w:noProof/>
                <w:webHidden/>
              </w:rPr>
              <w:fldChar w:fldCharType="end"/>
            </w:r>
          </w:hyperlink>
        </w:p>
        <w:p w14:paraId="48646FC3" w14:textId="2967CC31" w:rsidR="00C31380" w:rsidRDefault="00D6681C">
          <w:pPr>
            <w:pStyle w:val="Verzeichnis1"/>
            <w:tabs>
              <w:tab w:val="right" w:leader="dot" w:pos="9062"/>
            </w:tabs>
            <w:rPr>
              <w:rFonts w:asciiTheme="minorHAnsi" w:eastAsiaTheme="minorEastAsia" w:hAnsiTheme="minorHAnsi"/>
              <w:noProof/>
              <w:sz w:val="22"/>
              <w:lang w:eastAsia="de-DE"/>
            </w:rPr>
          </w:pPr>
          <w:hyperlink w:anchor="_Toc95926998" w:history="1">
            <w:r w:rsidR="00C31380" w:rsidRPr="00A2033E">
              <w:rPr>
                <w:rStyle w:val="Hyperlink"/>
                <w:noProof/>
              </w:rPr>
              <w:t>Abbildungsverzeichnis</w:t>
            </w:r>
            <w:r w:rsidR="00C31380">
              <w:rPr>
                <w:noProof/>
                <w:webHidden/>
              </w:rPr>
              <w:tab/>
            </w:r>
            <w:r w:rsidR="00C31380">
              <w:rPr>
                <w:noProof/>
                <w:webHidden/>
              </w:rPr>
              <w:fldChar w:fldCharType="begin"/>
            </w:r>
            <w:r w:rsidR="00C31380">
              <w:rPr>
                <w:noProof/>
                <w:webHidden/>
              </w:rPr>
              <w:instrText xml:space="preserve"> PAGEREF _Toc95926998 \h </w:instrText>
            </w:r>
            <w:r w:rsidR="00C31380">
              <w:rPr>
                <w:noProof/>
                <w:webHidden/>
              </w:rPr>
            </w:r>
            <w:r w:rsidR="00C31380">
              <w:rPr>
                <w:noProof/>
                <w:webHidden/>
              </w:rPr>
              <w:fldChar w:fldCharType="separate"/>
            </w:r>
            <w:r w:rsidR="00C31380">
              <w:rPr>
                <w:noProof/>
                <w:webHidden/>
              </w:rPr>
              <w:t>6</w:t>
            </w:r>
            <w:r w:rsidR="00C31380">
              <w:rPr>
                <w:noProof/>
                <w:webHidden/>
              </w:rPr>
              <w:fldChar w:fldCharType="end"/>
            </w:r>
          </w:hyperlink>
        </w:p>
        <w:p w14:paraId="502068AD" w14:textId="7DC280F7" w:rsidR="00C31380" w:rsidRDefault="00D6681C">
          <w:pPr>
            <w:pStyle w:val="Verzeichnis1"/>
            <w:tabs>
              <w:tab w:val="right" w:leader="dot" w:pos="9062"/>
            </w:tabs>
            <w:rPr>
              <w:rFonts w:asciiTheme="minorHAnsi" w:eastAsiaTheme="minorEastAsia" w:hAnsiTheme="minorHAnsi"/>
              <w:noProof/>
              <w:sz w:val="22"/>
              <w:lang w:eastAsia="de-DE"/>
            </w:rPr>
          </w:pPr>
          <w:hyperlink w:anchor="_Toc95926999" w:history="1">
            <w:r w:rsidR="00C31380" w:rsidRPr="00A2033E">
              <w:rPr>
                <w:rStyle w:val="Hyperlink"/>
                <w:noProof/>
              </w:rPr>
              <w:t>Abkürzungsverzeichnis</w:t>
            </w:r>
            <w:r w:rsidR="00C31380">
              <w:rPr>
                <w:noProof/>
                <w:webHidden/>
              </w:rPr>
              <w:tab/>
            </w:r>
            <w:r w:rsidR="00C31380">
              <w:rPr>
                <w:noProof/>
                <w:webHidden/>
              </w:rPr>
              <w:fldChar w:fldCharType="begin"/>
            </w:r>
            <w:r w:rsidR="00C31380">
              <w:rPr>
                <w:noProof/>
                <w:webHidden/>
              </w:rPr>
              <w:instrText xml:space="preserve"> PAGEREF _Toc95926999 \h </w:instrText>
            </w:r>
            <w:r w:rsidR="00C31380">
              <w:rPr>
                <w:noProof/>
                <w:webHidden/>
              </w:rPr>
            </w:r>
            <w:r w:rsidR="00C31380">
              <w:rPr>
                <w:noProof/>
                <w:webHidden/>
              </w:rPr>
              <w:fldChar w:fldCharType="separate"/>
            </w:r>
            <w:r w:rsidR="00C31380">
              <w:rPr>
                <w:noProof/>
                <w:webHidden/>
              </w:rPr>
              <w:t>8</w:t>
            </w:r>
            <w:r w:rsidR="00C31380">
              <w:rPr>
                <w:noProof/>
                <w:webHidden/>
              </w:rPr>
              <w:fldChar w:fldCharType="end"/>
            </w:r>
          </w:hyperlink>
        </w:p>
        <w:p w14:paraId="065C90B7" w14:textId="3B7B37AB" w:rsidR="00C31380" w:rsidRDefault="00D6681C">
          <w:pPr>
            <w:pStyle w:val="Verzeichnis1"/>
            <w:tabs>
              <w:tab w:val="left" w:pos="480"/>
              <w:tab w:val="right" w:leader="dot" w:pos="9062"/>
            </w:tabs>
            <w:rPr>
              <w:rFonts w:asciiTheme="minorHAnsi" w:eastAsiaTheme="minorEastAsia" w:hAnsiTheme="minorHAnsi"/>
              <w:noProof/>
              <w:sz w:val="22"/>
              <w:lang w:eastAsia="de-DE"/>
            </w:rPr>
          </w:pPr>
          <w:hyperlink w:anchor="_Toc95927000" w:history="1">
            <w:r w:rsidR="00C31380" w:rsidRPr="00A2033E">
              <w:rPr>
                <w:rStyle w:val="Hyperlink"/>
                <w:noProof/>
              </w:rPr>
              <w:t>1.</w:t>
            </w:r>
            <w:r w:rsidR="00C31380">
              <w:rPr>
                <w:rFonts w:asciiTheme="minorHAnsi" w:eastAsiaTheme="minorEastAsia" w:hAnsiTheme="minorHAnsi"/>
                <w:noProof/>
                <w:sz w:val="22"/>
                <w:lang w:eastAsia="de-DE"/>
              </w:rPr>
              <w:tab/>
            </w:r>
            <w:r w:rsidR="00C31380" w:rsidRPr="00A2033E">
              <w:rPr>
                <w:rStyle w:val="Hyperlink"/>
                <w:noProof/>
              </w:rPr>
              <w:t>Einleitung</w:t>
            </w:r>
            <w:r w:rsidR="00C31380">
              <w:rPr>
                <w:noProof/>
                <w:webHidden/>
              </w:rPr>
              <w:tab/>
            </w:r>
            <w:r w:rsidR="00C31380">
              <w:rPr>
                <w:noProof/>
                <w:webHidden/>
              </w:rPr>
              <w:fldChar w:fldCharType="begin"/>
            </w:r>
            <w:r w:rsidR="00C31380">
              <w:rPr>
                <w:noProof/>
                <w:webHidden/>
              </w:rPr>
              <w:instrText xml:space="preserve"> PAGEREF _Toc95927000 \h </w:instrText>
            </w:r>
            <w:r w:rsidR="00C31380">
              <w:rPr>
                <w:noProof/>
                <w:webHidden/>
              </w:rPr>
            </w:r>
            <w:r w:rsidR="00C31380">
              <w:rPr>
                <w:noProof/>
                <w:webHidden/>
              </w:rPr>
              <w:fldChar w:fldCharType="separate"/>
            </w:r>
            <w:r w:rsidR="00C31380">
              <w:rPr>
                <w:noProof/>
                <w:webHidden/>
              </w:rPr>
              <w:t>9</w:t>
            </w:r>
            <w:r w:rsidR="00C31380">
              <w:rPr>
                <w:noProof/>
                <w:webHidden/>
              </w:rPr>
              <w:fldChar w:fldCharType="end"/>
            </w:r>
          </w:hyperlink>
        </w:p>
        <w:p w14:paraId="2828641F" w14:textId="779BEAFC" w:rsidR="00C31380" w:rsidRDefault="00D6681C">
          <w:pPr>
            <w:pStyle w:val="Verzeichnis1"/>
            <w:tabs>
              <w:tab w:val="left" w:pos="480"/>
              <w:tab w:val="right" w:leader="dot" w:pos="9062"/>
            </w:tabs>
            <w:rPr>
              <w:rFonts w:asciiTheme="minorHAnsi" w:eastAsiaTheme="minorEastAsia" w:hAnsiTheme="minorHAnsi"/>
              <w:noProof/>
              <w:sz w:val="22"/>
              <w:lang w:eastAsia="de-DE"/>
            </w:rPr>
          </w:pPr>
          <w:hyperlink w:anchor="_Toc95927001" w:history="1">
            <w:r w:rsidR="00C31380" w:rsidRPr="00A2033E">
              <w:rPr>
                <w:rStyle w:val="Hyperlink"/>
                <w:noProof/>
              </w:rPr>
              <w:t>2.</w:t>
            </w:r>
            <w:r w:rsidR="00C31380">
              <w:rPr>
                <w:rFonts w:asciiTheme="minorHAnsi" w:eastAsiaTheme="minorEastAsia" w:hAnsiTheme="minorHAnsi"/>
                <w:noProof/>
                <w:sz w:val="22"/>
                <w:lang w:eastAsia="de-DE"/>
              </w:rPr>
              <w:tab/>
            </w:r>
            <w:r w:rsidR="00C31380" w:rsidRPr="00A2033E">
              <w:rPr>
                <w:rStyle w:val="Hyperlink"/>
                <w:noProof/>
              </w:rPr>
              <w:t>Grundlagen</w:t>
            </w:r>
            <w:r w:rsidR="00C31380">
              <w:rPr>
                <w:noProof/>
                <w:webHidden/>
              </w:rPr>
              <w:tab/>
            </w:r>
            <w:r w:rsidR="00C31380">
              <w:rPr>
                <w:noProof/>
                <w:webHidden/>
              </w:rPr>
              <w:fldChar w:fldCharType="begin"/>
            </w:r>
            <w:r w:rsidR="00C31380">
              <w:rPr>
                <w:noProof/>
                <w:webHidden/>
              </w:rPr>
              <w:instrText xml:space="preserve"> PAGEREF _Toc95927001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3095B01C" w14:textId="3F7DB59D"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02" w:history="1">
            <w:r w:rsidR="00C31380" w:rsidRPr="00A2033E">
              <w:rPr>
                <w:rStyle w:val="Hyperlink"/>
                <w:noProof/>
              </w:rPr>
              <w:t>2.1</w:t>
            </w:r>
            <w:r w:rsidR="00C31380">
              <w:rPr>
                <w:rFonts w:asciiTheme="minorHAnsi" w:eastAsiaTheme="minorEastAsia" w:hAnsiTheme="minorHAnsi"/>
                <w:noProof/>
                <w:sz w:val="22"/>
                <w:lang w:eastAsia="de-DE"/>
              </w:rPr>
              <w:tab/>
            </w:r>
            <w:r w:rsidR="00C31380" w:rsidRPr="00A2033E">
              <w:rPr>
                <w:rStyle w:val="Hyperlink"/>
                <w:noProof/>
              </w:rPr>
              <w:t>Softwareprojekte</w:t>
            </w:r>
            <w:r w:rsidR="00C31380">
              <w:rPr>
                <w:noProof/>
                <w:webHidden/>
              </w:rPr>
              <w:tab/>
            </w:r>
            <w:r w:rsidR="00C31380">
              <w:rPr>
                <w:noProof/>
                <w:webHidden/>
              </w:rPr>
              <w:fldChar w:fldCharType="begin"/>
            </w:r>
            <w:r w:rsidR="00C31380">
              <w:rPr>
                <w:noProof/>
                <w:webHidden/>
              </w:rPr>
              <w:instrText xml:space="preserve"> PAGEREF _Toc95927002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7991FA82" w14:textId="406FFD29"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03" w:history="1">
            <w:r w:rsidR="00C31380" w:rsidRPr="00A2033E">
              <w:rPr>
                <w:rStyle w:val="Hyperlink"/>
                <w:noProof/>
              </w:rPr>
              <w:t>2.2</w:t>
            </w:r>
            <w:r w:rsidR="00C31380">
              <w:rPr>
                <w:rFonts w:asciiTheme="minorHAnsi" w:eastAsiaTheme="minorEastAsia" w:hAnsiTheme="minorHAnsi"/>
                <w:noProof/>
                <w:sz w:val="22"/>
                <w:lang w:eastAsia="de-DE"/>
              </w:rPr>
              <w:tab/>
            </w:r>
            <w:r w:rsidR="00C31380" w:rsidRPr="00A2033E">
              <w:rPr>
                <w:rStyle w:val="Hyperlink"/>
                <w:noProof/>
              </w:rPr>
              <w:t>Die Bedeutung von DevOps</w:t>
            </w:r>
            <w:r w:rsidR="00C31380">
              <w:rPr>
                <w:noProof/>
                <w:webHidden/>
              </w:rPr>
              <w:tab/>
            </w:r>
            <w:r w:rsidR="00C31380">
              <w:rPr>
                <w:noProof/>
                <w:webHidden/>
              </w:rPr>
              <w:fldChar w:fldCharType="begin"/>
            </w:r>
            <w:r w:rsidR="00C31380">
              <w:rPr>
                <w:noProof/>
                <w:webHidden/>
              </w:rPr>
              <w:instrText xml:space="preserve"> PAGEREF _Toc95927003 \h </w:instrText>
            </w:r>
            <w:r w:rsidR="00C31380">
              <w:rPr>
                <w:noProof/>
                <w:webHidden/>
              </w:rPr>
            </w:r>
            <w:r w:rsidR="00C31380">
              <w:rPr>
                <w:noProof/>
                <w:webHidden/>
              </w:rPr>
              <w:fldChar w:fldCharType="separate"/>
            </w:r>
            <w:r w:rsidR="00C31380">
              <w:rPr>
                <w:noProof/>
                <w:webHidden/>
              </w:rPr>
              <w:t>11</w:t>
            </w:r>
            <w:r w:rsidR="00C31380">
              <w:rPr>
                <w:noProof/>
                <w:webHidden/>
              </w:rPr>
              <w:fldChar w:fldCharType="end"/>
            </w:r>
          </w:hyperlink>
        </w:p>
        <w:p w14:paraId="70445358" w14:textId="14BA018C"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04" w:history="1">
            <w:r w:rsidR="00C31380" w:rsidRPr="00A2033E">
              <w:rPr>
                <w:rStyle w:val="Hyperlink"/>
                <w:noProof/>
              </w:rPr>
              <w:t>2.3</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04 \h </w:instrText>
            </w:r>
            <w:r w:rsidR="00C31380">
              <w:rPr>
                <w:noProof/>
                <w:webHidden/>
              </w:rPr>
            </w:r>
            <w:r w:rsidR="00C31380">
              <w:rPr>
                <w:noProof/>
                <w:webHidden/>
              </w:rPr>
              <w:fldChar w:fldCharType="separate"/>
            </w:r>
            <w:r w:rsidR="00C31380">
              <w:rPr>
                <w:noProof/>
                <w:webHidden/>
              </w:rPr>
              <w:t>13</w:t>
            </w:r>
            <w:r w:rsidR="00C31380">
              <w:rPr>
                <w:noProof/>
                <w:webHidden/>
              </w:rPr>
              <w:fldChar w:fldCharType="end"/>
            </w:r>
          </w:hyperlink>
        </w:p>
        <w:p w14:paraId="083E5C92" w14:textId="00AC4615" w:rsidR="00C31380" w:rsidRDefault="00D6681C">
          <w:pPr>
            <w:pStyle w:val="Verzeichnis1"/>
            <w:tabs>
              <w:tab w:val="left" w:pos="480"/>
              <w:tab w:val="right" w:leader="dot" w:pos="9062"/>
            </w:tabs>
            <w:rPr>
              <w:rFonts w:asciiTheme="minorHAnsi" w:eastAsiaTheme="minorEastAsia" w:hAnsiTheme="minorHAnsi"/>
              <w:noProof/>
              <w:sz w:val="22"/>
              <w:lang w:eastAsia="de-DE"/>
            </w:rPr>
          </w:pPr>
          <w:hyperlink w:anchor="_Toc95927005" w:history="1">
            <w:r w:rsidR="00C31380" w:rsidRPr="00A2033E">
              <w:rPr>
                <w:rStyle w:val="Hyperlink"/>
                <w:noProof/>
              </w:rPr>
              <w:t>3.</w:t>
            </w:r>
            <w:r w:rsidR="00C31380">
              <w:rPr>
                <w:rFonts w:asciiTheme="minorHAnsi" w:eastAsiaTheme="minorEastAsia" w:hAnsiTheme="minorHAnsi"/>
                <w:noProof/>
                <w:sz w:val="22"/>
                <w:lang w:eastAsia="de-DE"/>
              </w:rPr>
              <w:tab/>
            </w:r>
            <w:r w:rsidR="00C31380" w:rsidRPr="00A2033E">
              <w:rPr>
                <w:rStyle w:val="Hyperlink"/>
                <w:noProof/>
              </w:rPr>
              <w:t>Stand der Technik</w:t>
            </w:r>
            <w:r w:rsidR="00C31380">
              <w:rPr>
                <w:noProof/>
                <w:webHidden/>
              </w:rPr>
              <w:tab/>
            </w:r>
            <w:r w:rsidR="00C31380">
              <w:rPr>
                <w:noProof/>
                <w:webHidden/>
              </w:rPr>
              <w:fldChar w:fldCharType="begin"/>
            </w:r>
            <w:r w:rsidR="00C31380">
              <w:rPr>
                <w:noProof/>
                <w:webHidden/>
              </w:rPr>
              <w:instrText xml:space="preserve"> PAGEREF _Toc95927005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5B71FB6B" w14:textId="6F0B2171"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06" w:history="1">
            <w:r w:rsidR="00C31380" w:rsidRPr="00A2033E">
              <w:rPr>
                <w:rStyle w:val="Hyperlink"/>
                <w:noProof/>
              </w:rPr>
              <w:t>3.1</w:t>
            </w:r>
            <w:r w:rsidR="00C31380">
              <w:rPr>
                <w:rFonts w:asciiTheme="minorHAnsi" w:eastAsiaTheme="minorEastAsia" w:hAnsiTheme="minorHAnsi"/>
                <w:noProof/>
                <w:sz w:val="22"/>
                <w:lang w:eastAsia="de-DE"/>
              </w:rPr>
              <w:tab/>
            </w:r>
            <w:r w:rsidR="00C31380" w:rsidRPr="00A2033E">
              <w:rPr>
                <w:rStyle w:val="Hyperlink"/>
                <w:noProof/>
              </w:rPr>
              <w:t>Versionsverwaltung</w:t>
            </w:r>
            <w:r w:rsidR="00C31380">
              <w:rPr>
                <w:noProof/>
                <w:webHidden/>
              </w:rPr>
              <w:tab/>
            </w:r>
            <w:r w:rsidR="00C31380">
              <w:rPr>
                <w:noProof/>
                <w:webHidden/>
              </w:rPr>
              <w:fldChar w:fldCharType="begin"/>
            </w:r>
            <w:r w:rsidR="00C31380">
              <w:rPr>
                <w:noProof/>
                <w:webHidden/>
              </w:rPr>
              <w:instrText xml:space="preserve"> PAGEREF _Toc95927006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3EC7226B" w14:textId="42410DDF"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07" w:history="1">
            <w:r w:rsidR="00C31380" w:rsidRPr="00A2033E">
              <w:rPr>
                <w:rStyle w:val="Hyperlink"/>
                <w:noProof/>
              </w:rPr>
              <w:t>3.2</w:t>
            </w:r>
            <w:r w:rsidR="00C31380">
              <w:rPr>
                <w:rFonts w:asciiTheme="minorHAnsi" w:eastAsiaTheme="minorEastAsia" w:hAnsiTheme="minorHAnsi"/>
                <w:noProof/>
                <w:sz w:val="22"/>
                <w:lang w:eastAsia="de-DE"/>
              </w:rPr>
              <w:tab/>
            </w:r>
            <w:r w:rsidR="00C31380" w:rsidRPr="00A2033E">
              <w:rPr>
                <w:rStyle w:val="Hyperlink"/>
                <w:noProof/>
              </w:rPr>
              <w:t>Integrierte Entwicklungsumgebung (IDE)</w:t>
            </w:r>
            <w:r w:rsidR="00C31380">
              <w:rPr>
                <w:noProof/>
                <w:webHidden/>
              </w:rPr>
              <w:tab/>
            </w:r>
            <w:r w:rsidR="00C31380">
              <w:rPr>
                <w:noProof/>
                <w:webHidden/>
              </w:rPr>
              <w:fldChar w:fldCharType="begin"/>
            </w:r>
            <w:r w:rsidR="00C31380">
              <w:rPr>
                <w:noProof/>
                <w:webHidden/>
              </w:rPr>
              <w:instrText xml:space="preserve"> PAGEREF _Toc95927007 \h </w:instrText>
            </w:r>
            <w:r w:rsidR="00C31380">
              <w:rPr>
                <w:noProof/>
                <w:webHidden/>
              </w:rPr>
            </w:r>
            <w:r w:rsidR="00C31380">
              <w:rPr>
                <w:noProof/>
                <w:webHidden/>
              </w:rPr>
              <w:fldChar w:fldCharType="separate"/>
            </w:r>
            <w:r w:rsidR="00C31380">
              <w:rPr>
                <w:noProof/>
                <w:webHidden/>
              </w:rPr>
              <w:t>15</w:t>
            </w:r>
            <w:r w:rsidR="00C31380">
              <w:rPr>
                <w:noProof/>
                <w:webHidden/>
              </w:rPr>
              <w:fldChar w:fldCharType="end"/>
            </w:r>
          </w:hyperlink>
        </w:p>
        <w:p w14:paraId="788047F2" w14:textId="309D6C0F"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08" w:history="1">
            <w:r w:rsidR="00C31380" w:rsidRPr="00A2033E">
              <w:rPr>
                <w:rStyle w:val="Hyperlink"/>
                <w:noProof/>
              </w:rPr>
              <w:t>3.2.1</w:t>
            </w:r>
            <w:r w:rsidR="00C31380">
              <w:rPr>
                <w:rFonts w:asciiTheme="minorHAnsi" w:eastAsiaTheme="minorEastAsia" w:hAnsiTheme="minorHAnsi"/>
                <w:noProof/>
                <w:sz w:val="22"/>
                <w:lang w:eastAsia="de-DE"/>
              </w:rPr>
              <w:tab/>
            </w:r>
            <w:r w:rsidR="00C31380" w:rsidRPr="00A2033E">
              <w:rPr>
                <w:rStyle w:val="Hyperlink"/>
                <w:noProof/>
              </w:rPr>
              <w:t>Eclipse IDE für C/C++</w:t>
            </w:r>
            <w:r w:rsidR="00C31380">
              <w:rPr>
                <w:noProof/>
                <w:webHidden/>
              </w:rPr>
              <w:tab/>
            </w:r>
            <w:r w:rsidR="00C31380">
              <w:rPr>
                <w:noProof/>
                <w:webHidden/>
              </w:rPr>
              <w:fldChar w:fldCharType="begin"/>
            </w:r>
            <w:r w:rsidR="00C31380">
              <w:rPr>
                <w:noProof/>
                <w:webHidden/>
              </w:rPr>
              <w:instrText xml:space="preserve"> PAGEREF _Toc95927008 \h </w:instrText>
            </w:r>
            <w:r w:rsidR="00C31380">
              <w:rPr>
                <w:noProof/>
                <w:webHidden/>
              </w:rPr>
            </w:r>
            <w:r w:rsidR="00C31380">
              <w:rPr>
                <w:noProof/>
                <w:webHidden/>
              </w:rPr>
              <w:fldChar w:fldCharType="separate"/>
            </w:r>
            <w:r w:rsidR="00C31380">
              <w:rPr>
                <w:noProof/>
                <w:webHidden/>
              </w:rPr>
              <w:t>16</w:t>
            </w:r>
            <w:r w:rsidR="00C31380">
              <w:rPr>
                <w:noProof/>
                <w:webHidden/>
              </w:rPr>
              <w:fldChar w:fldCharType="end"/>
            </w:r>
          </w:hyperlink>
        </w:p>
        <w:p w14:paraId="6C551063" w14:textId="3C8799B3"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09" w:history="1">
            <w:r w:rsidR="00C31380" w:rsidRPr="00A2033E">
              <w:rPr>
                <w:rStyle w:val="Hyperlink"/>
                <w:noProof/>
              </w:rPr>
              <w:t>3.2.2</w:t>
            </w:r>
            <w:r w:rsidR="00C31380">
              <w:rPr>
                <w:rFonts w:asciiTheme="minorHAnsi" w:eastAsiaTheme="minorEastAsia" w:hAnsiTheme="minorHAnsi"/>
                <w:noProof/>
                <w:sz w:val="22"/>
                <w:lang w:eastAsia="de-DE"/>
              </w:rPr>
              <w:tab/>
            </w:r>
            <w:r w:rsidR="00C31380" w:rsidRPr="00A2033E">
              <w:rPr>
                <w:rStyle w:val="Hyperlink"/>
                <w:noProof/>
              </w:rPr>
              <w:t>CLion IDE</w:t>
            </w:r>
            <w:r w:rsidR="00C31380">
              <w:rPr>
                <w:noProof/>
                <w:webHidden/>
              </w:rPr>
              <w:tab/>
            </w:r>
            <w:r w:rsidR="00C31380">
              <w:rPr>
                <w:noProof/>
                <w:webHidden/>
              </w:rPr>
              <w:fldChar w:fldCharType="begin"/>
            </w:r>
            <w:r w:rsidR="00C31380">
              <w:rPr>
                <w:noProof/>
                <w:webHidden/>
              </w:rPr>
              <w:instrText xml:space="preserve"> PAGEREF _Toc95927009 \h </w:instrText>
            </w:r>
            <w:r w:rsidR="00C31380">
              <w:rPr>
                <w:noProof/>
                <w:webHidden/>
              </w:rPr>
            </w:r>
            <w:r w:rsidR="00C31380">
              <w:rPr>
                <w:noProof/>
                <w:webHidden/>
              </w:rPr>
              <w:fldChar w:fldCharType="separate"/>
            </w:r>
            <w:r w:rsidR="00C31380">
              <w:rPr>
                <w:noProof/>
                <w:webHidden/>
              </w:rPr>
              <w:t>22</w:t>
            </w:r>
            <w:r w:rsidR="00C31380">
              <w:rPr>
                <w:noProof/>
                <w:webHidden/>
              </w:rPr>
              <w:fldChar w:fldCharType="end"/>
            </w:r>
          </w:hyperlink>
        </w:p>
        <w:p w14:paraId="1662A160" w14:textId="4F29C77E"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10" w:history="1">
            <w:r w:rsidR="00C31380" w:rsidRPr="00A2033E">
              <w:rPr>
                <w:rStyle w:val="Hyperlink"/>
                <w:noProof/>
              </w:rPr>
              <w:t>3.2.3</w:t>
            </w:r>
            <w:r w:rsidR="00C31380">
              <w:rPr>
                <w:rFonts w:asciiTheme="minorHAnsi" w:eastAsiaTheme="minorEastAsia" w:hAnsiTheme="minorHAnsi"/>
                <w:noProof/>
                <w:sz w:val="22"/>
                <w:lang w:eastAsia="de-DE"/>
              </w:rPr>
              <w:tab/>
            </w:r>
            <w:r w:rsidR="00C31380" w:rsidRPr="00A2033E">
              <w:rPr>
                <w:rStyle w:val="Hyperlink"/>
                <w:noProof/>
              </w:rPr>
              <w:t>Visual Studio Code</w:t>
            </w:r>
            <w:r w:rsidR="00C31380">
              <w:rPr>
                <w:noProof/>
                <w:webHidden/>
              </w:rPr>
              <w:tab/>
            </w:r>
            <w:r w:rsidR="00C31380">
              <w:rPr>
                <w:noProof/>
                <w:webHidden/>
              </w:rPr>
              <w:fldChar w:fldCharType="begin"/>
            </w:r>
            <w:r w:rsidR="00C31380">
              <w:rPr>
                <w:noProof/>
                <w:webHidden/>
              </w:rPr>
              <w:instrText xml:space="preserve"> PAGEREF _Toc95927010 \h </w:instrText>
            </w:r>
            <w:r w:rsidR="00C31380">
              <w:rPr>
                <w:noProof/>
                <w:webHidden/>
              </w:rPr>
            </w:r>
            <w:r w:rsidR="00C31380">
              <w:rPr>
                <w:noProof/>
                <w:webHidden/>
              </w:rPr>
              <w:fldChar w:fldCharType="separate"/>
            </w:r>
            <w:r w:rsidR="00C31380">
              <w:rPr>
                <w:noProof/>
                <w:webHidden/>
              </w:rPr>
              <w:t>30</w:t>
            </w:r>
            <w:r w:rsidR="00C31380">
              <w:rPr>
                <w:noProof/>
                <w:webHidden/>
              </w:rPr>
              <w:fldChar w:fldCharType="end"/>
            </w:r>
          </w:hyperlink>
        </w:p>
        <w:p w14:paraId="60D599A5" w14:textId="452C4E0C"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11" w:history="1">
            <w:r w:rsidR="00C31380" w:rsidRPr="00A2033E">
              <w:rPr>
                <w:rStyle w:val="Hyperlink"/>
                <w:noProof/>
              </w:rPr>
              <w:t>3.3</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11 \h </w:instrText>
            </w:r>
            <w:r w:rsidR="00C31380">
              <w:rPr>
                <w:noProof/>
                <w:webHidden/>
              </w:rPr>
            </w:r>
            <w:r w:rsidR="00C31380">
              <w:rPr>
                <w:noProof/>
                <w:webHidden/>
              </w:rPr>
              <w:fldChar w:fldCharType="separate"/>
            </w:r>
            <w:r w:rsidR="00C31380">
              <w:rPr>
                <w:noProof/>
                <w:webHidden/>
              </w:rPr>
              <w:t>35</w:t>
            </w:r>
            <w:r w:rsidR="00C31380">
              <w:rPr>
                <w:noProof/>
                <w:webHidden/>
              </w:rPr>
              <w:fldChar w:fldCharType="end"/>
            </w:r>
          </w:hyperlink>
        </w:p>
        <w:p w14:paraId="7D742A80" w14:textId="29FD3AF6" w:rsidR="00C31380" w:rsidRDefault="00D6681C">
          <w:pPr>
            <w:pStyle w:val="Verzeichnis1"/>
            <w:tabs>
              <w:tab w:val="left" w:pos="480"/>
              <w:tab w:val="right" w:leader="dot" w:pos="9062"/>
            </w:tabs>
            <w:rPr>
              <w:rFonts w:asciiTheme="minorHAnsi" w:eastAsiaTheme="minorEastAsia" w:hAnsiTheme="minorHAnsi"/>
              <w:noProof/>
              <w:sz w:val="22"/>
              <w:lang w:eastAsia="de-DE"/>
            </w:rPr>
          </w:pPr>
          <w:hyperlink w:anchor="_Toc95927012" w:history="1">
            <w:r w:rsidR="00C31380" w:rsidRPr="00A2033E">
              <w:rPr>
                <w:rStyle w:val="Hyperlink"/>
                <w:noProof/>
              </w:rPr>
              <w:t>4.</w:t>
            </w:r>
            <w:r w:rsidR="00C31380">
              <w:rPr>
                <w:rFonts w:asciiTheme="minorHAnsi" w:eastAsiaTheme="minorEastAsia" w:hAnsiTheme="minorHAnsi"/>
                <w:noProof/>
                <w:sz w:val="22"/>
                <w:lang w:eastAsia="de-DE"/>
              </w:rPr>
              <w:tab/>
            </w:r>
            <w:r w:rsidR="00C31380" w:rsidRPr="00A2033E">
              <w:rPr>
                <w:rStyle w:val="Hyperlink"/>
                <w:noProof/>
              </w:rPr>
              <w:t>Lösungsansatz</w:t>
            </w:r>
            <w:r w:rsidR="00C31380">
              <w:rPr>
                <w:noProof/>
                <w:webHidden/>
              </w:rPr>
              <w:tab/>
            </w:r>
            <w:r w:rsidR="00C31380">
              <w:rPr>
                <w:noProof/>
                <w:webHidden/>
              </w:rPr>
              <w:fldChar w:fldCharType="begin"/>
            </w:r>
            <w:r w:rsidR="00C31380">
              <w:rPr>
                <w:noProof/>
                <w:webHidden/>
              </w:rPr>
              <w:instrText xml:space="preserve"> PAGEREF _Toc95927012 \h </w:instrText>
            </w:r>
            <w:r w:rsidR="00C31380">
              <w:rPr>
                <w:noProof/>
                <w:webHidden/>
              </w:rPr>
            </w:r>
            <w:r w:rsidR="00C31380">
              <w:rPr>
                <w:noProof/>
                <w:webHidden/>
              </w:rPr>
              <w:fldChar w:fldCharType="separate"/>
            </w:r>
            <w:r w:rsidR="00C31380">
              <w:rPr>
                <w:noProof/>
                <w:webHidden/>
              </w:rPr>
              <w:t>37</w:t>
            </w:r>
            <w:r w:rsidR="00C31380">
              <w:rPr>
                <w:noProof/>
                <w:webHidden/>
              </w:rPr>
              <w:fldChar w:fldCharType="end"/>
            </w:r>
          </w:hyperlink>
        </w:p>
        <w:p w14:paraId="6C8F6F5A" w14:textId="56961A06" w:rsidR="00C31380" w:rsidRDefault="00D6681C">
          <w:pPr>
            <w:pStyle w:val="Verzeichnis1"/>
            <w:tabs>
              <w:tab w:val="left" w:pos="480"/>
              <w:tab w:val="right" w:leader="dot" w:pos="9062"/>
            </w:tabs>
            <w:rPr>
              <w:rFonts w:asciiTheme="minorHAnsi" w:eastAsiaTheme="minorEastAsia" w:hAnsiTheme="minorHAnsi"/>
              <w:noProof/>
              <w:sz w:val="22"/>
              <w:lang w:eastAsia="de-DE"/>
            </w:rPr>
          </w:pPr>
          <w:hyperlink w:anchor="_Toc95927013" w:history="1">
            <w:r w:rsidR="00C31380" w:rsidRPr="00A2033E">
              <w:rPr>
                <w:rStyle w:val="Hyperlink"/>
                <w:noProof/>
              </w:rPr>
              <w:t>5.</w:t>
            </w:r>
            <w:r w:rsidR="00C31380">
              <w:rPr>
                <w:rFonts w:asciiTheme="minorHAnsi" w:eastAsiaTheme="minorEastAsia" w:hAnsiTheme="minorHAnsi"/>
                <w:noProof/>
                <w:sz w:val="22"/>
                <w:lang w:eastAsia="de-DE"/>
              </w:rPr>
              <w:tab/>
            </w:r>
            <w:r w:rsidR="00C31380" w:rsidRPr="00A2033E">
              <w:rPr>
                <w:rStyle w:val="Hyperlink"/>
                <w:noProof/>
              </w:rPr>
              <w:t>Softwareentwurf</w:t>
            </w:r>
            <w:r w:rsidR="00C31380">
              <w:rPr>
                <w:noProof/>
                <w:webHidden/>
              </w:rPr>
              <w:tab/>
            </w:r>
            <w:r w:rsidR="00C31380">
              <w:rPr>
                <w:noProof/>
                <w:webHidden/>
              </w:rPr>
              <w:fldChar w:fldCharType="begin"/>
            </w:r>
            <w:r w:rsidR="00C31380">
              <w:rPr>
                <w:noProof/>
                <w:webHidden/>
              </w:rPr>
              <w:instrText xml:space="preserve"> PAGEREF _Toc95927013 \h </w:instrText>
            </w:r>
            <w:r w:rsidR="00C31380">
              <w:rPr>
                <w:noProof/>
                <w:webHidden/>
              </w:rPr>
            </w:r>
            <w:r w:rsidR="00C31380">
              <w:rPr>
                <w:noProof/>
                <w:webHidden/>
              </w:rPr>
              <w:fldChar w:fldCharType="separate"/>
            </w:r>
            <w:r w:rsidR="00C31380">
              <w:rPr>
                <w:noProof/>
                <w:webHidden/>
              </w:rPr>
              <w:t>39</w:t>
            </w:r>
            <w:r w:rsidR="00C31380">
              <w:rPr>
                <w:noProof/>
                <w:webHidden/>
              </w:rPr>
              <w:fldChar w:fldCharType="end"/>
            </w:r>
          </w:hyperlink>
        </w:p>
        <w:p w14:paraId="55AFBD77" w14:textId="6085724C"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14" w:history="1">
            <w:r w:rsidR="00C31380" w:rsidRPr="00A2033E">
              <w:rPr>
                <w:rStyle w:val="Hyperlink"/>
                <w:noProof/>
              </w:rPr>
              <w:t>5.1</w:t>
            </w:r>
            <w:r w:rsidR="00C31380">
              <w:rPr>
                <w:rFonts w:asciiTheme="minorHAnsi" w:eastAsiaTheme="minorEastAsia" w:hAnsiTheme="minorHAnsi"/>
                <w:noProof/>
                <w:sz w:val="22"/>
                <w:lang w:eastAsia="de-DE"/>
              </w:rPr>
              <w:tab/>
            </w:r>
            <w:r w:rsidR="00C31380" w:rsidRPr="00A2033E">
              <w:rPr>
                <w:rStyle w:val="Hyperlink"/>
                <w:noProof/>
              </w:rPr>
              <w:t>Die Programmiersprache und das GUI Framework</w:t>
            </w:r>
            <w:r w:rsidR="00C31380">
              <w:rPr>
                <w:noProof/>
                <w:webHidden/>
              </w:rPr>
              <w:tab/>
            </w:r>
            <w:r w:rsidR="00C31380">
              <w:rPr>
                <w:noProof/>
                <w:webHidden/>
              </w:rPr>
              <w:fldChar w:fldCharType="begin"/>
            </w:r>
            <w:r w:rsidR="00C31380">
              <w:rPr>
                <w:noProof/>
                <w:webHidden/>
              </w:rPr>
              <w:instrText xml:space="preserve"> PAGEREF _Toc95927014 \h </w:instrText>
            </w:r>
            <w:r w:rsidR="00C31380">
              <w:rPr>
                <w:noProof/>
                <w:webHidden/>
              </w:rPr>
            </w:r>
            <w:r w:rsidR="00C31380">
              <w:rPr>
                <w:noProof/>
                <w:webHidden/>
              </w:rPr>
              <w:fldChar w:fldCharType="separate"/>
            </w:r>
            <w:r w:rsidR="00C31380">
              <w:rPr>
                <w:noProof/>
                <w:webHidden/>
              </w:rPr>
              <w:t>39</w:t>
            </w:r>
            <w:r w:rsidR="00C31380">
              <w:rPr>
                <w:noProof/>
                <w:webHidden/>
              </w:rPr>
              <w:fldChar w:fldCharType="end"/>
            </w:r>
          </w:hyperlink>
        </w:p>
        <w:p w14:paraId="52045C1D" w14:textId="71399681"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15" w:history="1">
            <w:r w:rsidR="00C31380" w:rsidRPr="00A2033E">
              <w:rPr>
                <w:rStyle w:val="Hyperlink"/>
                <w:noProof/>
              </w:rPr>
              <w:t>5.2</w:t>
            </w:r>
            <w:r w:rsidR="00C31380">
              <w:rPr>
                <w:rFonts w:asciiTheme="minorHAnsi" w:eastAsiaTheme="minorEastAsia" w:hAnsiTheme="minorHAnsi"/>
                <w:noProof/>
                <w:sz w:val="22"/>
                <w:lang w:eastAsia="de-DE"/>
              </w:rPr>
              <w:tab/>
            </w:r>
            <w:r w:rsidR="00C31380" w:rsidRPr="00A2033E">
              <w:rPr>
                <w:rStyle w:val="Hyperlink"/>
                <w:noProof/>
              </w:rPr>
              <w:t>GUI Skizzen</w:t>
            </w:r>
            <w:r w:rsidR="00C31380">
              <w:rPr>
                <w:noProof/>
                <w:webHidden/>
              </w:rPr>
              <w:tab/>
            </w:r>
            <w:r w:rsidR="00C31380">
              <w:rPr>
                <w:noProof/>
                <w:webHidden/>
              </w:rPr>
              <w:fldChar w:fldCharType="begin"/>
            </w:r>
            <w:r w:rsidR="00C31380">
              <w:rPr>
                <w:noProof/>
                <w:webHidden/>
              </w:rPr>
              <w:instrText xml:space="preserve"> PAGEREF _Toc95927015 \h </w:instrText>
            </w:r>
            <w:r w:rsidR="00C31380">
              <w:rPr>
                <w:noProof/>
                <w:webHidden/>
              </w:rPr>
            </w:r>
            <w:r w:rsidR="00C31380">
              <w:rPr>
                <w:noProof/>
                <w:webHidden/>
              </w:rPr>
              <w:fldChar w:fldCharType="separate"/>
            </w:r>
            <w:r w:rsidR="00C31380">
              <w:rPr>
                <w:noProof/>
                <w:webHidden/>
              </w:rPr>
              <w:t>40</w:t>
            </w:r>
            <w:r w:rsidR="00C31380">
              <w:rPr>
                <w:noProof/>
                <w:webHidden/>
              </w:rPr>
              <w:fldChar w:fldCharType="end"/>
            </w:r>
          </w:hyperlink>
        </w:p>
        <w:p w14:paraId="0C4EB53B" w14:textId="1236A634"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16" w:history="1">
            <w:r w:rsidR="00C31380" w:rsidRPr="00A2033E">
              <w:rPr>
                <w:rStyle w:val="Hyperlink"/>
                <w:noProof/>
              </w:rPr>
              <w:t>5.2.1</w:t>
            </w:r>
            <w:r w:rsidR="00C31380">
              <w:rPr>
                <w:rFonts w:asciiTheme="minorHAnsi" w:eastAsiaTheme="minorEastAsia" w:hAnsiTheme="minorHAnsi"/>
                <w:noProof/>
                <w:sz w:val="22"/>
                <w:lang w:eastAsia="de-DE"/>
              </w:rPr>
              <w:tab/>
            </w:r>
            <w:r w:rsidR="00C31380" w:rsidRPr="00A2033E">
              <w:rPr>
                <w:rStyle w:val="Hyperlink"/>
                <w:noProof/>
              </w:rPr>
              <w:t>Das Hauptmenü</w:t>
            </w:r>
            <w:r w:rsidR="00C31380">
              <w:rPr>
                <w:noProof/>
                <w:webHidden/>
              </w:rPr>
              <w:tab/>
            </w:r>
            <w:r w:rsidR="00C31380">
              <w:rPr>
                <w:noProof/>
                <w:webHidden/>
              </w:rPr>
              <w:fldChar w:fldCharType="begin"/>
            </w:r>
            <w:r w:rsidR="00C31380">
              <w:rPr>
                <w:noProof/>
                <w:webHidden/>
              </w:rPr>
              <w:instrText xml:space="preserve"> PAGEREF _Toc95927016 \h </w:instrText>
            </w:r>
            <w:r w:rsidR="00C31380">
              <w:rPr>
                <w:noProof/>
                <w:webHidden/>
              </w:rPr>
            </w:r>
            <w:r w:rsidR="00C31380">
              <w:rPr>
                <w:noProof/>
                <w:webHidden/>
              </w:rPr>
              <w:fldChar w:fldCharType="separate"/>
            </w:r>
            <w:r w:rsidR="00C31380">
              <w:rPr>
                <w:noProof/>
                <w:webHidden/>
              </w:rPr>
              <w:t>42</w:t>
            </w:r>
            <w:r w:rsidR="00C31380">
              <w:rPr>
                <w:noProof/>
                <w:webHidden/>
              </w:rPr>
              <w:fldChar w:fldCharType="end"/>
            </w:r>
          </w:hyperlink>
        </w:p>
        <w:p w14:paraId="428B531A" w14:textId="440EED94"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17" w:history="1">
            <w:r w:rsidR="00C31380" w:rsidRPr="00A2033E">
              <w:rPr>
                <w:rStyle w:val="Hyperlink"/>
                <w:noProof/>
              </w:rPr>
              <w:t>5.2.2</w:t>
            </w:r>
            <w:r w:rsidR="00C31380">
              <w:rPr>
                <w:rFonts w:asciiTheme="minorHAnsi" w:eastAsiaTheme="minorEastAsia" w:hAnsiTheme="minorHAnsi"/>
                <w:noProof/>
                <w:sz w:val="22"/>
                <w:lang w:eastAsia="de-DE"/>
              </w:rPr>
              <w:tab/>
            </w:r>
            <w:r w:rsidR="00C31380" w:rsidRPr="00A2033E">
              <w:rPr>
                <w:rStyle w:val="Hyperlink"/>
                <w:noProof/>
              </w:rPr>
              <w:t>Fenster für die Projekterstellung</w:t>
            </w:r>
            <w:r w:rsidR="00C31380">
              <w:rPr>
                <w:noProof/>
                <w:webHidden/>
              </w:rPr>
              <w:tab/>
            </w:r>
            <w:r w:rsidR="00C31380">
              <w:rPr>
                <w:noProof/>
                <w:webHidden/>
              </w:rPr>
              <w:fldChar w:fldCharType="begin"/>
            </w:r>
            <w:r w:rsidR="00C31380">
              <w:rPr>
                <w:noProof/>
                <w:webHidden/>
              </w:rPr>
              <w:instrText xml:space="preserve"> PAGEREF _Toc95927017 \h </w:instrText>
            </w:r>
            <w:r w:rsidR="00C31380">
              <w:rPr>
                <w:noProof/>
                <w:webHidden/>
              </w:rPr>
            </w:r>
            <w:r w:rsidR="00C31380">
              <w:rPr>
                <w:noProof/>
                <w:webHidden/>
              </w:rPr>
              <w:fldChar w:fldCharType="separate"/>
            </w:r>
            <w:r w:rsidR="00C31380">
              <w:rPr>
                <w:noProof/>
                <w:webHidden/>
              </w:rPr>
              <w:t>44</w:t>
            </w:r>
            <w:r w:rsidR="00C31380">
              <w:rPr>
                <w:noProof/>
                <w:webHidden/>
              </w:rPr>
              <w:fldChar w:fldCharType="end"/>
            </w:r>
          </w:hyperlink>
        </w:p>
        <w:p w14:paraId="75FFEEE6" w14:textId="64B52229"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18" w:history="1">
            <w:r w:rsidR="00C31380" w:rsidRPr="00A2033E">
              <w:rPr>
                <w:rStyle w:val="Hyperlink"/>
                <w:noProof/>
              </w:rPr>
              <w:t>5.2.3</w:t>
            </w:r>
            <w:r w:rsidR="00C31380">
              <w:rPr>
                <w:rFonts w:asciiTheme="minorHAnsi" w:eastAsiaTheme="minorEastAsia" w:hAnsiTheme="minorHAnsi"/>
                <w:noProof/>
                <w:sz w:val="22"/>
                <w:lang w:eastAsia="de-DE"/>
              </w:rPr>
              <w:tab/>
            </w:r>
            <w:r w:rsidR="00C31380" w:rsidRPr="00A2033E">
              <w:rPr>
                <w:rStyle w:val="Hyperlink"/>
                <w:noProof/>
              </w:rPr>
              <w:t>Fenster für die Projektaktualisierung</w:t>
            </w:r>
            <w:r w:rsidR="00C31380">
              <w:rPr>
                <w:noProof/>
                <w:webHidden/>
              </w:rPr>
              <w:tab/>
            </w:r>
            <w:r w:rsidR="00C31380">
              <w:rPr>
                <w:noProof/>
                <w:webHidden/>
              </w:rPr>
              <w:fldChar w:fldCharType="begin"/>
            </w:r>
            <w:r w:rsidR="00C31380">
              <w:rPr>
                <w:noProof/>
                <w:webHidden/>
              </w:rPr>
              <w:instrText xml:space="preserve"> PAGEREF _Toc95927018 \h </w:instrText>
            </w:r>
            <w:r w:rsidR="00C31380">
              <w:rPr>
                <w:noProof/>
                <w:webHidden/>
              </w:rPr>
            </w:r>
            <w:r w:rsidR="00C31380">
              <w:rPr>
                <w:noProof/>
                <w:webHidden/>
              </w:rPr>
              <w:fldChar w:fldCharType="separate"/>
            </w:r>
            <w:r w:rsidR="00C31380">
              <w:rPr>
                <w:noProof/>
                <w:webHidden/>
              </w:rPr>
              <w:t>46</w:t>
            </w:r>
            <w:r w:rsidR="00C31380">
              <w:rPr>
                <w:noProof/>
                <w:webHidden/>
              </w:rPr>
              <w:fldChar w:fldCharType="end"/>
            </w:r>
          </w:hyperlink>
        </w:p>
        <w:p w14:paraId="767CE151" w14:textId="641EEC4B"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19" w:history="1">
            <w:r w:rsidR="00C31380" w:rsidRPr="00A2033E">
              <w:rPr>
                <w:rStyle w:val="Hyperlink"/>
                <w:noProof/>
              </w:rPr>
              <w:t>5.2.4</w:t>
            </w:r>
            <w:r w:rsidR="00C31380">
              <w:rPr>
                <w:rFonts w:asciiTheme="minorHAnsi" w:eastAsiaTheme="minorEastAsia" w:hAnsiTheme="minorHAnsi"/>
                <w:noProof/>
                <w:sz w:val="22"/>
                <w:lang w:eastAsia="de-DE"/>
              </w:rPr>
              <w:tab/>
            </w:r>
            <w:r w:rsidR="00C31380" w:rsidRPr="00A2033E">
              <w:rPr>
                <w:rStyle w:val="Hyperlink"/>
                <w:noProof/>
              </w:rPr>
              <w:t>Fenster für die Erweiterung der Projektmodule</w:t>
            </w:r>
            <w:r w:rsidR="00C31380">
              <w:rPr>
                <w:noProof/>
                <w:webHidden/>
              </w:rPr>
              <w:tab/>
            </w:r>
            <w:r w:rsidR="00C31380">
              <w:rPr>
                <w:noProof/>
                <w:webHidden/>
              </w:rPr>
              <w:fldChar w:fldCharType="begin"/>
            </w:r>
            <w:r w:rsidR="00C31380">
              <w:rPr>
                <w:noProof/>
                <w:webHidden/>
              </w:rPr>
              <w:instrText xml:space="preserve"> PAGEREF _Toc95927019 \h </w:instrText>
            </w:r>
            <w:r w:rsidR="00C31380">
              <w:rPr>
                <w:noProof/>
                <w:webHidden/>
              </w:rPr>
            </w:r>
            <w:r w:rsidR="00C31380">
              <w:rPr>
                <w:noProof/>
                <w:webHidden/>
              </w:rPr>
              <w:fldChar w:fldCharType="separate"/>
            </w:r>
            <w:r w:rsidR="00C31380">
              <w:rPr>
                <w:noProof/>
                <w:webHidden/>
              </w:rPr>
              <w:t>50</w:t>
            </w:r>
            <w:r w:rsidR="00C31380">
              <w:rPr>
                <w:noProof/>
                <w:webHidden/>
              </w:rPr>
              <w:fldChar w:fldCharType="end"/>
            </w:r>
          </w:hyperlink>
        </w:p>
        <w:p w14:paraId="2FDCD2B1" w14:textId="7E41E77F"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20" w:history="1">
            <w:r w:rsidR="00C31380" w:rsidRPr="00A2033E">
              <w:rPr>
                <w:rStyle w:val="Hyperlink"/>
                <w:noProof/>
              </w:rPr>
              <w:t>5.2.5</w:t>
            </w:r>
            <w:r w:rsidR="00C31380">
              <w:rPr>
                <w:rFonts w:asciiTheme="minorHAnsi" w:eastAsiaTheme="minorEastAsia" w:hAnsiTheme="minorHAnsi"/>
                <w:noProof/>
                <w:sz w:val="22"/>
                <w:lang w:eastAsia="de-DE"/>
              </w:rPr>
              <w:tab/>
            </w:r>
            <w:r w:rsidR="00C31380" w:rsidRPr="00A2033E">
              <w:rPr>
                <w:rStyle w:val="Hyperlink"/>
                <w:noProof/>
              </w:rPr>
              <w:t>Fenster für die Ausführung der Dienstprogramme</w:t>
            </w:r>
            <w:r w:rsidR="00C31380">
              <w:rPr>
                <w:noProof/>
                <w:webHidden/>
              </w:rPr>
              <w:tab/>
            </w:r>
            <w:r w:rsidR="00C31380">
              <w:rPr>
                <w:noProof/>
                <w:webHidden/>
              </w:rPr>
              <w:fldChar w:fldCharType="begin"/>
            </w:r>
            <w:r w:rsidR="00C31380">
              <w:rPr>
                <w:noProof/>
                <w:webHidden/>
              </w:rPr>
              <w:instrText xml:space="preserve"> PAGEREF _Toc95927020 \h </w:instrText>
            </w:r>
            <w:r w:rsidR="00C31380">
              <w:rPr>
                <w:noProof/>
                <w:webHidden/>
              </w:rPr>
            </w:r>
            <w:r w:rsidR="00C31380">
              <w:rPr>
                <w:noProof/>
                <w:webHidden/>
              </w:rPr>
              <w:fldChar w:fldCharType="separate"/>
            </w:r>
            <w:r w:rsidR="00C31380">
              <w:rPr>
                <w:noProof/>
                <w:webHidden/>
              </w:rPr>
              <w:t>52</w:t>
            </w:r>
            <w:r w:rsidR="00C31380">
              <w:rPr>
                <w:noProof/>
                <w:webHidden/>
              </w:rPr>
              <w:fldChar w:fldCharType="end"/>
            </w:r>
          </w:hyperlink>
        </w:p>
        <w:p w14:paraId="458BAA4A" w14:textId="73B69963"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21" w:history="1">
            <w:r w:rsidR="00C31380" w:rsidRPr="00A2033E">
              <w:rPr>
                <w:rStyle w:val="Hyperlink"/>
                <w:noProof/>
              </w:rPr>
              <w:t>5.3</w:t>
            </w:r>
            <w:r w:rsidR="00C31380">
              <w:rPr>
                <w:rFonts w:asciiTheme="minorHAnsi" w:eastAsiaTheme="minorEastAsia" w:hAnsiTheme="minorHAnsi"/>
                <w:noProof/>
                <w:sz w:val="22"/>
                <w:lang w:eastAsia="de-DE"/>
              </w:rPr>
              <w:tab/>
            </w:r>
            <w:r w:rsidR="00C31380" w:rsidRPr="00A2033E">
              <w:rPr>
                <w:rStyle w:val="Hyperlink"/>
                <w:noProof/>
              </w:rPr>
              <w:t>Softwarearchitektur</w:t>
            </w:r>
            <w:r w:rsidR="00C31380">
              <w:rPr>
                <w:noProof/>
                <w:webHidden/>
              </w:rPr>
              <w:tab/>
            </w:r>
            <w:r w:rsidR="00C31380">
              <w:rPr>
                <w:noProof/>
                <w:webHidden/>
              </w:rPr>
              <w:fldChar w:fldCharType="begin"/>
            </w:r>
            <w:r w:rsidR="00C31380">
              <w:rPr>
                <w:noProof/>
                <w:webHidden/>
              </w:rPr>
              <w:instrText xml:space="preserve"> PAGEREF _Toc95927021 \h </w:instrText>
            </w:r>
            <w:r w:rsidR="00C31380">
              <w:rPr>
                <w:noProof/>
                <w:webHidden/>
              </w:rPr>
            </w:r>
            <w:r w:rsidR="00C31380">
              <w:rPr>
                <w:noProof/>
                <w:webHidden/>
              </w:rPr>
              <w:fldChar w:fldCharType="separate"/>
            </w:r>
            <w:r w:rsidR="00C31380">
              <w:rPr>
                <w:noProof/>
                <w:webHidden/>
              </w:rPr>
              <w:t>54</w:t>
            </w:r>
            <w:r w:rsidR="00C31380">
              <w:rPr>
                <w:noProof/>
                <w:webHidden/>
              </w:rPr>
              <w:fldChar w:fldCharType="end"/>
            </w:r>
          </w:hyperlink>
        </w:p>
        <w:p w14:paraId="1A10B87E" w14:textId="27BFF42E"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22" w:history="1">
            <w:r w:rsidR="00C31380" w:rsidRPr="00A2033E">
              <w:rPr>
                <w:rStyle w:val="Hyperlink"/>
                <w:noProof/>
              </w:rPr>
              <w:t>5.3.1</w:t>
            </w:r>
            <w:r w:rsidR="00C31380">
              <w:rPr>
                <w:rFonts w:asciiTheme="minorHAnsi" w:eastAsiaTheme="minorEastAsia" w:hAnsiTheme="minorHAnsi"/>
                <w:noProof/>
                <w:sz w:val="22"/>
                <w:lang w:eastAsia="de-DE"/>
              </w:rPr>
              <w:tab/>
            </w:r>
            <w:r w:rsidR="00C31380" w:rsidRPr="00A2033E">
              <w:rPr>
                <w:rStyle w:val="Hyperlink"/>
                <w:noProof/>
              </w:rPr>
              <w:t>Basis-Architektur</w:t>
            </w:r>
            <w:r w:rsidR="00C31380">
              <w:rPr>
                <w:noProof/>
                <w:webHidden/>
              </w:rPr>
              <w:tab/>
            </w:r>
            <w:r w:rsidR="00C31380">
              <w:rPr>
                <w:noProof/>
                <w:webHidden/>
              </w:rPr>
              <w:fldChar w:fldCharType="begin"/>
            </w:r>
            <w:r w:rsidR="00C31380">
              <w:rPr>
                <w:noProof/>
                <w:webHidden/>
              </w:rPr>
              <w:instrText xml:space="preserve"> PAGEREF _Toc95927022 \h </w:instrText>
            </w:r>
            <w:r w:rsidR="00C31380">
              <w:rPr>
                <w:noProof/>
                <w:webHidden/>
              </w:rPr>
            </w:r>
            <w:r w:rsidR="00C31380">
              <w:rPr>
                <w:noProof/>
                <w:webHidden/>
              </w:rPr>
              <w:fldChar w:fldCharType="separate"/>
            </w:r>
            <w:r w:rsidR="00C31380">
              <w:rPr>
                <w:noProof/>
                <w:webHidden/>
              </w:rPr>
              <w:t>54</w:t>
            </w:r>
            <w:r w:rsidR="00C31380">
              <w:rPr>
                <w:noProof/>
                <w:webHidden/>
              </w:rPr>
              <w:fldChar w:fldCharType="end"/>
            </w:r>
          </w:hyperlink>
        </w:p>
        <w:p w14:paraId="0E828AED" w14:textId="23BF6924"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23" w:history="1">
            <w:r w:rsidR="00C31380" w:rsidRPr="00A2033E">
              <w:rPr>
                <w:rStyle w:val="Hyperlink"/>
                <w:noProof/>
              </w:rPr>
              <w:t>5.3.2</w:t>
            </w:r>
            <w:r w:rsidR="00C31380">
              <w:rPr>
                <w:rFonts w:asciiTheme="minorHAnsi" w:eastAsiaTheme="minorEastAsia" w:hAnsiTheme="minorHAnsi"/>
                <w:noProof/>
                <w:sz w:val="22"/>
                <w:lang w:eastAsia="de-DE"/>
              </w:rPr>
              <w:tab/>
            </w:r>
            <w:r w:rsidR="00C31380" w:rsidRPr="00A2033E">
              <w:rPr>
                <w:rStyle w:val="Hyperlink"/>
                <w:noProof/>
              </w:rPr>
              <w:t>Vollständige Architektur</w:t>
            </w:r>
            <w:r w:rsidR="00C31380">
              <w:rPr>
                <w:noProof/>
                <w:webHidden/>
              </w:rPr>
              <w:tab/>
            </w:r>
            <w:r w:rsidR="00C31380">
              <w:rPr>
                <w:noProof/>
                <w:webHidden/>
              </w:rPr>
              <w:fldChar w:fldCharType="begin"/>
            </w:r>
            <w:r w:rsidR="00C31380">
              <w:rPr>
                <w:noProof/>
                <w:webHidden/>
              </w:rPr>
              <w:instrText xml:space="preserve"> PAGEREF _Toc95927023 \h </w:instrText>
            </w:r>
            <w:r w:rsidR="00C31380">
              <w:rPr>
                <w:noProof/>
                <w:webHidden/>
              </w:rPr>
            </w:r>
            <w:r w:rsidR="00C31380">
              <w:rPr>
                <w:noProof/>
                <w:webHidden/>
              </w:rPr>
              <w:fldChar w:fldCharType="separate"/>
            </w:r>
            <w:r w:rsidR="00C31380">
              <w:rPr>
                <w:noProof/>
                <w:webHidden/>
              </w:rPr>
              <w:t>57</w:t>
            </w:r>
            <w:r w:rsidR="00C31380">
              <w:rPr>
                <w:noProof/>
                <w:webHidden/>
              </w:rPr>
              <w:fldChar w:fldCharType="end"/>
            </w:r>
          </w:hyperlink>
        </w:p>
        <w:p w14:paraId="41184EB6" w14:textId="0BB19B40"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24" w:history="1">
            <w:r w:rsidR="00C31380" w:rsidRPr="00A2033E">
              <w:rPr>
                <w:rStyle w:val="Hyperlink"/>
                <w:noProof/>
              </w:rPr>
              <w:t>5.4</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24 \h </w:instrText>
            </w:r>
            <w:r w:rsidR="00C31380">
              <w:rPr>
                <w:noProof/>
                <w:webHidden/>
              </w:rPr>
            </w:r>
            <w:r w:rsidR="00C31380">
              <w:rPr>
                <w:noProof/>
                <w:webHidden/>
              </w:rPr>
              <w:fldChar w:fldCharType="separate"/>
            </w:r>
            <w:r w:rsidR="00C31380">
              <w:rPr>
                <w:noProof/>
                <w:webHidden/>
              </w:rPr>
              <w:t>61</w:t>
            </w:r>
            <w:r w:rsidR="00C31380">
              <w:rPr>
                <w:noProof/>
                <w:webHidden/>
              </w:rPr>
              <w:fldChar w:fldCharType="end"/>
            </w:r>
          </w:hyperlink>
        </w:p>
        <w:p w14:paraId="5C9060D3" w14:textId="4E113B32" w:rsidR="00C31380" w:rsidRDefault="00D6681C">
          <w:pPr>
            <w:pStyle w:val="Verzeichnis1"/>
            <w:tabs>
              <w:tab w:val="left" w:pos="480"/>
              <w:tab w:val="right" w:leader="dot" w:pos="9062"/>
            </w:tabs>
            <w:rPr>
              <w:rFonts w:asciiTheme="minorHAnsi" w:eastAsiaTheme="minorEastAsia" w:hAnsiTheme="minorHAnsi"/>
              <w:noProof/>
              <w:sz w:val="22"/>
              <w:lang w:eastAsia="de-DE"/>
            </w:rPr>
          </w:pPr>
          <w:hyperlink w:anchor="_Toc95927025" w:history="1">
            <w:r w:rsidR="00C31380" w:rsidRPr="00A2033E">
              <w:rPr>
                <w:rStyle w:val="Hyperlink"/>
                <w:noProof/>
              </w:rPr>
              <w:t>6.</w:t>
            </w:r>
            <w:r w:rsidR="00C31380">
              <w:rPr>
                <w:rFonts w:asciiTheme="minorHAnsi" w:eastAsiaTheme="minorEastAsia" w:hAnsiTheme="minorHAnsi"/>
                <w:noProof/>
                <w:sz w:val="22"/>
                <w:lang w:eastAsia="de-DE"/>
              </w:rPr>
              <w:tab/>
            </w:r>
            <w:r w:rsidR="00C31380" w:rsidRPr="00A2033E">
              <w:rPr>
                <w:rStyle w:val="Hyperlink"/>
                <w:noProof/>
              </w:rPr>
              <w:t>Implementierung der Software</w:t>
            </w:r>
            <w:r w:rsidR="00C31380">
              <w:rPr>
                <w:noProof/>
                <w:webHidden/>
              </w:rPr>
              <w:tab/>
            </w:r>
            <w:r w:rsidR="00C31380">
              <w:rPr>
                <w:noProof/>
                <w:webHidden/>
              </w:rPr>
              <w:fldChar w:fldCharType="begin"/>
            </w:r>
            <w:r w:rsidR="00C31380">
              <w:rPr>
                <w:noProof/>
                <w:webHidden/>
              </w:rPr>
              <w:instrText xml:space="preserve"> PAGEREF _Toc95927025 \h </w:instrText>
            </w:r>
            <w:r w:rsidR="00C31380">
              <w:rPr>
                <w:noProof/>
                <w:webHidden/>
              </w:rPr>
            </w:r>
            <w:r w:rsidR="00C31380">
              <w:rPr>
                <w:noProof/>
                <w:webHidden/>
              </w:rPr>
              <w:fldChar w:fldCharType="separate"/>
            </w:r>
            <w:r w:rsidR="00C31380">
              <w:rPr>
                <w:noProof/>
                <w:webHidden/>
              </w:rPr>
              <w:t>62</w:t>
            </w:r>
            <w:r w:rsidR="00C31380">
              <w:rPr>
                <w:noProof/>
                <w:webHidden/>
              </w:rPr>
              <w:fldChar w:fldCharType="end"/>
            </w:r>
          </w:hyperlink>
        </w:p>
        <w:p w14:paraId="29DF6E26" w14:textId="2266E48A"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26" w:history="1">
            <w:r w:rsidR="00C31380" w:rsidRPr="00A2033E">
              <w:rPr>
                <w:rStyle w:val="Hyperlink"/>
                <w:noProof/>
              </w:rPr>
              <w:t>6.1</w:t>
            </w:r>
            <w:r w:rsidR="00C31380">
              <w:rPr>
                <w:rFonts w:asciiTheme="minorHAnsi" w:eastAsiaTheme="minorEastAsia" w:hAnsiTheme="minorHAnsi"/>
                <w:noProof/>
                <w:sz w:val="22"/>
                <w:lang w:eastAsia="de-DE"/>
              </w:rPr>
              <w:tab/>
            </w:r>
            <w:r w:rsidR="00C31380" w:rsidRPr="00A2033E">
              <w:rPr>
                <w:rStyle w:val="Hyperlink"/>
                <w:noProof/>
              </w:rPr>
              <w:t>Interne Projekt-Schablone</w:t>
            </w:r>
            <w:r w:rsidR="00C31380">
              <w:rPr>
                <w:noProof/>
                <w:webHidden/>
              </w:rPr>
              <w:tab/>
            </w:r>
            <w:r w:rsidR="00C31380">
              <w:rPr>
                <w:noProof/>
                <w:webHidden/>
              </w:rPr>
              <w:fldChar w:fldCharType="begin"/>
            </w:r>
            <w:r w:rsidR="00C31380">
              <w:rPr>
                <w:noProof/>
                <w:webHidden/>
              </w:rPr>
              <w:instrText xml:space="preserve"> PAGEREF _Toc95927026 \h </w:instrText>
            </w:r>
            <w:r w:rsidR="00C31380">
              <w:rPr>
                <w:noProof/>
                <w:webHidden/>
              </w:rPr>
            </w:r>
            <w:r w:rsidR="00C31380">
              <w:rPr>
                <w:noProof/>
                <w:webHidden/>
              </w:rPr>
              <w:fldChar w:fldCharType="separate"/>
            </w:r>
            <w:r w:rsidR="00C31380">
              <w:rPr>
                <w:noProof/>
                <w:webHidden/>
              </w:rPr>
              <w:t>62</w:t>
            </w:r>
            <w:r w:rsidR="00C31380">
              <w:rPr>
                <w:noProof/>
                <w:webHidden/>
              </w:rPr>
              <w:fldChar w:fldCharType="end"/>
            </w:r>
          </w:hyperlink>
        </w:p>
        <w:p w14:paraId="7B916611" w14:textId="41F0C26D"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27" w:history="1">
            <w:r w:rsidR="00C31380" w:rsidRPr="00A2033E">
              <w:rPr>
                <w:rStyle w:val="Hyperlink"/>
                <w:noProof/>
              </w:rPr>
              <w:t>6.2</w:t>
            </w:r>
            <w:r w:rsidR="00C31380">
              <w:rPr>
                <w:rFonts w:asciiTheme="minorHAnsi" w:eastAsiaTheme="minorEastAsia" w:hAnsiTheme="minorHAnsi"/>
                <w:noProof/>
                <w:sz w:val="22"/>
                <w:lang w:eastAsia="de-DE"/>
              </w:rPr>
              <w:tab/>
            </w:r>
            <w:r w:rsidR="00C31380" w:rsidRPr="00A2033E">
              <w:rPr>
                <w:rStyle w:val="Hyperlink"/>
                <w:noProof/>
              </w:rPr>
              <w:t>Implementierung der Software</w:t>
            </w:r>
            <w:r w:rsidR="00C31380">
              <w:rPr>
                <w:noProof/>
                <w:webHidden/>
              </w:rPr>
              <w:tab/>
            </w:r>
            <w:r w:rsidR="00C31380">
              <w:rPr>
                <w:noProof/>
                <w:webHidden/>
              </w:rPr>
              <w:fldChar w:fldCharType="begin"/>
            </w:r>
            <w:r w:rsidR="00C31380">
              <w:rPr>
                <w:noProof/>
                <w:webHidden/>
              </w:rPr>
              <w:instrText xml:space="preserve"> PAGEREF _Toc95927027 \h </w:instrText>
            </w:r>
            <w:r w:rsidR="00C31380">
              <w:rPr>
                <w:noProof/>
                <w:webHidden/>
              </w:rPr>
            </w:r>
            <w:r w:rsidR="00C31380">
              <w:rPr>
                <w:noProof/>
                <w:webHidden/>
              </w:rPr>
              <w:fldChar w:fldCharType="separate"/>
            </w:r>
            <w:r w:rsidR="00C31380">
              <w:rPr>
                <w:noProof/>
                <w:webHidden/>
              </w:rPr>
              <w:t>65</w:t>
            </w:r>
            <w:r w:rsidR="00C31380">
              <w:rPr>
                <w:noProof/>
                <w:webHidden/>
              </w:rPr>
              <w:fldChar w:fldCharType="end"/>
            </w:r>
          </w:hyperlink>
        </w:p>
        <w:p w14:paraId="14059835" w14:textId="74DE9F6F"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28" w:history="1">
            <w:r w:rsidR="00C31380" w:rsidRPr="00A2033E">
              <w:rPr>
                <w:rStyle w:val="Hyperlink"/>
                <w:noProof/>
              </w:rPr>
              <w:t>6.2.1</w:t>
            </w:r>
            <w:r w:rsidR="00C31380">
              <w:rPr>
                <w:rFonts w:asciiTheme="minorHAnsi" w:eastAsiaTheme="minorEastAsia" w:hAnsiTheme="minorHAnsi"/>
                <w:noProof/>
                <w:sz w:val="22"/>
                <w:lang w:eastAsia="de-DE"/>
              </w:rPr>
              <w:tab/>
            </w:r>
            <w:r w:rsidR="00C31380" w:rsidRPr="00A2033E">
              <w:rPr>
                <w:rStyle w:val="Hyperlink"/>
                <w:noProof/>
              </w:rPr>
              <w:t>Das Hauptmenü</w:t>
            </w:r>
            <w:r w:rsidR="00C31380">
              <w:rPr>
                <w:noProof/>
                <w:webHidden/>
              </w:rPr>
              <w:tab/>
            </w:r>
            <w:r w:rsidR="00C31380">
              <w:rPr>
                <w:noProof/>
                <w:webHidden/>
              </w:rPr>
              <w:fldChar w:fldCharType="begin"/>
            </w:r>
            <w:r w:rsidR="00C31380">
              <w:rPr>
                <w:noProof/>
                <w:webHidden/>
              </w:rPr>
              <w:instrText xml:space="preserve"> PAGEREF _Toc95927028 \h </w:instrText>
            </w:r>
            <w:r w:rsidR="00C31380">
              <w:rPr>
                <w:noProof/>
                <w:webHidden/>
              </w:rPr>
            </w:r>
            <w:r w:rsidR="00C31380">
              <w:rPr>
                <w:noProof/>
                <w:webHidden/>
              </w:rPr>
              <w:fldChar w:fldCharType="separate"/>
            </w:r>
            <w:r w:rsidR="00C31380">
              <w:rPr>
                <w:noProof/>
                <w:webHidden/>
              </w:rPr>
              <w:t>65</w:t>
            </w:r>
            <w:r w:rsidR="00C31380">
              <w:rPr>
                <w:noProof/>
                <w:webHidden/>
              </w:rPr>
              <w:fldChar w:fldCharType="end"/>
            </w:r>
          </w:hyperlink>
        </w:p>
        <w:p w14:paraId="35ACF0D0" w14:textId="2ECF02B5"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29" w:history="1">
            <w:r w:rsidR="00C31380" w:rsidRPr="00A2033E">
              <w:rPr>
                <w:rStyle w:val="Hyperlink"/>
                <w:noProof/>
              </w:rPr>
              <w:t>6.2.2</w:t>
            </w:r>
            <w:r w:rsidR="00C31380">
              <w:rPr>
                <w:rFonts w:asciiTheme="minorHAnsi" w:eastAsiaTheme="minorEastAsia" w:hAnsiTheme="minorHAnsi"/>
                <w:noProof/>
                <w:sz w:val="22"/>
                <w:lang w:eastAsia="de-DE"/>
              </w:rPr>
              <w:tab/>
            </w:r>
            <w:r w:rsidR="00C31380" w:rsidRPr="00A2033E">
              <w:rPr>
                <w:rStyle w:val="Hyperlink"/>
                <w:noProof/>
              </w:rPr>
              <w:t>Fenster für die Projekterstellung</w:t>
            </w:r>
            <w:r w:rsidR="00C31380">
              <w:rPr>
                <w:noProof/>
                <w:webHidden/>
              </w:rPr>
              <w:tab/>
            </w:r>
            <w:r w:rsidR="00C31380">
              <w:rPr>
                <w:noProof/>
                <w:webHidden/>
              </w:rPr>
              <w:fldChar w:fldCharType="begin"/>
            </w:r>
            <w:r w:rsidR="00C31380">
              <w:rPr>
                <w:noProof/>
                <w:webHidden/>
              </w:rPr>
              <w:instrText xml:space="preserve"> PAGEREF _Toc95927029 \h </w:instrText>
            </w:r>
            <w:r w:rsidR="00C31380">
              <w:rPr>
                <w:noProof/>
                <w:webHidden/>
              </w:rPr>
            </w:r>
            <w:r w:rsidR="00C31380">
              <w:rPr>
                <w:noProof/>
                <w:webHidden/>
              </w:rPr>
              <w:fldChar w:fldCharType="separate"/>
            </w:r>
            <w:r w:rsidR="00C31380">
              <w:rPr>
                <w:noProof/>
                <w:webHidden/>
              </w:rPr>
              <w:t>68</w:t>
            </w:r>
            <w:r w:rsidR="00C31380">
              <w:rPr>
                <w:noProof/>
                <w:webHidden/>
              </w:rPr>
              <w:fldChar w:fldCharType="end"/>
            </w:r>
          </w:hyperlink>
        </w:p>
        <w:p w14:paraId="469F20F2" w14:textId="288851A9"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30" w:history="1">
            <w:r w:rsidR="00C31380" w:rsidRPr="00A2033E">
              <w:rPr>
                <w:rStyle w:val="Hyperlink"/>
                <w:noProof/>
              </w:rPr>
              <w:t>6.2.3</w:t>
            </w:r>
            <w:r w:rsidR="00C31380">
              <w:rPr>
                <w:rFonts w:asciiTheme="minorHAnsi" w:eastAsiaTheme="minorEastAsia" w:hAnsiTheme="minorHAnsi"/>
                <w:noProof/>
                <w:sz w:val="22"/>
                <w:lang w:eastAsia="de-DE"/>
              </w:rPr>
              <w:tab/>
            </w:r>
            <w:r w:rsidR="00C31380" w:rsidRPr="00A2033E">
              <w:rPr>
                <w:rStyle w:val="Hyperlink"/>
                <w:noProof/>
              </w:rPr>
              <w:t>Fenster für die Projektaktualisierung</w:t>
            </w:r>
            <w:r w:rsidR="00C31380">
              <w:rPr>
                <w:noProof/>
                <w:webHidden/>
              </w:rPr>
              <w:tab/>
            </w:r>
            <w:r w:rsidR="00C31380">
              <w:rPr>
                <w:noProof/>
                <w:webHidden/>
              </w:rPr>
              <w:fldChar w:fldCharType="begin"/>
            </w:r>
            <w:r w:rsidR="00C31380">
              <w:rPr>
                <w:noProof/>
                <w:webHidden/>
              </w:rPr>
              <w:instrText xml:space="preserve"> PAGEREF _Toc95927030 \h </w:instrText>
            </w:r>
            <w:r w:rsidR="00C31380">
              <w:rPr>
                <w:noProof/>
                <w:webHidden/>
              </w:rPr>
            </w:r>
            <w:r w:rsidR="00C31380">
              <w:rPr>
                <w:noProof/>
                <w:webHidden/>
              </w:rPr>
              <w:fldChar w:fldCharType="separate"/>
            </w:r>
            <w:r w:rsidR="00C31380">
              <w:rPr>
                <w:noProof/>
                <w:webHidden/>
              </w:rPr>
              <w:t>73</w:t>
            </w:r>
            <w:r w:rsidR="00C31380">
              <w:rPr>
                <w:noProof/>
                <w:webHidden/>
              </w:rPr>
              <w:fldChar w:fldCharType="end"/>
            </w:r>
          </w:hyperlink>
        </w:p>
        <w:p w14:paraId="61BFC565" w14:textId="6A234C3E"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31" w:history="1">
            <w:r w:rsidR="00C31380" w:rsidRPr="00A2033E">
              <w:rPr>
                <w:rStyle w:val="Hyperlink"/>
                <w:noProof/>
              </w:rPr>
              <w:t>6.2.4</w:t>
            </w:r>
            <w:r w:rsidR="00C31380">
              <w:rPr>
                <w:rFonts w:asciiTheme="minorHAnsi" w:eastAsiaTheme="minorEastAsia" w:hAnsiTheme="minorHAnsi"/>
                <w:noProof/>
                <w:sz w:val="22"/>
                <w:lang w:eastAsia="de-DE"/>
              </w:rPr>
              <w:tab/>
            </w:r>
            <w:r w:rsidR="00C31380" w:rsidRPr="00A2033E">
              <w:rPr>
                <w:rStyle w:val="Hyperlink"/>
                <w:noProof/>
              </w:rPr>
              <w:t>Fenster für die Erweiterung der Projektmodule</w:t>
            </w:r>
            <w:r w:rsidR="00C31380">
              <w:rPr>
                <w:noProof/>
                <w:webHidden/>
              </w:rPr>
              <w:tab/>
            </w:r>
            <w:r w:rsidR="00C31380">
              <w:rPr>
                <w:noProof/>
                <w:webHidden/>
              </w:rPr>
              <w:fldChar w:fldCharType="begin"/>
            </w:r>
            <w:r w:rsidR="00C31380">
              <w:rPr>
                <w:noProof/>
                <w:webHidden/>
              </w:rPr>
              <w:instrText xml:space="preserve"> PAGEREF _Toc95927031 \h </w:instrText>
            </w:r>
            <w:r w:rsidR="00C31380">
              <w:rPr>
                <w:noProof/>
                <w:webHidden/>
              </w:rPr>
            </w:r>
            <w:r w:rsidR="00C31380">
              <w:rPr>
                <w:noProof/>
                <w:webHidden/>
              </w:rPr>
              <w:fldChar w:fldCharType="separate"/>
            </w:r>
            <w:r w:rsidR="00C31380">
              <w:rPr>
                <w:noProof/>
                <w:webHidden/>
              </w:rPr>
              <w:t>84</w:t>
            </w:r>
            <w:r w:rsidR="00C31380">
              <w:rPr>
                <w:noProof/>
                <w:webHidden/>
              </w:rPr>
              <w:fldChar w:fldCharType="end"/>
            </w:r>
          </w:hyperlink>
        </w:p>
        <w:p w14:paraId="15049999" w14:textId="2B53E3C5"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32" w:history="1">
            <w:r w:rsidR="00C31380" w:rsidRPr="00A2033E">
              <w:rPr>
                <w:rStyle w:val="Hyperlink"/>
                <w:noProof/>
              </w:rPr>
              <w:t>6.2.5</w:t>
            </w:r>
            <w:r w:rsidR="00C31380">
              <w:rPr>
                <w:rFonts w:asciiTheme="minorHAnsi" w:eastAsiaTheme="minorEastAsia" w:hAnsiTheme="minorHAnsi"/>
                <w:noProof/>
                <w:sz w:val="22"/>
                <w:lang w:eastAsia="de-DE"/>
              </w:rPr>
              <w:tab/>
            </w:r>
            <w:r w:rsidR="00C31380" w:rsidRPr="00A2033E">
              <w:rPr>
                <w:rStyle w:val="Hyperlink"/>
                <w:noProof/>
              </w:rPr>
              <w:t>Fenster für die Ausführung der Dienstprogramme</w:t>
            </w:r>
            <w:r w:rsidR="00C31380">
              <w:rPr>
                <w:noProof/>
                <w:webHidden/>
              </w:rPr>
              <w:tab/>
            </w:r>
            <w:r w:rsidR="00C31380">
              <w:rPr>
                <w:noProof/>
                <w:webHidden/>
              </w:rPr>
              <w:fldChar w:fldCharType="begin"/>
            </w:r>
            <w:r w:rsidR="00C31380">
              <w:rPr>
                <w:noProof/>
                <w:webHidden/>
              </w:rPr>
              <w:instrText xml:space="preserve"> PAGEREF _Toc95927032 \h </w:instrText>
            </w:r>
            <w:r w:rsidR="00C31380">
              <w:rPr>
                <w:noProof/>
                <w:webHidden/>
              </w:rPr>
            </w:r>
            <w:r w:rsidR="00C31380">
              <w:rPr>
                <w:noProof/>
                <w:webHidden/>
              </w:rPr>
              <w:fldChar w:fldCharType="separate"/>
            </w:r>
            <w:r w:rsidR="00C31380">
              <w:rPr>
                <w:noProof/>
                <w:webHidden/>
              </w:rPr>
              <w:t>90</w:t>
            </w:r>
            <w:r w:rsidR="00C31380">
              <w:rPr>
                <w:noProof/>
                <w:webHidden/>
              </w:rPr>
              <w:fldChar w:fldCharType="end"/>
            </w:r>
          </w:hyperlink>
        </w:p>
        <w:p w14:paraId="6C853741" w14:textId="1323F7C9" w:rsidR="00C31380" w:rsidRDefault="00D6681C">
          <w:pPr>
            <w:pStyle w:val="Verzeichnis3"/>
            <w:tabs>
              <w:tab w:val="left" w:pos="1320"/>
              <w:tab w:val="right" w:leader="dot" w:pos="9062"/>
            </w:tabs>
            <w:rPr>
              <w:rFonts w:asciiTheme="minorHAnsi" w:eastAsiaTheme="minorEastAsia" w:hAnsiTheme="minorHAnsi"/>
              <w:noProof/>
              <w:sz w:val="22"/>
              <w:lang w:eastAsia="de-DE"/>
            </w:rPr>
          </w:pPr>
          <w:hyperlink w:anchor="_Toc95927033" w:history="1">
            <w:r w:rsidR="00C31380" w:rsidRPr="00A2033E">
              <w:rPr>
                <w:rStyle w:val="Hyperlink"/>
                <w:noProof/>
              </w:rPr>
              <w:t>6.2.6</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3 \h </w:instrText>
            </w:r>
            <w:r w:rsidR="00C31380">
              <w:rPr>
                <w:noProof/>
                <w:webHidden/>
              </w:rPr>
            </w:r>
            <w:r w:rsidR="00C31380">
              <w:rPr>
                <w:noProof/>
                <w:webHidden/>
              </w:rPr>
              <w:fldChar w:fldCharType="separate"/>
            </w:r>
            <w:r w:rsidR="00C31380">
              <w:rPr>
                <w:noProof/>
                <w:webHidden/>
              </w:rPr>
              <w:t>94</w:t>
            </w:r>
            <w:r w:rsidR="00C31380">
              <w:rPr>
                <w:noProof/>
                <w:webHidden/>
              </w:rPr>
              <w:fldChar w:fldCharType="end"/>
            </w:r>
          </w:hyperlink>
        </w:p>
        <w:p w14:paraId="4DA5AD0D" w14:textId="4175AC4F"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34" w:history="1">
            <w:r w:rsidR="00C31380" w:rsidRPr="00A2033E">
              <w:rPr>
                <w:rStyle w:val="Hyperlink"/>
                <w:noProof/>
              </w:rPr>
              <w:t>6.3</w:t>
            </w:r>
            <w:r w:rsidR="00C31380">
              <w:rPr>
                <w:rFonts w:asciiTheme="minorHAnsi" w:eastAsiaTheme="minorEastAsia" w:hAnsiTheme="minorHAnsi"/>
                <w:noProof/>
                <w:sz w:val="22"/>
                <w:lang w:eastAsia="de-DE"/>
              </w:rPr>
              <w:tab/>
            </w:r>
            <w:r w:rsidR="00C31380" w:rsidRPr="00A2033E">
              <w:rPr>
                <w:rStyle w:val="Hyperlink"/>
                <w:noProof/>
              </w:rPr>
              <w:t>Mögliche Erweiterungspunkte</w:t>
            </w:r>
            <w:r w:rsidR="00C31380">
              <w:rPr>
                <w:noProof/>
                <w:webHidden/>
              </w:rPr>
              <w:tab/>
            </w:r>
            <w:r w:rsidR="00C31380">
              <w:rPr>
                <w:noProof/>
                <w:webHidden/>
              </w:rPr>
              <w:fldChar w:fldCharType="begin"/>
            </w:r>
            <w:r w:rsidR="00C31380">
              <w:rPr>
                <w:noProof/>
                <w:webHidden/>
              </w:rPr>
              <w:instrText xml:space="preserve"> PAGEREF _Toc95927034 \h </w:instrText>
            </w:r>
            <w:r w:rsidR="00C31380">
              <w:rPr>
                <w:noProof/>
                <w:webHidden/>
              </w:rPr>
            </w:r>
            <w:r w:rsidR="00C31380">
              <w:rPr>
                <w:noProof/>
                <w:webHidden/>
              </w:rPr>
              <w:fldChar w:fldCharType="separate"/>
            </w:r>
            <w:r w:rsidR="00C31380">
              <w:rPr>
                <w:noProof/>
                <w:webHidden/>
              </w:rPr>
              <w:t>96</w:t>
            </w:r>
            <w:r w:rsidR="00C31380">
              <w:rPr>
                <w:noProof/>
                <w:webHidden/>
              </w:rPr>
              <w:fldChar w:fldCharType="end"/>
            </w:r>
          </w:hyperlink>
        </w:p>
        <w:p w14:paraId="67ECB00D" w14:textId="77D85242" w:rsidR="00C31380" w:rsidRDefault="00D6681C">
          <w:pPr>
            <w:pStyle w:val="Verzeichnis2"/>
            <w:tabs>
              <w:tab w:val="left" w:pos="880"/>
              <w:tab w:val="right" w:leader="dot" w:pos="9062"/>
            </w:tabs>
            <w:rPr>
              <w:rFonts w:asciiTheme="minorHAnsi" w:eastAsiaTheme="minorEastAsia" w:hAnsiTheme="minorHAnsi"/>
              <w:noProof/>
              <w:sz w:val="22"/>
              <w:lang w:eastAsia="de-DE"/>
            </w:rPr>
          </w:pPr>
          <w:hyperlink w:anchor="_Toc95927035" w:history="1">
            <w:r w:rsidR="00C31380" w:rsidRPr="00A2033E">
              <w:rPr>
                <w:rStyle w:val="Hyperlink"/>
                <w:noProof/>
              </w:rPr>
              <w:t>6.4</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5 \h </w:instrText>
            </w:r>
            <w:r w:rsidR="00C31380">
              <w:rPr>
                <w:noProof/>
                <w:webHidden/>
              </w:rPr>
            </w:r>
            <w:r w:rsidR="00C31380">
              <w:rPr>
                <w:noProof/>
                <w:webHidden/>
              </w:rPr>
              <w:fldChar w:fldCharType="separate"/>
            </w:r>
            <w:r w:rsidR="00C31380">
              <w:rPr>
                <w:noProof/>
                <w:webHidden/>
              </w:rPr>
              <w:t>96</w:t>
            </w:r>
            <w:r w:rsidR="00C31380">
              <w:rPr>
                <w:noProof/>
                <w:webHidden/>
              </w:rPr>
              <w:fldChar w:fldCharType="end"/>
            </w:r>
          </w:hyperlink>
        </w:p>
        <w:p w14:paraId="7E2AC4E0" w14:textId="7D688400" w:rsidR="00C31380" w:rsidRDefault="00D6681C">
          <w:pPr>
            <w:pStyle w:val="Verzeichnis1"/>
            <w:tabs>
              <w:tab w:val="left" w:pos="480"/>
              <w:tab w:val="right" w:leader="dot" w:pos="9062"/>
            </w:tabs>
            <w:rPr>
              <w:rFonts w:asciiTheme="minorHAnsi" w:eastAsiaTheme="minorEastAsia" w:hAnsiTheme="minorHAnsi"/>
              <w:noProof/>
              <w:sz w:val="22"/>
              <w:lang w:eastAsia="de-DE"/>
            </w:rPr>
          </w:pPr>
          <w:hyperlink w:anchor="_Toc95927036" w:history="1">
            <w:r w:rsidR="00C31380" w:rsidRPr="00A2033E">
              <w:rPr>
                <w:rStyle w:val="Hyperlink"/>
                <w:noProof/>
              </w:rPr>
              <w:t>7.</w:t>
            </w:r>
            <w:r w:rsidR="00C31380">
              <w:rPr>
                <w:rFonts w:asciiTheme="minorHAnsi" w:eastAsiaTheme="minorEastAsia" w:hAnsiTheme="minorHAnsi"/>
                <w:noProof/>
                <w:sz w:val="22"/>
                <w:lang w:eastAsia="de-DE"/>
              </w:rPr>
              <w:tab/>
            </w:r>
            <w:r w:rsidR="00C31380" w:rsidRPr="00A2033E">
              <w:rPr>
                <w:rStyle w:val="Hyperlink"/>
                <w:noProof/>
              </w:rPr>
              <w:t>Zusammenfassung</w:t>
            </w:r>
            <w:r w:rsidR="00C31380">
              <w:rPr>
                <w:noProof/>
                <w:webHidden/>
              </w:rPr>
              <w:tab/>
            </w:r>
            <w:r w:rsidR="00C31380">
              <w:rPr>
                <w:noProof/>
                <w:webHidden/>
              </w:rPr>
              <w:fldChar w:fldCharType="begin"/>
            </w:r>
            <w:r w:rsidR="00C31380">
              <w:rPr>
                <w:noProof/>
                <w:webHidden/>
              </w:rPr>
              <w:instrText xml:space="preserve"> PAGEREF _Toc95927036 \h </w:instrText>
            </w:r>
            <w:r w:rsidR="00C31380">
              <w:rPr>
                <w:noProof/>
                <w:webHidden/>
              </w:rPr>
            </w:r>
            <w:r w:rsidR="00C31380">
              <w:rPr>
                <w:noProof/>
                <w:webHidden/>
              </w:rPr>
              <w:fldChar w:fldCharType="separate"/>
            </w:r>
            <w:r w:rsidR="00C31380">
              <w:rPr>
                <w:noProof/>
                <w:webHidden/>
              </w:rPr>
              <w:t>98</w:t>
            </w:r>
            <w:r w:rsidR="00C31380">
              <w:rPr>
                <w:noProof/>
                <w:webHidden/>
              </w:rPr>
              <w:fldChar w:fldCharType="end"/>
            </w:r>
          </w:hyperlink>
        </w:p>
        <w:p w14:paraId="49CFC3A1" w14:textId="6117FF16" w:rsidR="00C31380" w:rsidRDefault="00D6681C">
          <w:pPr>
            <w:pStyle w:val="Verzeichnis1"/>
            <w:tabs>
              <w:tab w:val="right" w:leader="dot" w:pos="9062"/>
            </w:tabs>
            <w:rPr>
              <w:rFonts w:asciiTheme="minorHAnsi" w:eastAsiaTheme="minorEastAsia" w:hAnsiTheme="minorHAnsi"/>
              <w:noProof/>
              <w:sz w:val="22"/>
              <w:lang w:eastAsia="de-DE"/>
            </w:rPr>
          </w:pPr>
          <w:hyperlink w:anchor="_Toc95927037" w:history="1">
            <w:r w:rsidR="00C31380" w:rsidRPr="00A2033E">
              <w:rPr>
                <w:rStyle w:val="Hyperlink"/>
                <w:noProof/>
              </w:rPr>
              <w:t>Literatur</w:t>
            </w:r>
            <w:r w:rsidR="00C31380">
              <w:rPr>
                <w:noProof/>
                <w:webHidden/>
              </w:rPr>
              <w:tab/>
            </w:r>
            <w:r w:rsidR="00C31380">
              <w:rPr>
                <w:noProof/>
                <w:webHidden/>
              </w:rPr>
              <w:fldChar w:fldCharType="begin"/>
            </w:r>
            <w:r w:rsidR="00C31380">
              <w:rPr>
                <w:noProof/>
                <w:webHidden/>
              </w:rPr>
              <w:instrText xml:space="preserve"> PAGEREF _Toc95927037 \h </w:instrText>
            </w:r>
            <w:r w:rsidR="00C31380">
              <w:rPr>
                <w:noProof/>
                <w:webHidden/>
              </w:rPr>
            </w:r>
            <w:r w:rsidR="00C31380">
              <w:rPr>
                <w:noProof/>
                <w:webHidden/>
              </w:rPr>
              <w:fldChar w:fldCharType="separate"/>
            </w:r>
            <w:r w:rsidR="00C31380">
              <w:rPr>
                <w:noProof/>
                <w:webHidden/>
              </w:rPr>
              <w:t>101</w:t>
            </w:r>
            <w:r w:rsidR="00C31380">
              <w:rPr>
                <w:noProof/>
                <w:webHidden/>
              </w:rPr>
              <w:fldChar w:fldCharType="end"/>
            </w:r>
          </w:hyperlink>
        </w:p>
        <w:p w14:paraId="0989C49F" w14:textId="4290D3E0"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5926998"/>
      <w:r>
        <w:lastRenderedPageBreak/>
        <w:t>Abbildungsverzeichnis</w:t>
      </w:r>
      <w:bookmarkEnd w:id="4"/>
    </w:p>
    <w:p w14:paraId="594E3FE6" w14:textId="2084EC40" w:rsidR="00727906" w:rsidRDefault="00167F1C">
      <w:pPr>
        <w:pStyle w:val="Abbildungsverzeichnis"/>
        <w:tabs>
          <w:tab w:val="right" w:leader="dot" w:pos="9062"/>
        </w:tabs>
        <w:rPr>
          <w:rFonts w:asciiTheme="minorHAnsi" w:eastAsiaTheme="minorEastAsia" w:hAnsiTheme="minorHAnsi"/>
          <w:noProof/>
          <w:sz w:val="22"/>
          <w:lang w:eastAsia="de-DE"/>
        </w:rPr>
      </w:pPr>
      <w:r>
        <w:fldChar w:fldCharType="begin"/>
      </w:r>
      <w:r>
        <w:instrText xml:space="preserve"> TOC \h \z \c "Abbildung" </w:instrText>
      </w:r>
      <w:r>
        <w:fldChar w:fldCharType="separate"/>
      </w:r>
      <w:hyperlink w:anchor="_Toc95985464" w:history="1">
        <w:r w:rsidR="00727906" w:rsidRPr="00CF62A1">
          <w:rPr>
            <w:rStyle w:val="Hyperlink"/>
            <w:noProof/>
          </w:rPr>
          <w:t>Abbildung 1: "New Project"-Dialog in Eclipse</w:t>
        </w:r>
        <w:r w:rsidR="00727906">
          <w:rPr>
            <w:noProof/>
            <w:webHidden/>
          </w:rPr>
          <w:tab/>
        </w:r>
        <w:r w:rsidR="00727906">
          <w:rPr>
            <w:noProof/>
            <w:webHidden/>
          </w:rPr>
          <w:fldChar w:fldCharType="begin"/>
        </w:r>
        <w:r w:rsidR="00727906">
          <w:rPr>
            <w:noProof/>
            <w:webHidden/>
          </w:rPr>
          <w:instrText xml:space="preserve"> PAGEREF _Toc95985464 \h </w:instrText>
        </w:r>
        <w:r w:rsidR="00727906">
          <w:rPr>
            <w:noProof/>
            <w:webHidden/>
          </w:rPr>
        </w:r>
        <w:r w:rsidR="00727906">
          <w:rPr>
            <w:noProof/>
            <w:webHidden/>
          </w:rPr>
          <w:fldChar w:fldCharType="separate"/>
        </w:r>
        <w:r w:rsidR="00727906">
          <w:rPr>
            <w:noProof/>
            <w:webHidden/>
          </w:rPr>
          <w:t>18</w:t>
        </w:r>
        <w:r w:rsidR="00727906">
          <w:rPr>
            <w:noProof/>
            <w:webHidden/>
          </w:rPr>
          <w:fldChar w:fldCharType="end"/>
        </w:r>
      </w:hyperlink>
    </w:p>
    <w:p w14:paraId="29F62DCD" w14:textId="0BBC6548"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65" w:history="1">
        <w:r w:rsidRPr="00CF62A1">
          <w:rPr>
            <w:rStyle w:val="Hyperlink"/>
            <w:noProof/>
          </w:rPr>
          <w:t>Abbildung 2: C++ Wizard in Eclipse</w:t>
        </w:r>
        <w:r>
          <w:rPr>
            <w:noProof/>
            <w:webHidden/>
          </w:rPr>
          <w:tab/>
        </w:r>
        <w:r>
          <w:rPr>
            <w:noProof/>
            <w:webHidden/>
          </w:rPr>
          <w:fldChar w:fldCharType="begin"/>
        </w:r>
        <w:r>
          <w:rPr>
            <w:noProof/>
            <w:webHidden/>
          </w:rPr>
          <w:instrText xml:space="preserve"> PAGEREF _Toc95985465 \h </w:instrText>
        </w:r>
        <w:r>
          <w:rPr>
            <w:noProof/>
            <w:webHidden/>
          </w:rPr>
        </w:r>
        <w:r>
          <w:rPr>
            <w:noProof/>
            <w:webHidden/>
          </w:rPr>
          <w:fldChar w:fldCharType="separate"/>
        </w:r>
        <w:r>
          <w:rPr>
            <w:noProof/>
            <w:webHidden/>
          </w:rPr>
          <w:t>19</w:t>
        </w:r>
        <w:r>
          <w:rPr>
            <w:noProof/>
            <w:webHidden/>
          </w:rPr>
          <w:fldChar w:fldCharType="end"/>
        </w:r>
      </w:hyperlink>
    </w:p>
    <w:p w14:paraId="6447E3BE" w14:textId="03117540"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66" w:history="1">
        <w:r w:rsidRPr="00CF62A1">
          <w:rPr>
            <w:rStyle w:val="Hyperlink"/>
            <w:noProof/>
          </w:rPr>
          <w:t>Abbildung 3: "Import"-Dialog Seite 1 in Eclipse</w:t>
        </w:r>
        <w:r>
          <w:rPr>
            <w:noProof/>
            <w:webHidden/>
          </w:rPr>
          <w:tab/>
        </w:r>
        <w:r>
          <w:rPr>
            <w:noProof/>
            <w:webHidden/>
          </w:rPr>
          <w:fldChar w:fldCharType="begin"/>
        </w:r>
        <w:r>
          <w:rPr>
            <w:noProof/>
            <w:webHidden/>
          </w:rPr>
          <w:instrText xml:space="preserve"> PAGEREF _Toc95985466 \h </w:instrText>
        </w:r>
        <w:r>
          <w:rPr>
            <w:noProof/>
            <w:webHidden/>
          </w:rPr>
        </w:r>
        <w:r>
          <w:rPr>
            <w:noProof/>
            <w:webHidden/>
          </w:rPr>
          <w:fldChar w:fldCharType="separate"/>
        </w:r>
        <w:r>
          <w:rPr>
            <w:noProof/>
            <w:webHidden/>
          </w:rPr>
          <w:t>20</w:t>
        </w:r>
        <w:r>
          <w:rPr>
            <w:noProof/>
            <w:webHidden/>
          </w:rPr>
          <w:fldChar w:fldCharType="end"/>
        </w:r>
      </w:hyperlink>
    </w:p>
    <w:p w14:paraId="34F8DACC" w14:textId="5D0427B2"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67" w:history="1">
        <w:r w:rsidRPr="00CF62A1">
          <w:rPr>
            <w:rStyle w:val="Hyperlink"/>
            <w:noProof/>
          </w:rPr>
          <w:t>Abbildung 4: "Import"-Dialog Seite 2 in Eclipse</w:t>
        </w:r>
        <w:r>
          <w:rPr>
            <w:noProof/>
            <w:webHidden/>
          </w:rPr>
          <w:tab/>
        </w:r>
        <w:r>
          <w:rPr>
            <w:noProof/>
            <w:webHidden/>
          </w:rPr>
          <w:fldChar w:fldCharType="begin"/>
        </w:r>
        <w:r>
          <w:rPr>
            <w:noProof/>
            <w:webHidden/>
          </w:rPr>
          <w:instrText xml:space="preserve"> PAGEREF _Toc95985467 \h </w:instrText>
        </w:r>
        <w:r>
          <w:rPr>
            <w:noProof/>
            <w:webHidden/>
          </w:rPr>
        </w:r>
        <w:r>
          <w:rPr>
            <w:noProof/>
            <w:webHidden/>
          </w:rPr>
          <w:fldChar w:fldCharType="separate"/>
        </w:r>
        <w:r>
          <w:rPr>
            <w:noProof/>
            <w:webHidden/>
          </w:rPr>
          <w:t>21</w:t>
        </w:r>
        <w:r>
          <w:rPr>
            <w:noProof/>
            <w:webHidden/>
          </w:rPr>
          <w:fldChar w:fldCharType="end"/>
        </w:r>
      </w:hyperlink>
    </w:p>
    <w:p w14:paraId="49EE97BB" w14:textId="0AA6519D"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68" w:history="1">
        <w:r w:rsidRPr="00CF62A1">
          <w:rPr>
            <w:rStyle w:val="Hyperlink"/>
            <w:noProof/>
          </w:rPr>
          <w:t>Abbildung 5: "Pfad auswählen"-Dialog in CLion</w:t>
        </w:r>
        <w:r>
          <w:rPr>
            <w:noProof/>
            <w:webHidden/>
          </w:rPr>
          <w:tab/>
        </w:r>
        <w:r>
          <w:rPr>
            <w:noProof/>
            <w:webHidden/>
          </w:rPr>
          <w:fldChar w:fldCharType="begin"/>
        </w:r>
        <w:r>
          <w:rPr>
            <w:noProof/>
            <w:webHidden/>
          </w:rPr>
          <w:instrText xml:space="preserve"> PAGEREF _Toc95985468 \h </w:instrText>
        </w:r>
        <w:r>
          <w:rPr>
            <w:noProof/>
            <w:webHidden/>
          </w:rPr>
        </w:r>
        <w:r>
          <w:rPr>
            <w:noProof/>
            <w:webHidden/>
          </w:rPr>
          <w:fldChar w:fldCharType="separate"/>
        </w:r>
        <w:r>
          <w:rPr>
            <w:noProof/>
            <w:webHidden/>
          </w:rPr>
          <w:t>23</w:t>
        </w:r>
        <w:r>
          <w:rPr>
            <w:noProof/>
            <w:webHidden/>
          </w:rPr>
          <w:fldChar w:fldCharType="end"/>
        </w:r>
      </w:hyperlink>
    </w:p>
    <w:p w14:paraId="613FAFAE" w14:textId="5F2F99CC"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69" w:history="1">
        <w:r w:rsidRPr="00CF62A1">
          <w:rPr>
            <w:rStyle w:val="Hyperlink"/>
            <w:noProof/>
          </w:rPr>
          <w:t>Abbildung 6: "Trust Project"-Dialogin CLion</w:t>
        </w:r>
        <w:r>
          <w:rPr>
            <w:noProof/>
            <w:webHidden/>
          </w:rPr>
          <w:tab/>
        </w:r>
        <w:r>
          <w:rPr>
            <w:noProof/>
            <w:webHidden/>
          </w:rPr>
          <w:fldChar w:fldCharType="begin"/>
        </w:r>
        <w:r>
          <w:rPr>
            <w:noProof/>
            <w:webHidden/>
          </w:rPr>
          <w:instrText xml:space="preserve"> PAGEREF _Toc95985469 \h </w:instrText>
        </w:r>
        <w:r>
          <w:rPr>
            <w:noProof/>
            <w:webHidden/>
          </w:rPr>
        </w:r>
        <w:r>
          <w:rPr>
            <w:noProof/>
            <w:webHidden/>
          </w:rPr>
          <w:fldChar w:fldCharType="separate"/>
        </w:r>
        <w:r>
          <w:rPr>
            <w:noProof/>
            <w:webHidden/>
          </w:rPr>
          <w:t>23</w:t>
        </w:r>
        <w:r>
          <w:rPr>
            <w:noProof/>
            <w:webHidden/>
          </w:rPr>
          <w:fldChar w:fldCharType="end"/>
        </w:r>
      </w:hyperlink>
    </w:p>
    <w:p w14:paraId="6343A2BD" w14:textId="21A760B8"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0" w:history="1">
        <w:r w:rsidRPr="00CF62A1">
          <w:rPr>
            <w:rStyle w:val="Hyperlink"/>
            <w:noProof/>
          </w:rPr>
          <w:t>Abbildung 7: "Open Project"-Dialog in CLion</w:t>
        </w:r>
        <w:r>
          <w:rPr>
            <w:noProof/>
            <w:webHidden/>
          </w:rPr>
          <w:tab/>
        </w:r>
        <w:r>
          <w:rPr>
            <w:noProof/>
            <w:webHidden/>
          </w:rPr>
          <w:fldChar w:fldCharType="begin"/>
        </w:r>
        <w:r>
          <w:rPr>
            <w:noProof/>
            <w:webHidden/>
          </w:rPr>
          <w:instrText xml:space="preserve"> PAGEREF _Toc95985470 \h </w:instrText>
        </w:r>
        <w:r>
          <w:rPr>
            <w:noProof/>
            <w:webHidden/>
          </w:rPr>
        </w:r>
        <w:r>
          <w:rPr>
            <w:noProof/>
            <w:webHidden/>
          </w:rPr>
          <w:fldChar w:fldCharType="separate"/>
        </w:r>
        <w:r>
          <w:rPr>
            <w:noProof/>
            <w:webHidden/>
          </w:rPr>
          <w:t>24</w:t>
        </w:r>
        <w:r>
          <w:rPr>
            <w:noProof/>
            <w:webHidden/>
          </w:rPr>
          <w:fldChar w:fldCharType="end"/>
        </w:r>
      </w:hyperlink>
    </w:p>
    <w:p w14:paraId="34C72885" w14:textId="1548C681"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1" w:history="1">
        <w:r w:rsidRPr="00CF62A1">
          <w:rPr>
            <w:rStyle w:val="Hyperlink"/>
            <w:noProof/>
          </w:rPr>
          <w:t>Abbildung 8: "Open as Project"-Dialog in CLion</w:t>
        </w:r>
        <w:r>
          <w:rPr>
            <w:noProof/>
            <w:webHidden/>
          </w:rPr>
          <w:tab/>
        </w:r>
        <w:r>
          <w:rPr>
            <w:noProof/>
            <w:webHidden/>
          </w:rPr>
          <w:fldChar w:fldCharType="begin"/>
        </w:r>
        <w:r>
          <w:rPr>
            <w:noProof/>
            <w:webHidden/>
          </w:rPr>
          <w:instrText xml:space="preserve"> PAGEREF _Toc95985471 \h </w:instrText>
        </w:r>
        <w:r>
          <w:rPr>
            <w:noProof/>
            <w:webHidden/>
          </w:rPr>
        </w:r>
        <w:r>
          <w:rPr>
            <w:noProof/>
            <w:webHidden/>
          </w:rPr>
          <w:fldChar w:fldCharType="separate"/>
        </w:r>
        <w:r>
          <w:rPr>
            <w:noProof/>
            <w:webHidden/>
          </w:rPr>
          <w:t>24</w:t>
        </w:r>
        <w:r>
          <w:rPr>
            <w:noProof/>
            <w:webHidden/>
          </w:rPr>
          <w:fldChar w:fldCharType="end"/>
        </w:r>
      </w:hyperlink>
    </w:p>
    <w:p w14:paraId="576A3375" w14:textId="69F0E61F"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2" w:history="1">
        <w:r w:rsidRPr="00CF62A1">
          <w:rPr>
            <w:rStyle w:val="Hyperlink"/>
            <w:noProof/>
          </w:rPr>
          <w:t>Abbildung 9: "New Project"-Dialog für Executable Projekte in CLion</w:t>
        </w:r>
        <w:r>
          <w:rPr>
            <w:noProof/>
            <w:webHidden/>
          </w:rPr>
          <w:tab/>
        </w:r>
        <w:r>
          <w:rPr>
            <w:noProof/>
            <w:webHidden/>
          </w:rPr>
          <w:fldChar w:fldCharType="begin"/>
        </w:r>
        <w:r>
          <w:rPr>
            <w:noProof/>
            <w:webHidden/>
          </w:rPr>
          <w:instrText xml:space="preserve"> PAGEREF _Toc95985472 \h </w:instrText>
        </w:r>
        <w:r>
          <w:rPr>
            <w:noProof/>
            <w:webHidden/>
          </w:rPr>
        </w:r>
        <w:r>
          <w:rPr>
            <w:noProof/>
            <w:webHidden/>
          </w:rPr>
          <w:fldChar w:fldCharType="separate"/>
        </w:r>
        <w:r>
          <w:rPr>
            <w:noProof/>
            <w:webHidden/>
          </w:rPr>
          <w:t>25</w:t>
        </w:r>
        <w:r>
          <w:rPr>
            <w:noProof/>
            <w:webHidden/>
          </w:rPr>
          <w:fldChar w:fldCharType="end"/>
        </w:r>
      </w:hyperlink>
    </w:p>
    <w:p w14:paraId="2044F1BD" w14:textId="3ABC3BD4"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3" w:history="1">
        <w:r w:rsidRPr="00CF62A1">
          <w:rPr>
            <w:rStyle w:val="Hyperlink"/>
            <w:noProof/>
          </w:rPr>
          <w:t>Abbildung 10: "New Project"-Dialog für Library Projekte in CLion</w:t>
        </w:r>
        <w:r>
          <w:rPr>
            <w:noProof/>
            <w:webHidden/>
          </w:rPr>
          <w:tab/>
        </w:r>
        <w:r>
          <w:rPr>
            <w:noProof/>
            <w:webHidden/>
          </w:rPr>
          <w:fldChar w:fldCharType="begin"/>
        </w:r>
        <w:r>
          <w:rPr>
            <w:noProof/>
            <w:webHidden/>
          </w:rPr>
          <w:instrText xml:space="preserve"> PAGEREF _Toc95985473 \h </w:instrText>
        </w:r>
        <w:r>
          <w:rPr>
            <w:noProof/>
            <w:webHidden/>
          </w:rPr>
        </w:r>
        <w:r>
          <w:rPr>
            <w:noProof/>
            <w:webHidden/>
          </w:rPr>
          <w:fldChar w:fldCharType="separate"/>
        </w:r>
        <w:r>
          <w:rPr>
            <w:noProof/>
            <w:webHidden/>
          </w:rPr>
          <w:t>26</w:t>
        </w:r>
        <w:r>
          <w:rPr>
            <w:noProof/>
            <w:webHidden/>
          </w:rPr>
          <w:fldChar w:fldCharType="end"/>
        </w:r>
      </w:hyperlink>
    </w:p>
    <w:p w14:paraId="0FFA9829" w14:textId="6FD7C3B7"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4" w:history="1">
        <w:r w:rsidRPr="00CF62A1">
          <w:rPr>
            <w:rStyle w:val="Hyperlink"/>
            <w:noProof/>
          </w:rPr>
          <w:t>Abbildung 11: "Save File as Template"-Dialog in CLion</w:t>
        </w:r>
        <w:r>
          <w:rPr>
            <w:noProof/>
            <w:webHidden/>
          </w:rPr>
          <w:tab/>
        </w:r>
        <w:r>
          <w:rPr>
            <w:noProof/>
            <w:webHidden/>
          </w:rPr>
          <w:fldChar w:fldCharType="begin"/>
        </w:r>
        <w:r>
          <w:rPr>
            <w:noProof/>
            <w:webHidden/>
          </w:rPr>
          <w:instrText xml:space="preserve"> PAGEREF _Toc95985474 \h </w:instrText>
        </w:r>
        <w:r>
          <w:rPr>
            <w:noProof/>
            <w:webHidden/>
          </w:rPr>
        </w:r>
        <w:r>
          <w:rPr>
            <w:noProof/>
            <w:webHidden/>
          </w:rPr>
          <w:fldChar w:fldCharType="separate"/>
        </w:r>
        <w:r>
          <w:rPr>
            <w:noProof/>
            <w:webHidden/>
          </w:rPr>
          <w:t>27</w:t>
        </w:r>
        <w:r>
          <w:rPr>
            <w:noProof/>
            <w:webHidden/>
          </w:rPr>
          <w:fldChar w:fldCharType="end"/>
        </w:r>
      </w:hyperlink>
    </w:p>
    <w:p w14:paraId="1BAC0EB9" w14:textId="7109FF2E"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5" w:history="1">
        <w:r w:rsidRPr="00CF62A1">
          <w:rPr>
            <w:rStyle w:val="Hyperlink"/>
            <w:noProof/>
          </w:rPr>
          <w:t>Abbildung 12: Liste aller Dateivorlagen in CLion</w:t>
        </w:r>
        <w:r>
          <w:rPr>
            <w:noProof/>
            <w:webHidden/>
          </w:rPr>
          <w:tab/>
        </w:r>
        <w:r>
          <w:rPr>
            <w:noProof/>
            <w:webHidden/>
          </w:rPr>
          <w:fldChar w:fldCharType="begin"/>
        </w:r>
        <w:r>
          <w:rPr>
            <w:noProof/>
            <w:webHidden/>
          </w:rPr>
          <w:instrText xml:space="preserve"> PAGEREF _Toc95985475 \h </w:instrText>
        </w:r>
        <w:r>
          <w:rPr>
            <w:noProof/>
            <w:webHidden/>
          </w:rPr>
        </w:r>
        <w:r>
          <w:rPr>
            <w:noProof/>
            <w:webHidden/>
          </w:rPr>
          <w:fldChar w:fldCharType="separate"/>
        </w:r>
        <w:r>
          <w:rPr>
            <w:noProof/>
            <w:webHidden/>
          </w:rPr>
          <w:t>28</w:t>
        </w:r>
        <w:r>
          <w:rPr>
            <w:noProof/>
            <w:webHidden/>
          </w:rPr>
          <w:fldChar w:fldCharType="end"/>
        </w:r>
      </w:hyperlink>
    </w:p>
    <w:p w14:paraId="32BDA108" w14:textId="2A7DEACF"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6" w:history="1">
        <w:r w:rsidRPr="00CF62A1">
          <w:rPr>
            <w:rStyle w:val="Hyperlink"/>
            <w:noProof/>
          </w:rPr>
          <w:t>Abbildung 13: Kopie einer Dateivorlage in CLion</w:t>
        </w:r>
        <w:r>
          <w:rPr>
            <w:noProof/>
            <w:webHidden/>
          </w:rPr>
          <w:tab/>
        </w:r>
        <w:r>
          <w:rPr>
            <w:noProof/>
            <w:webHidden/>
          </w:rPr>
          <w:fldChar w:fldCharType="begin"/>
        </w:r>
        <w:r>
          <w:rPr>
            <w:noProof/>
            <w:webHidden/>
          </w:rPr>
          <w:instrText xml:space="preserve"> PAGEREF _Toc95985476 \h </w:instrText>
        </w:r>
        <w:r>
          <w:rPr>
            <w:noProof/>
            <w:webHidden/>
          </w:rPr>
        </w:r>
        <w:r>
          <w:rPr>
            <w:noProof/>
            <w:webHidden/>
          </w:rPr>
          <w:fldChar w:fldCharType="separate"/>
        </w:r>
        <w:r>
          <w:rPr>
            <w:noProof/>
            <w:webHidden/>
          </w:rPr>
          <w:t>29</w:t>
        </w:r>
        <w:r>
          <w:rPr>
            <w:noProof/>
            <w:webHidden/>
          </w:rPr>
          <w:fldChar w:fldCharType="end"/>
        </w:r>
      </w:hyperlink>
    </w:p>
    <w:p w14:paraId="2FD770DF" w14:textId="410F6B57"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7" w:history="1">
        <w:r w:rsidRPr="00CF62A1">
          <w:rPr>
            <w:rStyle w:val="Hyperlink"/>
            <w:noProof/>
          </w:rPr>
          <w:t>Abbildung 14: Explorer in VSCode</w:t>
        </w:r>
        <w:r>
          <w:rPr>
            <w:noProof/>
            <w:webHidden/>
          </w:rPr>
          <w:tab/>
        </w:r>
        <w:r>
          <w:rPr>
            <w:noProof/>
            <w:webHidden/>
          </w:rPr>
          <w:fldChar w:fldCharType="begin"/>
        </w:r>
        <w:r>
          <w:rPr>
            <w:noProof/>
            <w:webHidden/>
          </w:rPr>
          <w:instrText xml:space="preserve"> PAGEREF _Toc95985477 \h </w:instrText>
        </w:r>
        <w:r>
          <w:rPr>
            <w:noProof/>
            <w:webHidden/>
          </w:rPr>
        </w:r>
        <w:r>
          <w:rPr>
            <w:noProof/>
            <w:webHidden/>
          </w:rPr>
          <w:fldChar w:fldCharType="separate"/>
        </w:r>
        <w:r>
          <w:rPr>
            <w:noProof/>
            <w:webHidden/>
          </w:rPr>
          <w:t>31</w:t>
        </w:r>
        <w:r>
          <w:rPr>
            <w:noProof/>
            <w:webHidden/>
          </w:rPr>
          <w:fldChar w:fldCharType="end"/>
        </w:r>
      </w:hyperlink>
    </w:p>
    <w:p w14:paraId="7711E0FE" w14:textId="08185877"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8" w:history="1">
        <w:r w:rsidRPr="00CF62A1">
          <w:rPr>
            <w:rStyle w:val="Hyperlink"/>
            <w:noProof/>
          </w:rPr>
          <w:t>Abbildung 15: Projekt als Template speichern in VSCode</w:t>
        </w:r>
        <w:r>
          <w:rPr>
            <w:noProof/>
            <w:webHidden/>
          </w:rPr>
          <w:tab/>
        </w:r>
        <w:r>
          <w:rPr>
            <w:noProof/>
            <w:webHidden/>
          </w:rPr>
          <w:fldChar w:fldCharType="begin"/>
        </w:r>
        <w:r>
          <w:rPr>
            <w:noProof/>
            <w:webHidden/>
          </w:rPr>
          <w:instrText xml:space="preserve"> PAGEREF _Toc95985478 \h </w:instrText>
        </w:r>
        <w:r>
          <w:rPr>
            <w:noProof/>
            <w:webHidden/>
          </w:rPr>
        </w:r>
        <w:r>
          <w:rPr>
            <w:noProof/>
            <w:webHidden/>
          </w:rPr>
          <w:fldChar w:fldCharType="separate"/>
        </w:r>
        <w:r>
          <w:rPr>
            <w:noProof/>
            <w:webHidden/>
          </w:rPr>
          <w:t>32</w:t>
        </w:r>
        <w:r>
          <w:rPr>
            <w:noProof/>
            <w:webHidden/>
          </w:rPr>
          <w:fldChar w:fldCharType="end"/>
        </w:r>
      </w:hyperlink>
    </w:p>
    <w:p w14:paraId="03F16324" w14:textId="51035E21"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79" w:history="1">
        <w:r w:rsidRPr="00CF62A1">
          <w:rPr>
            <w:rStyle w:val="Hyperlink"/>
            <w:noProof/>
          </w:rPr>
          <w:t>Abbildung 16: Standardspeicherorte der Projekte der VSCode Extension</w:t>
        </w:r>
        <w:r>
          <w:rPr>
            <w:noProof/>
            <w:webHidden/>
          </w:rPr>
          <w:tab/>
        </w:r>
        <w:r>
          <w:rPr>
            <w:noProof/>
            <w:webHidden/>
          </w:rPr>
          <w:fldChar w:fldCharType="begin"/>
        </w:r>
        <w:r>
          <w:rPr>
            <w:noProof/>
            <w:webHidden/>
          </w:rPr>
          <w:instrText xml:space="preserve"> PAGEREF _Toc95985479 \h </w:instrText>
        </w:r>
        <w:r>
          <w:rPr>
            <w:noProof/>
            <w:webHidden/>
          </w:rPr>
        </w:r>
        <w:r>
          <w:rPr>
            <w:noProof/>
            <w:webHidden/>
          </w:rPr>
          <w:fldChar w:fldCharType="separate"/>
        </w:r>
        <w:r>
          <w:rPr>
            <w:noProof/>
            <w:webHidden/>
          </w:rPr>
          <w:t>32</w:t>
        </w:r>
        <w:r>
          <w:rPr>
            <w:noProof/>
            <w:webHidden/>
          </w:rPr>
          <w:fldChar w:fldCharType="end"/>
        </w:r>
      </w:hyperlink>
    </w:p>
    <w:p w14:paraId="5E752116" w14:textId="4F0C826C"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0" w:history="1">
        <w:r w:rsidRPr="00CF62A1">
          <w:rPr>
            <w:rStyle w:val="Hyperlink"/>
            <w:noProof/>
          </w:rPr>
          <w:t>Abbildung 17: Änderung des Speicherortes für die Projekte der VSCode Extension</w:t>
        </w:r>
        <w:r>
          <w:rPr>
            <w:noProof/>
            <w:webHidden/>
          </w:rPr>
          <w:tab/>
        </w:r>
        <w:r>
          <w:rPr>
            <w:noProof/>
            <w:webHidden/>
          </w:rPr>
          <w:fldChar w:fldCharType="begin"/>
        </w:r>
        <w:r>
          <w:rPr>
            <w:noProof/>
            <w:webHidden/>
          </w:rPr>
          <w:instrText xml:space="preserve"> PAGEREF _Toc95985480 \h </w:instrText>
        </w:r>
        <w:r>
          <w:rPr>
            <w:noProof/>
            <w:webHidden/>
          </w:rPr>
        </w:r>
        <w:r>
          <w:rPr>
            <w:noProof/>
            <w:webHidden/>
          </w:rPr>
          <w:fldChar w:fldCharType="separate"/>
        </w:r>
        <w:r>
          <w:rPr>
            <w:noProof/>
            <w:webHidden/>
          </w:rPr>
          <w:t>33</w:t>
        </w:r>
        <w:r>
          <w:rPr>
            <w:noProof/>
            <w:webHidden/>
          </w:rPr>
          <w:fldChar w:fldCharType="end"/>
        </w:r>
      </w:hyperlink>
    </w:p>
    <w:p w14:paraId="4E832DFF" w14:textId="49E191D0"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1" w:history="1">
        <w:r w:rsidRPr="00CF62A1">
          <w:rPr>
            <w:rStyle w:val="Hyperlink"/>
            <w:noProof/>
          </w:rPr>
          <w:t>Abbildung 18: Projekt von einem Template erstellen in VSCode</w:t>
        </w:r>
        <w:r>
          <w:rPr>
            <w:noProof/>
            <w:webHidden/>
          </w:rPr>
          <w:tab/>
        </w:r>
        <w:r>
          <w:rPr>
            <w:noProof/>
            <w:webHidden/>
          </w:rPr>
          <w:fldChar w:fldCharType="begin"/>
        </w:r>
        <w:r>
          <w:rPr>
            <w:noProof/>
            <w:webHidden/>
          </w:rPr>
          <w:instrText xml:space="preserve"> PAGEREF _Toc95985481 \h </w:instrText>
        </w:r>
        <w:r>
          <w:rPr>
            <w:noProof/>
            <w:webHidden/>
          </w:rPr>
        </w:r>
        <w:r>
          <w:rPr>
            <w:noProof/>
            <w:webHidden/>
          </w:rPr>
          <w:fldChar w:fldCharType="separate"/>
        </w:r>
        <w:r>
          <w:rPr>
            <w:noProof/>
            <w:webHidden/>
          </w:rPr>
          <w:t>34</w:t>
        </w:r>
        <w:r>
          <w:rPr>
            <w:noProof/>
            <w:webHidden/>
          </w:rPr>
          <w:fldChar w:fldCharType="end"/>
        </w:r>
      </w:hyperlink>
    </w:p>
    <w:p w14:paraId="198863C9" w14:textId="3B772221"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2" w:history="1">
        <w:r w:rsidRPr="00CF62A1">
          <w:rPr>
            <w:rStyle w:val="Hyperlink"/>
            <w:noProof/>
          </w:rPr>
          <w:t>Abbildung 19: Art der Integration für Platzhalter der VSCode Extension</w:t>
        </w:r>
        <w:r>
          <w:rPr>
            <w:noProof/>
            <w:webHidden/>
          </w:rPr>
          <w:tab/>
        </w:r>
        <w:r>
          <w:rPr>
            <w:noProof/>
            <w:webHidden/>
          </w:rPr>
          <w:fldChar w:fldCharType="begin"/>
        </w:r>
        <w:r>
          <w:rPr>
            <w:noProof/>
            <w:webHidden/>
          </w:rPr>
          <w:instrText xml:space="preserve"> PAGEREF _Toc95985482 \h </w:instrText>
        </w:r>
        <w:r>
          <w:rPr>
            <w:noProof/>
            <w:webHidden/>
          </w:rPr>
        </w:r>
        <w:r>
          <w:rPr>
            <w:noProof/>
            <w:webHidden/>
          </w:rPr>
          <w:fldChar w:fldCharType="separate"/>
        </w:r>
        <w:r>
          <w:rPr>
            <w:noProof/>
            <w:webHidden/>
          </w:rPr>
          <w:t>35</w:t>
        </w:r>
        <w:r>
          <w:rPr>
            <w:noProof/>
            <w:webHidden/>
          </w:rPr>
          <w:fldChar w:fldCharType="end"/>
        </w:r>
      </w:hyperlink>
    </w:p>
    <w:p w14:paraId="2068C8D3" w14:textId="03D5A4FE"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3" w:history="1">
        <w:r w:rsidRPr="00CF62A1">
          <w:rPr>
            <w:rStyle w:val="Hyperlink"/>
            <w:noProof/>
          </w:rPr>
          <w:t>Abbildung 20: Skizze für den Screen des Hauptmenüs</w:t>
        </w:r>
        <w:r>
          <w:rPr>
            <w:noProof/>
            <w:webHidden/>
          </w:rPr>
          <w:tab/>
        </w:r>
        <w:r>
          <w:rPr>
            <w:noProof/>
            <w:webHidden/>
          </w:rPr>
          <w:fldChar w:fldCharType="begin"/>
        </w:r>
        <w:r>
          <w:rPr>
            <w:noProof/>
            <w:webHidden/>
          </w:rPr>
          <w:instrText xml:space="preserve"> PAGEREF _Toc95985483 \h </w:instrText>
        </w:r>
        <w:r>
          <w:rPr>
            <w:noProof/>
            <w:webHidden/>
          </w:rPr>
        </w:r>
        <w:r>
          <w:rPr>
            <w:noProof/>
            <w:webHidden/>
          </w:rPr>
          <w:fldChar w:fldCharType="separate"/>
        </w:r>
        <w:r>
          <w:rPr>
            <w:noProof/>
            <w:webHidden/>
          </w:rPr>
          <w:t>42</w:t>
        </w:r>
        <w:r>
          <w:rPr>
            <w:noProof/>
            <w:webHidden/>
          </w:rPr>
          <w:fldChar w:fldCharType="end"/>
        </w:r>
      </w:hyperlink>
    </w:p>
    <w:p w14:paraId="6EECFFF8" w14:textId="736F7FCB"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4" w:history="1">
        <w:r w:rsidRPr="00CF62A1">
          <w:rPr>
            <w:rStyle w:val="Hyperlink"/>
            <w:noProof/>
          </w:rPr>
          <w:t>Abbildung 21: Skizze für den Screen der Projekterstellung</w:t>
        </w:r>
        <w:r>
          <w:rPr>
            <w:noProof/>
            <w:webHidden/>
          </w:rPr>
          <w:tab/>
        </w:r>
        <w:r>
          <w:rPr>
            <w:noProof/>
            <w:webHidden/>
          </w:rPr>
          <w:fldChar w:fldCharType="begin"/>
        </w:r>
        <w:r>
          <w:rPr>
            <w:noProof/>
            <w:webHidden/>
          </w:rPr>
          <w:instrText xml:space="preserve"> PAGEREF _Toc95985484 \h </w:instrText>
        </w:r>
        <w:r>
          <w:rPr>
            <w:noProof/>
            <w:webHidden/>
          </w:rPr>
        </w:r>
        <w:r>
          <w:rPr>
            <w:noProof/>
            <w:webHidden/>
          </w:rPr>
          <w:fldChar w:fldCharType="separate"/>
        </w:r>
        <w:r>
          <w:rPr>
            <w:noProof/>
            <w:webHidden/>
          </w:rPr>
          <w:t>44</w:t>
        </w:r>
        <w:r>
          <w:rPr>
            <w:noProof/>
            <w:webHidden/>
          </w:rPr>
          <w:fldChar w:fldCharType="end"/>
        </w:r>
      </w:hyperlink>
    </w:p>
    <w:p w14:paraId="1524CB93" w14:textId="7AAD0469"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5" w:history="1">
        <w:r w:rsidRPr="00CF62A1">
          <w:rPr>
            <w:rStyle w:val="Hyperlink"/>
            <w:noProof/>
          </w:rPr>
          <w:t>Abbildung 22: Skizze für den Screen der Projektaktualisierung</w:t>
        </w:r>
        <w:r>
          <w:rPr>
            <w:noProof/>
            <w:webHidden/>
          </w:rPr>
          <w:tab/>
        </w:r>
        <w:r>
          <w:rPr>
            <w:noProof/>
            <w:webHidden/>
          </w:rPr>
          <w:fldChar w:fldCharType="begin"/>
        </w:r>
        <w:r>
          <w:rPr>
            <w:noProof/>
            <w:webHidden/>
          </w:rPr>
          <w:instrText xml:space="preserve"> PAGEREF _Toc95985485 \h </w:instrText>
        </w:r>
        <w:r>
          <w:rPr>
            <w:noProof/>
            <w:webHidden/>
          </w:rPr>
        </w:r>
        <w:r>
          <w:rPr>
            <w:noProof/>
            <w:webHidden/>
          </w:rPr>
          <w:fldChar w:fldCharType="separate"/>
        </w:r>
        <w:r>
          <w:rPr>
            <w:noProof/>
            <w:webHidden/>
          </w:rPr>
          <w:t>46</w:t>
        </w:r>
        <w:r>
          <w:rPr>
            <w:noProof/>
            <w:webHidden/>
          </w:rPr>
          <w:fldChar w:fldCharType="end"/>
        </w:r>
      </w:hyperlink>
    </w:p>
    <w:p w14:paraId="3FA29142" w14:textId="432BB9F1"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6" w:history="1">
        <w:r w:rsidRPr="00CF62A1">
          <w:rPr>
            <w:rStyle w:val="Hyperlink"/>
            <w:noProof/>
          </w:rPr>
          <w:t>Abbildung 23: Skizze für den Screen der Projektmodulerweiterung</w:t>
        </w:r>
        <w:r>
          <w:rPr>
            <w:noProof/>
            <w:webHidden/>
          </w:rPr>
          <w:tab/>
        </w:r>
        <w:r>
          <w:rPr>
            <w:noProof/>
            <w:webHidden/>
          </w:rPr>
          <w:fldChar w:fldCharType="begin"/>
        </w:r>
        <w:r>
          <w:rPr>
            <w:noProof/>
            <w:webHidden/>
          </w:rPr>
          <w:instrText xml:space="preserve"> PAGEREF _Toc95985486 \h </w:instrText>
        </w:r>
        <w:r>
          <w:rPr>
            <w:noProof/>
            <w:webHidden/>
          </w:rPr>
        </w:r>
        <w:r>
          <w:rPr>
            <w:noProof/>
            <w:webHidden/>
          </w:rPr>
          <w:fldChar w:fldCharType="separate"/>
        </w:r>
        <w:r>
          <w:rPr>
            <w:noProof/>
            <w:webHidden/>
          </w:rPr>
          <w:t>50</w:t>
        </w:r>
        <w:r>
          <w:rPr>
            <w:noProof/>
            <w:webHidden/>
          </w:rPr>
          <w:fldChar w:fldCharType="end"/>
        </w:r>
      </w:hyperlink>
    </w:p>
    <w:p w14:paraId="5AAB560F" w14:textId="54667B38"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7" w:history="1">
        <w:r w:rsidRPr="00CF62A1">
          <w:rPr>
            <w:rStyle w:val="Hyperlink"/>
            <w:noProof/>
          </w:rPr>
          <w:t>Abbildung 24: Skizze für den Screen der Dienstprogrammausführung</w:t>
        </w:r>
        <w:r>
          <w:rPr>
            <w:noProof/>
            <w:webHidden/>
          </w:rPr>
          <w:tab/>
        </w:r>
        <w:r>
          <w:rPr>
            <w:noProof/>
            <w:webHidden/>
          </w:rPr>
          <w:fldChar w:fldCharType="begin"/>
        </w:r>
        <w:r>
          <w:rPr>
            <w:noProof/>
            <w:webHidden/>
          </w:rPr>
          <w:instrText xml:space="preserve"> PAGEREF _Toc95985487 \h </w:instrText>
        </w:r>
        <w:r>
          <w:rPr>
            <w:noProof/>
            <w:webHidden/>
          </w:rPr>
        </w:r>
        <w:r>
          <w:rPr>
            <w:noProof/>
            <w:webHidden/>
          </w:rPr>
          <w:fldChar w:fldCharType="separate"/>
        </w:r>
        <w:r>
          <w:rPr>
            <w:noProof/>
            <w:webHidden/>
          </w:rPr>
          <w:t>52</w:t>
        </w:r>
        <w:r>
          <w:rPr>
            <w:noProof/>
            <w:webHidden/>
          </w:rPr>
          <w:fldChar w:fldCharType="end"/>
        </w:r>
      </w:hyperlink>
    </w:p>
    <w:p w14:paraId="7A11696B" w14:textId="78A4B32D"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8" w:history="1">
        <w:r w:rsidRPr="00CF62A1">
          <w:rPr>
            <w:rStyle w:val="Hyperlink"/>
            <w:noProof/>
          </w:rPr>
          <w:t>Abbildung 25: Basis Klassendiagram</w:t>
        </w:r>
        <w:r>
          <w:rPr>
            <w:noProof/>
            <w:webHidden/>
          </w:rPr>
          <w:tab/>
        </w:r>
        <w:r>
          <w:rPr>
            <w:noProof/>
            <w:webHidden/>
          </w:rPr>
          <w:fldChar w:fldCharType="begin"/>
        </w:r>
        <w:r>
          <w:rPr>
            <w:noProof/>
            <w:webHidden/>
          </w:rPr>
          <w:instrText xml:space="preserve"> PAGEREF _Toc95985488 \h </w:instrText>
        </w:r>
        <w:r>
          <w:rPr>
            <w:noProof/>
            <w:webHidden/>
          </w:rPr>
        </w:r>
        <w:r>
          <w:rPr>
            <w:noProof/>
            <w:webHidden/>
          </w:rPr>
          <w:fldChar w:fldCharType="separate"/>
        </w:r>
        <w:r>
          <w:rPr>
            <w:noProof/>
            <w:webHidden/>
          </w:rPr>
          <w:t>54</w:t>
        </w:r>
        <w:r>
          <w:rPr>
            <w:noProof/>
            <w:webHidden/>
          </w:rPr>
          <w:fldChar w:fldCharType="end"/>
        </w:r>
      </w:hyperlink>
    </w:p>
    <w:p w14:paraId="09062443" w14:textId="5499CEF4"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89" w:history="1">
        <w:r w:rsidRPr="00CF62A1">
          <w:rPr>
            <w:rStyle w:val="Hyperlink"/>
            <w:noProof/>
          </w:rPr>
          <w:t>Abbildung 26: Layout der Klasse QMainWindow [29]</w:t>
        </w:r>
        <w:r>
          <w:rPr>
            <w:noProof/>
            <w:webHidden/>
          </w:rPr>
          <w:tab/>
        </w:r>
        <w:r>
          <w:rPr>
            <w:noProof/>
            <w:webHidden/>
          </w:rPr>
          <w:fldChar w:fldCharType="begin"/>
        </w:r>
        <w:r>
          <w:rPr>
            <w:noProof/>
            <w:webHidden/>
          </w:rPr>
          <w:instrText xml:space="preserve"> PAGEREF _Toc95985489 \h </w:instrText>
        </w:r>
        <w:r>
          <w:rPr>
            <w:noProof/>
            <w:webHidden/>
          </w:rPr>
        </w:r>
        <w:r>
          <w:rPr>
            <w:noProof/>
            <w:webHidden/>
          </w:rPr>
          <w:fldChar w:fldCharType="separate"/>
        </w:r>
        <w:r>
          <w:rPr>
            <w:noProof/>
            <w:webHidden/>
          </w:rPr>
          <w:t>55</w:t>
        </w:r>
        <w:r>
          <w:rPr>
            <w:noProof/>
            <w:webHidden/>
          </w:rPr>
          <w:fldChar w:fldCharType="end"/>
        </w:r>
      </w:hyperlink>
    </w:p>
    <w:p w14:paraId="4BA9D184" w14:textId="2A04DA16"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0" w:history="1">
        <w:r w:rsidRPr="00CF62A1">
          <w:rPr>
            <w:rStyle w:val="Hyperlink"/>
            <w:noProof/>
          </w:rPr>
          <w:t>Abbildung 27: Struktur der Projekt-Schablone</w:t>
        </w:r>
        <w:r>
          <w:rPr>
            <w:noProof/>
            <w:webHidden/>
          </w:rPr>
          <w:tab/>
        </w:r>
        <w:r>
          <w:rPr>
            <w:noProof/>
            <w:webHidden/>
          </w:rPr>
          <w:fldChar w:fldCharType="begin"/>
        </w:r>
        <w:r>
          <w:rPr>
            <w:noProof/>
            <w:webHidden/>
          </w:rPr>
          <w:instrText xml:space="preserve"> PAGEREF _Toc95985490 \h </w:instrText>
        </w:r>
        <w:r>
          <w:rPr>
            <w:noProof/>
            <w:webHidden/>
          </w:rPr>
        </w:r>
        <w:r>
          <w:rPr>
            <w:noProof/>
            <w:webHidden/>
          </w:rPr>
          <w:fldChar w:fldCharType="separate"/>
        </w:r>
        <w:r>
          <w:rPr>
            <w:noProof/>
            <w:webHidden/>
          </w:rPr>
          <w:t>62</w:t>
        </w:r>
        <w:r>
          <w:rPr>
            <w:noProof/>
            <w:webHidden/>
          </w:rPr>
          <w:fldChar w:fldCharType="end"/>
        </w:r>
      </w:hyperlink>
    </w:p>
    <w:p w14:paraId="4CD7911D" w14:textId="5DF8D148"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1" w:history="1">
        <w:r w:rsidRPr="00CF62A1">
          <w:rPr>
            <w:rStyle w:val="Hyperlink"/>
            <w:noProof/>
          </w:rPr>
          <w:t>Abbildung 28: Implementierung des Hauptmenüs</w:t>
        </w:r>
        <w:r>
          <w:rPr>
            <w:noProof/>
            <w:webHidden/>
          </w:rPr>
          <w:tab/>
        </w:r>
        <w:r>
          <w:rPr>
            <w:noProof/>
            <w:webHidden/>
          </w:rPr>
          <w:fldChar w:fldCharType="begin"/>
        </w:r>
        <w:r>
          <w:rPr>
            <w:noProof/>
            <w:webHidden/>
          </w:rPr>
          <w:instrText xml:space="preserve"> PAGEREF _Toc95985491 \h </w:instrText>
        </w:r>
        <w:r>
          <w:rPr>
            <w:noProof/>
            <w:webHidden/>
          </w:rPr>
        </w:r>
        <w:r>
          <w:rPr>
            <w:noProof/>
            <w:webHidden/>
          </w:rPr>
          <w:fldChar w:fldCharType="separate"/>
        </w:r>
        <w:r>
          <w:rPr>
            <w:noProof/>
            <w:webHidden/>
          </w:rPr>
          <w:t>65</w:t>
        </w:r>
        <w:r>
          <w:rPr>
            <w:noProof/>
            <w:webHidden/>
          </w:rPr>
          <w:fldChar w:fldCharType="end"/>
        </w:r>
      </w:hyperlink>
    </w:p>
    <w:p w14:paraId="04E6EF6A" w14:textId="6EA3DAB1"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2" w:history="1">
        <w:r w:rsidRPr="00CF62A1">
          <w:rPr>
            <w:rStyle w:val="Hyperlink"/>
            <w:noProof/>
          </w:rPr>
          <w:t>Abbildung 29: Flussdiagram für den Suchungsmechanismus</w:t>
        </w:r>
        <w:r>
          <w:rPr>
            <w:noProof/>
            <w:webHidden/>
          </w:rPr>
          <w:tab/>
        </w:r>
        <w:r>
          <w:rPr>
            <w:noProof/>
            <w:webHidden/>
          </w:rPr>
          <w:fldChar w:fldCharType="begin"/>
        </w:r>
        <w:r>
          <w:rPr>
            <w:noProof/>
            <w:webHidden/>
          </w:rPr>
          <w:instrText xml:space="preserve"> PAGEREF _Toc95985492 \h </w:instrText>
        </w:r>
        <w:r>
          <w:rPr>
            <w:noProof/>
            <w:webHidden/>
          </w:rPr>
        </w:r>
        <w:r>
          <w:rPr>
            <w:noProof/>
            <w:webHidden/>
          </w:rPr>
          <w:fldChar w:fldCharType="separate"/>
        </w:r>
        <w:r>
          <w:rPr>
            <w:noProof/>
            <w:webHidden/>
          </w:rPr>
          <w:t>66</w:t>
        </w:r>
        <w:r>
          <w:rPr>
            <w:noProof/>
            <w:webHidden/>
          </w:rPr>
          <w:fldChar w:fldCharType="end"/>
        </w:r>
      </w:hyperlink>
    </w:p>
    <w:p w14:paraId="2A7B5BDF" w14:textId="01E3ADA6"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3" w:history="1">
        <w:r w:rsidRPr="00CF62A1">
          <w:rPr>
            <w:rStyle w:val="Hyperlink"/>
            <w:noProof/>
          </w:rPr>
          <w:t>Abbildung 30: Implementierung des Fensters für die Projekterstellung</w:t>
        </w:r>
        <w:r>
          <w:rPr>
            <w:noProof/>
            <w:webHidden/>
          </w:rPr>
          <w:tab/>
        </w:r>
        <w:r>
          <w:rPr>
            <w:noProof/>
            <w:webHidden/>
          </w:rPr>
          <w:fldChar w:fldCharType="begin"/>
        </w:r>
        <w:r>
          <w:rPr>
            <w:noProof/>
            <w:webHidden/>
          </w:rPr>
          <w:instrText xml:space="preserve"> PAGEREF _Toc95985493 \h </w:instrText>
        </w:r>
        <w:r>
          <w:rPr>
            <w:noProof/>
            <w:webHidden/>
          </w:rPr>
        </w:r>
        <w:r>
          <w:rPr>
            <w:noProof/>
            <w:webHidden/>
          </w:rPr>
          <w:fldChar w:fldCharType="separate"/>
        </w:r>
        <w:r>
          <w:rPr>
            <w:noProof/>
            <w:webHidden/>
          </w:rPr>
          <w:t>68</w:t>
        </w:r>
        <w:r>
          <w:rPr>
            <w:noProof/>
            <w:webHidden/>
          </w:rPr>
          <w:fldChar w:fldCharType="end"/>
        </w:r>
      </w:hyperlink>
    </w:p>
    <w:p w14:paraId="598053D9" w14:textId="0734B78D"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4" w:history="1">
        <w:r w:rsidRPr="00CF62A1">
          <w:rPr>
            <w:rStyle w:val="Hyperlink"/>
            <w:noProof/>
          </w:rPr>
          <w:t>Abbildung 31: Flussdiagramm für die Projekterstellung</w:t>
        </w:r>
        <w:r>
          <w:rPr>
            <w:noProof/>
            <w:webHidden/>
          </w:rPr>
          <w:tab/>
        </w:r>
        <w:r>
          <w:rPr>
            <w:noProof/>
            <w:webHidden/>
          </w:rPr>
          <w:fldChar w:fldCharType="begin"/>
        </w:r>
        <w:r>
          <w:rPr>
            <w:noProof/>
            <w:webHidden/>
          </w:rPr>
          <w:instrText xml:space="preserve"> PAGEREF _Toc95985494 \h </w:instrText>
        </w:r>
        <w:r>
          <w:rPr>
            <w:noProof/>
            <w:webHidden/>
          </w:rPr>
        </w:r>
        <w:r>
          <w:rPr>
            <w:noProof/>
            <w:webHidden/>
          </w:rPr>
          <w:fldChar w:fldCharType="separate"/>
        </w:r>
        <w:r>
          <w:rPr>
            <w:noProof/>
            <w:webHidden/>
          </w:rPr>
          <w:t>69</w:t>
        </w:r>
        <w:r>
          <w:rPr>
            <w:noProof/>
            <w:webHidden/>
          </w:rPr>
          <w:fldChar w:fldCharType="end"/>
        </w:r>
      </w:hyperlink>
    </w:p>
    <w:p w14:paraId="2B1DA3DE" w14:textId="41D6962F"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5" w:history="1">
        <w:r w:rsidRPr="00CF62A1">
          <w:rPr>
            <w:rStyle w:val="Hyperlink"/>
            <w:noProof/>
          </w:rPr>
          <w:t>Abbildung 32: Flussdiagramm für den Check der Projekterstellungsformularwerte</w:t>
        </w:r>
        <w:r>
          <w:rPr>
            <w:noProof/>
            <w:webHidden/>
          </w:rPr>
          <w:tab/>
        </w:r>
        <w:r>
          <w:rPr>
            <w:noProof/>
            <w:webHidden/>
          </w:rPr>
          <w:fldChar w:fldCharType="begin"/>
        </w:r>
        <w:r>
          <w:rPr>
            <w:noProof/>
            <w:webHidden/>
          </w:rPr>
          <w:instrText xml:space="preserve"> PAGEREF _Toc95985495 \h </w:instrText>
        </w:r>
        <w:r>
          <w:rPr>
            <w:noProof/>
            <w:webHidden/>
          </w:rPr>
        </w:r>
        <w:r>
          <w:rPr>
            <w:noProof/>
            <w:webHidden/>
          </w:rPr>
          <w:fldChar w:fldCharType="separate"/>
        </w:r>
        <w:r>
          <w:rPr>
            <w:noProof/>
            <w:webHidden/>
          </w:rPr>
          <w:t>70</w:t>
        </w:r>
        <w:r>
          <w:rPr>
            <w:noProof/>
            <w:webHidden/>
          </w:rPr>
          <w:fldChar w:fldCharType="end"/>
        </w:r>
      </w:hyperlink>
    </w:p>
    <w:p w14:paraId="2B24550A" w14:textId="32021622"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6" w:history="1">
        <w:r w:rsidRPr="00CF62A1">
          <w:rPr>
            <w:rStyle w:val="Hyperlink"/>
            <w:noProof/>
          </w:rPr>
          <w:t>Abbildung 33: Flussdiagramm für Erstellung des Projektordners</w:t>
        </w:r>
        <w:r>
          <w:rPr>
            <w:noProof/>
            <w:webHidden/>
          </w:rPr>
          <w:tab/>
        </w:r>
        <w:r>
          <w:rPr>
            <w:noProof/>
            <w:webHidden/>
          </w:rPr>
          <w:fldChar w:fldCharType="begin"/>
        </w:r>
        <w:r>
          <w:rPr>
            <w:noProof/>
            <w:webHidden/>
          </w:rPr>
          <w:instrText xml:space="preserve"> PAGEREF _Toc95985496 \h </w:instrText>
        </w:r>
        <w:r>
          <w:rPr>
            <w:noProof/>
            <w:webHidden/>
          </w:rPr>
        </w:r>
        <w:r>
          <w:rPr>
            <w:noProof/>
            <w:webHidden/>
          </w:rPr>
          <w:fldChar w:fldCharType="separate"/>
        </w:r>
        <w:r>
          <w:rPr>
            <w:noProof/>
            <w:webHidden/>
          </w:rPr>
          <w:t>71</w:t>
        </w:r>
        <w:r>
          <w:rPr>
            <w:noProof/>
            <w:webHidden/>
          </w:rPr>
          <w:fldChar w:fldCharType="end"/>
        </w:r>
      </w:hyperlink>
    </w:p>
    <w:p w14:paraId="2BDF2EDC" w14:textId="3CA19ED5"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7" w:history="1">
        <w:r w:rsidRPr="00CF62A1">
          <w:rPr>
            <w:rStyle w:val="Hyperlink"/>
            <w:noProof/>
          </w:rPr>
          <w:t>Abbildung 34: Projekt-Konfiguration JSON-Datei</w:t>
        </w:r>
        <w:r>
          <w:rPr>
            <w:noProof/>
            <w:webHidden/>
          </w:rPr>
          <w:tab/>
        </w:r>
        <w:r>
          <w:rPr>
            <w:noProof/>
            <w:webHidden/>
          </w:rPr>
          <w:fldChar w:fldCharType="begin"/>
        </w:r>
        <w:r>
          <w:rPr>
            <w:noProof/>
            <w:webHidden/>
          </w:rPr>
          <w:instrText xml:space="preserve"> PAGEREF _Toc95985497 \h </w:instrText>
        </w:r>
        <w:r>
          <w:rPr>
            <w:noProof/>
            <w:webHidden/>
          </w:rPr>
        </w:r>
        <w:r>
          <w:rPr>
            <w:noProof/>
            <w:webHidden/>
          </w:rPr>
          <w:fldChar w:fldCharType="separate"/>
        </w:r>
        <w:r>
          <w:rPr>
            <w:noProof/>
            <w:webHidden/>
          </w:rPr>
          <w:t>72</w:t>
        </w:r>
        <w:r>
          <w:rPr>
            <w:noProof/>
            <w:webHidden/>
          </w:rPr>
          <w:fldChar w:fldCharType="end"/>
        </w:r>
      </w:hyperlink>
    </w:p>
    <w:p w14:paraId="2C1579AD" w14:textId="59D2BF12"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8" w:history="1">
        <w:r w:rsidRPr="00CF62A1">
          <w:rPr>
            <w:rStyle w:val="Hyperlink"/>
            <w:noProof/>
          </w:rPr>
          <w:t>Abbildung 35: Implementierung des Fensters für die Projektaktualisierung</w:t>
        </w:r>
        <w:r>
          <w:rPr>
            <w:noProof/>
            <w:webHidden/>
          </w:rPr>
          <w:tab/>
        </w:r>
        <w:r>
          <w:rPr>
            <w:noProof/>
            <w:webHidden/>
          </w:rPr>
          <w:fldChar w:fldCharType="begin"/>
        </w:r>
        <w:r>
          <w:rPr>
            <w:noProof/>
            <w:webHidden/>
          </w:rPr>
          <w:instrText xml:space="preserve"> PAGEREF _Toc95985498 \h </w:instrText>
        </w:r>
        <w:r>
          <w:rPr>
            <w:noProof/>
            <w:webHidden/>
          </w:rPr>
        </w:r>
        <w:r>
          <w:rPr>
            <w:noProof/>
            <w:webHidden/>
          </w:rPr>
          <w:fldChar w:fldCharType="separate"/>
        </w:r>
        <w:r>
          <w:rPr>
            <w:noProof/>
            <w:webHidden/>
          </w:rPr>
          <w:t>74</w:t>
        </w:r>
        <w:r>
          <w:rPr>
            <w:noProof/>
            <w:webHidden/>
          </w:rPr>
          <w:fldChar w:fldCharType="end"/>
        </w:r>
      </w:hyperlink>
    </w:p>
    <w:p w14:paraId="4EE9ADD3" w14:textId="375A5FEB"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499" w:history="1">
        <w:r w:rsidRPr="00CF62A1">
          <w:rPr>
            <w:rStyle w:val="Hyperlink"/>
            <w:noProof/>
          </w:rPr>
          <w:t>Abbildung 36: Flussdiagramm der Initialisierung der Projektaktualisierungsdaten</w:t>
        </w:r>
        <w:r>
          <w:rPr>
            <w:noProof/>
            <w:webHidden/>
          </w:rPr>
          <w:tab/>
        </w:r>
        <w:r>
          <w:rPr>
            <w:noProof/>
            <w:webHidden/>
          </w:rPr>
          <w:fldChar w:fldCharType="begin"/>
        </w:r>
        <w:r>
          <w:rPr>
            <w:noProof/>
            <w:webHidden/>
          </w:rPr>
          <w:instrText xml:space="preserve"> PAGEREF _Toc95985499 \h </w:instrText>
        </w:r>
        <w:r>
          <w:rPr>
            <w:noProof/>
            <w:webHidden/>
          </w:rPr>
        </w:r>
        <w:r>
          <w:rPr>
            <w:noProof/>
            <w:webHidden/>
          </w:rPr>
          <w:fldChar w:fldCharType="separate"/>
        </w:r>
        <w:r>
          <w:rPr>
            <w:noProof/>
            <w:webHidden/>
          </w:rPr>
          <w:t>75</w:t>
        </w:r>
        <w:r>
          <w:rPr>
            <w:noProof/>
            <w:webHidden/>
          </w:rPr>
          <w:fldChar w:fldCharType="end"/>
        </w:r>
      </w:hyperlink>
    </w:p>
    <w:p w14:paraId="75BE5888" w14:textId="0A74E2E9"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0" w:history="1">
        <w:r w:rsidRPr="00CF62A1">
          <w:rPr>
            <w:rStyle w:val="Hyperlink"/>
            <w:noProof/>
          </w:rPr>
          <w:t>Abbildung 37: Flussdiagramm für die Erstellung der Baumliste</w:t>
        </w:r>
        <w:r>
          <w:rPr>
            <w:noProof/>
            <w:webHidden/>
          </w:rPr>
          <w:tab/>
        </w:r>
        <w:r>
          <w:rPr>
            <w:noProof/>
            <w:webHidden/>
          </w:rPr>
          <w:fldChar w:fldCharType="begin"/>
        </w:r>
        <w:r>
          <w:rPr>
            <w:noProof/>
            <w:webHidden/>
          </w:rPr>
          <w:instrText xml:space="preserve"> PAGEREF _Toc95985500 \h </w:instrText>
        </w:r>
        <w:r>
          <w:rPr>
            <w:noProof/>
            <w:webHidden/>
          </w:rPr>
        </w:r>
        <w:r>
          <w:rPr>
            <w:noProof/>
            <w:webHidden/>
          </w:rPr>
          <w:fldChar w:fldCharType="separate"/>
        </w:r>
        <w:r>
          <w:rPr>
            <w:noProof/>
            <w:webHidden/>
          </w:rPr>
          <w:t>76</w:t>
        </w:r>
        <w:r>
          <w:rPr>
            <w:noProof/>
            <w:webHidden/>
          </w:rPr>
          <w:fldChar w:fldCharType="end"/>
        </w:r>
      </w:hyperlink>
    </w:p>
    <w:p w14:paraId="2257544A" w14:textId="69F5C8BB"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1" w:history="1">
        <w:r w:rsidRPr="00CF62A1">
          <w:rPr>
            <w:rStyle w:val="Hyperlink"/>
            <w:noProof/>
          </w:rPr>
          <w:t>Abbildung 38: Flussdiagramm für das Hinzufügen der Splitterwidgets</w:t>
        </w:r>
        <w:r>
          <w:rPr>
            <w:noProof/>
            <w:webHidden/>
          </w:rPr>
          <w:tab/>
        </w:r>
        <w:r>
          <w:rPr>
            <w:noProof/>
            <w:webHidden/>
          </w:rPr>
          <w:fldChar w:fldCharType="begin"/>
        </w:r>
        <w:r>
          <w:rPr>
            <w:noProof/>
            <w:webHidden/>
          </w:rPr>
          <w:instrText xml:space="preserve"> PAGEREF _Toc95985501 \h </w:instrText>
        </w:r>
        <w:r>
          <w:rPr>
            <w:noProof/>
            <w:webHidden/>
          </w:rPr>
        </w:r>
        <w:r>
          <w:rPr>
            <w:noProof/>
            <w:webHidden/>
          </w:rPr>
          <w:fldChar w:fldCharType="separate"/>
        </w:r>
        <w:r>
          <w:rPr>
            <w:noProof/>
            <w:webHidden/>
          </w:rPr>
          <w:t>78</w:t>
        </w:r>
        <w:r>
          <w:rPr>
            <w:noProof/>
            <w:webHidden/>
          </w:rPr>
          <w:fldChar w:fldCharType="end"/>
        </w:r>
      </w:hyperlink>
    </w:p>
    <w:p w14:paraId="0B497088" w14:textId="0B025C17"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2" w:history="1">
        <w:r w:rsidRPr="00CF62A1">
          <w:rPr>
            <w:rStyle w:val="Hyperlink"/>
            <w:noProof/>
          </w:rPr>
          <w:t>Abbildung 39: Flussdiagramm für die Projektaktualisierung</w:t>
        </w:r>
        <w:r>
          <w:rPr>
            <w:noProof/>
            <w:webHidden/>
          </w:rPr>
          <w:tab/>
        </w:r>
        <w:r>
          <w:rPr>
            <w:noProof/>
            <w:webHidden/>
          </w:rPr>
          <w:fldChar w:fldCharType="begin"/>
        </w:r>
        <w:r>
          <w:rPr>
            <w:noProof/>
            <w:webHidden/>
          </w:rPr>
          <w:instrText xml:space="preserve"> PAGEREF _Toc95985502 \h </w:instrText>
        </w:r>
        <w:r>
          <w:rPr>
            <w:noProof/>
            <w:webHidden/>
          </w:rPr>
        </w:r>
        <w:r>
          <w:rPr>
            <w:noProof/>
            <w:webHidden/>
          </w:rPr>
          <w:fldChar w:fldCharType="separate"/>
        </w:r>
        <w:r>
          <w:rPr>
            <w:noProof/>
            <w:webHidden/>
          </w:rPr>
          <w:t>82</w:t>
        </w:r>
        <w:r>
          <w:rPr>
            <w:noProof/>
            <w:webHidden/>
          </w:rPr>
          <w:fldChar w:fldCharType="end"/>
        </w:r>
      </w:hyperlink>
    </w:p>
    <w:p w14:paraId="1B6EB620" w14:textId="281EFC5B"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3" w:history="1">
        <w:r w:rsidRPr="00CF62A1">
          <w:rPr>
            <w:rStyle w:val="Hyperlink"/>
            <w:noProof/>
          </w:rPr>
          <w:t>Abbildung 40: Implementierung des Fensters für die Projektmodulerweiterung</w:t>
        </w:r>
        <w:r>
          <w:rPr>
            <w:noProof/>
            <w:webHidden/>
          </w:rPr>
          <w:tab/>
        </w:r>
        <w:r>
          <w:rPr>
            <w:noProof/>
            <w:webHidden/>
          </w:rPr>
          <w:fldChar w:fldCharType="begin"/>
        </w:r>
        <w:r>
          <w:rPr>
            <w:noProof/>
            <w:webHidden/>
          </w:rPr>
          <w:instrText xml:space="preserve"> PAGEREF _Toc95985503 \h </w:instrText>
        </w:r>
        <w:r>
          <w:rPr>
            <w:noProof/>
            <w:webHidden/>
          </w:rPr>
        </w:r>
        <w:r>
          <w:rPr>
            <w:noProof/>
            <w:webHidden/>
          </w:rPr>
          <w:fldChar w:fldCharType="separate"/>
        </w:r>
        <w:r>
          <w:rPr>
            <w:noProof/>
            <w:webHidden/>
          </w:rPr>
          <w:t>85</w:t>
        </w:r>
        <w:r>
          <w:rPr>
            <w:noProof/>
            <w:webHidden/>
          </w:rPr>
          <w:fldChar w:fldCharType="end"/>
        </w:r>
      </w:hyperlink>
    </w:p>
    <w:p w14:paraId="014D9D41" w14:textId="5685EF1C"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4" w:history="1">
        <w:r w:rsidRPr="00CF62A1">
          <w:rPr>
            <w:rStyle w:val="Hyperlink"/>
            <w:noProof/>
          </w:rPr>
          <w:t>Abbildung 41: Flussdiagramm für das Hinzufügen der lokalen Abhängigkeiten</w:t>
        </w:r>
        <w:r>
          <w:rPr>
            <w:noProof/>
            <w:webHidden/>
          </w:rPr>
          <w:tab/>
        </w:r>
        <w:r>
          <w:rPr>
            <w:noProof/>
            <w:webHidden/>
          </w:rPr>
          <w:fldChar w:fldCharType="begin"/>
        </w:r>
        <w:r>
          <w:rPr>
            <w:noProof/>
            <w:webHidden/>
          </w:rPr>
          <w:instrText xml:space="preserve"> PAGEREF _Toc95985504 \h </w:instrText>
        </w:r>
        <w:r>
          <w:rPr>
            <w:noProof/>
            <w:webHidden/>
          </w:rPr>
        </w:r>
        <w:r>
          <w:rPr>
            <w:noProof/>
            <w:webHidden/>
          </w:rPr>
          <w:fldChar w:fldCharType="separate"/>
        </w:r>
        <w:r>
          <w:rPr>
            <w:noProof/>
            <w:webHidden/>
          </w:rPr>
          <w:t>86</w:t>
        </w:r>
        <w:r>
          <w:rPr>
            <w:noProof/>
            <w:webHidden/>
          </w:rPr>
          <w:fldChar w:fldCharType="end"/>
        </w:r>
      </w:hyperlink>
    </w:p>
    <w:p w14:paraId="19967FDC" w14:textId="366740C9"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5" w:history="1">
        <w:r w:rsidRPr="00CF62A1">
          <w:rPr>
            <w:rStyle w:val="Hyperlink"/>
            <w:noProof/>
          </w:rPr>
          <w:t>Abbildung 42: Flussdiagramm für die Erstellung eines Projektmoduls</w:t>
        </w:r>
        <w:r>
          <w:rPr>
            <w:noProof/>
            <w:webHidden/>
          </w:rPr>
          <w:tab/>
        </w:r>
        <w:r>
          <w:rPr>
            <w:noProof/>
            <w:webHidden/>
          </w:rPr>
          <w:fldChar w:fldCharType="begin"/>
        </w:r>
        <w:r>
          <w:rPr>
            <w:noProof/>
            <w:webHidden/>
          </w:rPr>
          <w:instrText xml:space="preserve"> PAGEREF _Toc95985505 \h </w:instrText>
        </w:r>
        <w:r>
          <w:rPr>
            <w:noProof/>
            <w:webHidden/>
          </w:rPr>
        </w:r>
        <w:r>
          <w:rPr>
            <w:noProof/>
            <w:webHidden/>
          </w:rPr>
          <w:fldChar w:fldCharType="separate"/>
        </w:r>
        <w:r>
          <w:rPr>
            <w:noProof/>
            <w:webHidden/>
          </w:rPr>
          <w:t>87</w:t>
        </w:r>
        <w:r>
          <w:rPr>
            <w:noProof/>
            <w:webHidden/>
          </w:rPr>
          <w:fldChar w:fldCharType="end"/>
        </w:r>
      </w:hyperlink>
    </w:p>
    <w:p w14:paraId="3DB3EC12" w14:textId="37DA42DE"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6" w:history="1">
        <w:r w:rsidRPr="00CF62A1">
          <w:rPr>
            <w:rStyle w:val="Hyperlink"/>
            <w:noProof/>
          </w:rPr>
          <w:t>Abbildung 43: Flussdiagramm für den Check der Projektmodulformularwerte</w:t>
        </w:r>
        <w:r>
          <w:rPr>
            <w:noProof/>
            <w:webHidden/>
          </w:rPr>
          <w:tab/>
        </w:r>
        <w:r>
          <w:rPr>
            <w:noProof/>
            <w:webHidden/>
          </w:rPr>
          <w:fldChar w:fldCharType="begin"/>
        </w:r>
        <w:r>
          <w:rPr>
            <w:noProof/>
            <w:webHidden/>
          </w:rPr>
          <w:instrText xml:space="preserve"> PAGEREF _Toc95985506 \h </w:instrText>
        </w:r>
        <w:r>
          <w:rPr>
            <w:noProof/>
            <w:webHidden/>
          </w:rPr>
        </w:r>
        <w:r>
          <w:rPr>
            <w:noProof/>
            <w:webHidden/>
          </w:rPr>
          <w:fldChar w:fldCharType="separate"/>
        </w:r>
        <w:r>
          <w:rPr>
            <w:noProof/>
            <w:webHidden/>
          </w:rPr>
          <w:t>88</w:t>
        </w:r>
        <w:r>
          <w:rPr>
            <w:noProof/>
            <w:webHidden/>
          </w:rPr>
          <w:fldChar w:fldCharType="end"/>
        </w:r>
      </w:hyperlink>
    </w:p>
    <w:p w14:paraId="3A744904" w14:textId="5FAE71F2"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7" w:history="1">
        <w:r w:rsidRPr="00CF62A1">
          <w:rPr>
            <w:rStyle w:val="Hyperlink"/>
            <w:noProof/>
          </w:rPr>
          <w:t>Abbildung 44: Implementierung des Fensters für die Dienstprogrammausführung</w:t>
        </w:r>
        <w:r>
          <w:rPr>
            <w:noProof/>
            <w:webHidden/>
          </w:rPr>
          <w:tab/>
        </w:r>
        <w:r>
          <w:rPr>
            <w:noProof/>
            <w:webHidden/>
          </w:rPr>
          <w:fldChar w:fldCharType="begin"/>
        </w:r>
        <w:r>
          <w:rPr>
            <w:noProof/>
            <w:webHidden/>
          </w:rPr>
          <w:instrText xml:space="preserve"> PAGEREF _Toc95985507 \h </w:instrText>
        </w:r>
        <w:r>
          <w:rPr>
            <w:noProof/>
            <w:webHidden/>
          </w:rPr>
        </w:r>
        <w:r>
          <w:rPr>
            <w:noProof/>
            <w:webHidden/>
          </w:rPr>
          <w:fldChar w:fldCharType="separate"/>
        </w:r>
        <w:r>
          <w:rPr>
            <w:noProof/>
            <w:webHidden/>
          </w:rPr>
          <w:t>91</w:t>
        </w:r>
        <w:r>
          <w:rPr>
            <w:noProof/>
            <w:webHidden/>
          </w:rPr>
          <w:fldChar w:fldCharType="end"/>
        </w:r>
      </w:hyperlink>
    </w:p>
    <w:p w14:paraId="1A21F1C7" w14:textId="4084E14F"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8" w:history="1">
        <w:r w:rsidRPr="00CF62A1">
          <w:rPr>
            <w:rStyle w:val="Hyperlink"/>
            <w:noProof/>
          </w:rPr>
          <w:t>Abbildung 45: Flussdiagramm für die Auflistung der Dienstprogramme</w:t>
        </w:r>
        <w:r>
          <w:rPr>
            <w:noProof/>
            <w:webHidden/>
          </w:rPr>
          <w:tab/>
        </w:r>
        <w:r>
          <w:rPr>
            <w:noProof/>
            <w:webHidden/>
          </w:rPr>
          <w:fldChar w:fldCharType="begin"/>
        </w:r>
        <w:r>
          <w:rPr>
            <w:noProof/>
            <w:webHidden/>
          </w:rPr>
          <w:instrText xml:space="preserve"> PAGEREF _Toc95985508 \h </w:instrText>
        </w:r>
        <w:r>
          <w:rPr>
            <w:noProof/>
            <w:webHidden/>
          </w:rPr>
        </w:r>
        <w:r>
          <w:rPr>
            <w:noProof/>
            <w:webHidden/>
          </w:rPr>
          <w:fldChar w:fldCharType="separate"/>
        </w:r>
        <w:r>
          <w:rPr>
            <w:noProof/>
            <w:webHidden/>
          </w:rPr>
          <w:t>92</w:t>
        </w:r>
        <w:r>
          <w:rPr>
            <w:noProof/>
            <w:webHidden/>
          </w:rPr>
          <w:fldChar w:fldCharType="end"/>
        </w:r>
      </w:hyperlink>
    </w:p>
    <w:p w14:paraId="2345122C" w14:textId="092F322A"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09" w:history="1">
        <w:r w:rsidRPr="00CF62A1">
          <w:rPr>
            <w:rStyle w:val="Hyperlink"/>
            <w:noProof/>
          </w:rPr>
          <w:t>Abbildung 46: Flussdiagramm für die Ausführung des "--help"-Befehls</w:t>
        </w:r>
        <w:r>
          <w:rPr>
            <w:noProof/>
            <w:webHidden/>
          </w:rPr>
          <w:tab/>
        </w:r>
        <w:r>
          <w:rPr>
            <w:noProof/>
            <w:webHidden/>
          </w:rPr>
          <w:fldChar w:fldCharType="begin"/>
        </w:r>
        <w:r>
          <w:rPr>
            <w:noProof/>
            <w:webHidden/>
          </w:rPr>
          <w:instrText xml:space="preserve"> PAGEREF _Toc95985509 \h </w:instrText>
        </w:r>
        <w:r>
          <w:rPr>
            <w:noProof/>
            <w:webHidden/>
          </w:rPr>
        </w:r>
        <w:r>
          <w:rPr>
            <w:noProof/>
            <w:webHidden/>
          </w:rPr>
          <w:fldChar w:fldCharType="separate"/>
        </w:r>
        <w:r>
          <w:rPr>
            <w:noProof/>
            <w:webHidden/>
          </w:rPr>
          <w:t>93</w:t>
        </w:r>
        <w:r>
          <w:rPr>
            <w:noProof/>
            <w:webHidden/>
          </w:rPr>
          <w:fldChar w:fldCharType="end"/>
        </w:r>
      </w:hyperlink>
    </w:p>
    <w:p w14:paraId="2BD6E246" w14:textId="2835F706" w:rsidR="00727906" w:rsidRDefault="00727906">
      <w:pPr>
        <w:pStyle w:val="Abbildungsverzeichnis"/>
        <w:tabs>
          <w:tab w:val="right" w:leader="dot" w:pos="9062"/>
        </w:tabs>
        <w:rPr>
          <w:rFonts w:asciiTheme="minorHAnsi" w:eastAsiaTheme="minorEastAsia" w:hAnsiTheme="minorHAnsi"/>
          <w:noProof/>
          <w:sz w:val="22"/>
          <w:lang w:eastAsia="de-DE"/>
        </w:rPr>
      </w:pPr>
      <w:hyperlink w:anchor="_Toc95985510" w:history="1">
        <w:r w:rsidRPr="00CF62A1">
          <w:rPr>
            <w:rStyle w:val="Hyperlink"/>
            <w:noProof/>
          </w:rPr>
          <w:t>Abbildung 47: Flussdiagramm für die Ausführung der benutzerdefinierten Befehle</w:t>
        </w:r>
        <w:r>
          <w:rPr>
            <w:noProof/>
            <w:webHidden/>
          </w:rPr>
          <w:tab/>
        </w:r>
        <w:r>
          <w:rPr>
            <w:noProof/>
            <w:webHidden/>
          </w:rPr>
          <w:fldChar w:fldCharType="begin"/>
        </w:r>
        <w:r>
          <w:rPr>
            <w:noProof/>
            <w:webHidden/>
          </w:rPr>
          <w:instrText xml:space="preserve"> PAGEREF _Toc95985510 \h </w:instrText>
        </w:r>
        <w:r>
          <w:rPr>
            <w:noProof/>
            <w:webHidden/>
          </w:rPr>
        </w:r>
        <w:r>
          <w:rPr>
            <w:noProof/>
            <w:webHidden/>
          </w:rPr>
          <w:fldChar w:fldCharType="separate"/>
        </w:r>
        <w:r>
          <w:rPr>
            <w:noProof/>
            <w:webHidden/>
          </w:rPr>
          <w:t>94</w:t>
        </w:r>
        <w:r>
          <w:rPr>
            <w:noProof/>
            <w:webHidden/>
          </w:rPr>
          <w:fldChar w:fldCharType="end"/>
        </w:r>
      </w:hyperlink>
    </w:p>
    <w:p w14:paraId="5387510B" w14:textId="7C5162F5" w:rsidR="000946AB" w:rsidRDefault="00167F1C" w:rsidP="000946AB">
      <w:r>
        <w:rPr>
          <w:b/>
          <w:bCs/>
          <w:noProof/>
        </w:rPr>
        <w:fldChar w:fldCharType="end"/>
      </w:r>
      <w:r w:rsidR="000946AB">
        <w:br w:type="page"/>
      </w:r>
    </w:p>
    <w:p w14:paraId="093CFB4D" w14:textId="77777777" w:rsidR="001E7F2B" w:rsidRDefault="001E7F2B" w:rsidP="00BB176E">
      <w:pPr>
        <w:pStyle w:val="berschrift1"/>
      </w:pPr>
      <w:bookmarkStart w:id="5" w:name="_Toc95926999"/>
      <w:r>
        <w:lastRenderedPageBreak/>
        <w:t>Abkürzungsverzeichnis</w:t>
      </w:r>
      <w:bookmarkEnd w:id="5"/>
    </w:p>
    <w:p w14:paraId="2597A9FC" w14:textId="77777777" w:rsidR="009F06E5" w:rsidRPr="009F06E5" w:rsidRDefault="00BB176E" w:rsidP="009F06E5">
      <w:pPr>
        <w:rPr>
          <w:noProof/>
        </w:rPr>
        <w:sectPr w:rsidR="009F06E5" w:rsidRPr="009F06E5" w:rsidSect="009F06E5">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4660FE7D" w14:textId="77777777" w:rsidR="009F06E5" w:rsidRPr="009F06E5" w:rsidRDefault="009F06E5" w:rsidP="009F06E5">
      <w:pPr>
        <w:rPr>
          <w:noProof/>
          <w:szCs w:val="24"/>
        </w:rPr>
      </w:pPr>
      <w:r w:rsidRPr="009F06E5">
        <w:rPr>
          <w:noProof/>
          <w:szCs w:val="24"/>
        </w:rPr>
        <w:t xml:space="preserve">CI/CD  </w:t>
      </w:r>
      <w:r w:rsidRPr="009F06E5">
        <w:rPr>
          <w:rFonts w:cstheme="minorHAnsi"/>
          <w:i/>
          <w:noProof/>
          <w:szCs w:val="24"/>
        </w:rPr>
        <w:t>Continuous Integration und Continuous Delivery</w:t>
      </w:r>
    </w:p>
    <w:p w14:paraId="120FE85D" w14:textId="77777777" w:rsidR="009F06E5" w:rsidRPr="009F06E5" w:rsidRDefault="009F06E5" w:rsidP="009F06E5">
      <w:pPr>
        <w:rPr>
          <w:noProof/>
          <w:szCs w:val="24"/>
        </w:rPr>
      </w:pPr>
      <w:r w:rsidRPr="009F06E5">
        <w:rPr>
          <w:noProof/>
          <w:szCs w:val="24"/>
        </w:rPr>
        <w:t>DevOps  Development und IT Operations</w:t>
      </w:r>
    </w:p>
    <w:p w14:paraId="0752014B" w14:textId="77777777" w:rsidR="009F06E5" w:rsidRPr="009F06E5" w:rsidRDefault="009F06E5" w:rsidP="009F06E5">
      <w:pPr>
        <w:rPr>
          <w:noProof/>
          <w:szCs w:val="24"/>
        </w:rPr>
      </w:pPr>
      <w:r w:rsidRPr="009F06E5">
        <w:rPr>
          <w:noProof/>
          <w:szCs w:val="24"/>
        </w:rPr>
        <w:t xml:space="preserve">GUI  </w:t>
      </w:r>
      <w:r w:rsidRPr="009F06E5">
        <w:rPr>
          <w:rFonts w:cstheme="minorHAnsi"/>
          <w:noProof/>
          <w:szCs w:val="24"/>
        </w:rPr>
        <w:t xml:space="preserve"> Graphical User Interface</w:t>
      </w:r>
    </w:p>
    <w:p w14:paraId="700854FD" w14:textId="77777777" w:rsidR="009F06E5" w:rsidRPr="009F06E5" w:rsidRDefault="009F06E5" w:rsidP="009F06E5">
      <w:pPr>
        <w:rPr>
          <w:noProof/>
          <w:szCs w:val="24"/>
        </w:rPr>
      </w:pPr>
      <w:r w:rsidRPr="009F06E5">
        <w:rPr>
          <w:noProof/>
          <w:szCs w:val="24"/>
        </w:rPr>
        <w:t>IDE  Integrated Development Environment</w:t>
      </w:r>
    </w:p>
    <w:p w14:paraId="0AB15756" w14:textId="77777777" w:rsidR="009F06E5" w:rsidRPr="009F06E5" w:rsidRDefault="009F06E5" w:rsidP="009F06E5">
      <w:pPr>
        <w:rPr>
          <w:noProof/>
          <w:szCs w:val="24"/>
        </w:rPr>
      </w:pPr>
      <w:r w:rsidRPr="009F06E5">
        <w:rPr>
          <w:noProof/>
          <w:szCs w:val="24"/>
        </w:rPr>
        <w:t xml:space="preserve">JRE  </w:t>
      </w:r>
      <w:r w:rsidRPr="009F06E5">
        <w:rPr>
          <w:rFonts w:cstheme="minorHAnsi"/>
          <w:i/>
          <w:noProof/>
          <w:szCs w:val="24"/>
        </w:rPr>
        <w:t>Java Runtime Environment</w:t>
      </w:r>
    </w:p>
    <w:p w14:paraId="50704799" w14:textId="77777777" w:rsidR="009F06E5" w:rsidRPr="009F06E5" w:rsidRDefault="009F06E5" w:rsidP="009F06E5">
      <w:pPr>
        <w:rPr>
          <w:noProof/>
          <w:szCs w:val="24"/>
        </w:rPr>
      </w:pPr>
      <w:r w:rsidRPr="009F06E5">
        <w:rPr>
          <w:noProof/>
          <w:szCs w:val="24"/>
        </w:rPr>
        <w:t xml:space="preserve">JSON  </w:t>
      </w:r>
      <w:r w:rsidRPr="009F06E5">
        <w:rPr>
          <w:rFonts w:cstheme="minorHAnsi"/>
          <w:i/>
          <w:noProof/>
          <w:szCs w:val="24"/>
        </w:rPr>
        <w:t>JavaScript Object Notation</w:t>
      </w:r>
    </w:p>
    <w:p w14:paraId="3064C99F" w14:textId="77777777" w:rsidR="009F06E5" w:rsidRDefault="009F06E5" w:rsidP="00BB176E">
      <w:pPr>
        <w:rPr>
          <w:noProof/>
        </w:rPr>
        <w:sectPr w:rsidR="009F06E5" w:rsidSect="009F06E5">
          <w:type w:val="continuous"/>
          <w:pgSz w:w="11906" w:h="16838"/>
          <w:pgMar w:top="1417" w:right="1417" w:bottom="1134" w:left="1417" w:header="708" w:footer="708" w:gutter="0"/>
          <w:cols w:space="720"/>
          <w:docGrid w:linePitch="360"/>
        </w:sectPr>
      </w:pPr>
    </w:p>
    <w:p w14:paraId="30D7031F" w14:textId="1AF47CCF"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2064F74D" w:rsidR="001E7F2B" w:rsidRDefault="001E7F2B" w:rsidP="00AB6E5D">
      <w:pPr>
        <w:pStyle w:val="berschrift1"/>
        <w:numPr>
          <w:ilvl w:val="0"/>
          <w:numId w:val="1"/>
        </w:numPr>
      </w:pPr>
      <w:bookmarkStart w:id="6" w:name="_Toc95927000"/>
      <w:r>
        <w:lastRenderedPageBreak/>
        <w:t>Einleitung</w:t>
      </w:r>
      <w:bookmarkEnd w:id="6"/>
    </w:p>
    <w:p w14:paraId="76453313" w14:textId="54AF55EC" w:rsidR="00E07AC2" w:rsidRDefault="00AA5859" w:rsidP="00AA5859">
      <w:r w:rsidRPr="00AA5859">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w:t>
      </w:r>
      <w:r w:rsidR="00E07AC2">
        <w:t xml:space="preserve"> Das Layout der Softwareprojekte wird dabei durch eine Projekt-Schablone, mit vordefinierten Dateien und Unterordern vorgegeben. </w:t>
      </w:r>
      <w:r w:rsidR="00AB4093">
        <w:t xml:space="preserve">Die Dateien der Schablone enthalten in der Regel Platzhalter an verschiedenen Stellen, die für jedes neue Projekt mit realen Projektinformationen ersetzt werden müssen. </w:t>
      </w:r>
      <w:r w:rsidR="00E07AC2">
        <w:t>Aus dieser Ausgangssituation folgen zwei maßgebliche Probleme:</w:t>
      </w:r>
    </w:p>
    <w:p w14:paraId="13D4BF93" w14:textId="01E3DE86" w:rsidR="00E07AC2" w:rsidRDefault="00E07AC2" w:rsidP="00AA5859">
      <w:r>
        <w:t>Das erste Proble</w:t>
      </w:r>
      <w:r w:rsidR="00741CDA">
        <w:t>m bezieht sich auf die Erstellung von neuen Softwareprojekten.</w:t>
      </w:r>
      <w:r w:rsidR="00AB4093">
        <w:t xml:space="preserve"> </w:t>
      </w:r>
      <w:r w:rsidR="000C4C30">
        <w:t>Hierbei</w:t>
      </w:r>
      <w:r w:rsidR="0067297F">
        <w:t xml:space="preserve"> </w:t>
      </w:r>
      <w:r w:rsidR="000C4C30">
        <w:t>wird</w:t>
      </w:r>
      <w:r w:rsidR="0067297F">
        <w:t xml:space="preserve"> die Projekt-Schablone </w:t>
      </w:r>
      <w:r w:rsidR="000C4C30">
        <w:t xml:space="preserve">zu einem gewissen Grad </w:t>
      </w:r>
      <w:r w:rsidR="0067297F">
        <w:t xml:space="preserve">konfiguriert, </w:t>
      </w:r>
      <w:r w:rsidR="000C4C30">
        <w:t xml:space="preserve">sodass </w:t>
      </w:r>
      <w:r w:rsidR="0067297F">
        <w:t xml:space="preserve">aus der Schablone ein reales Softwareprojekt </w:t>
      </w:r>
      <w:r w:rsidR="000C4C30">
        <w:t>entsteht</w:t>
      </w:r>
      <w:r w:rsidR="0067297F">
        <w:t xml:space="preserve">. </w:t>
      </w:r>
      <w:r w:rsidR="000C4C30">
        <w:t>Dazu müssen</w:t>
      </w:r>
      <w:r w:rsidR="0067297F">
        <w:t xml:space="preserve"> zum einen</w:t>
      </w:r>
      <w:r w:rsidR="000C4C30">
        <w:t xml:space="preserve"> </w:t>
      </w:r>
      <w:r w:rsidR="0067297F">
        <w:t>die Platzhalter, die sich in den Dateien befinde</w:t>
      </w:r>
      <w:r w:rsidR="000C4C30">
        <w:t>n</w:t>
      </w:r>
      <w:r w:rsidR="0067297F">
        <w:t xml:space="preserve">, mit </w:t>
      </w:r>
      <w:r w:rsidR="000C4C30">
        <w:t xml:space="preserve">real </w:t>
      </w:r>
      <w:r w:rsidR="0067297F">
        <w:t xml:space="preserve">Daten </w:t>
      </w:r>
      <w:r w:rsidR="000C4C30">
        <w:t>des</w:t>
      </w:r>
      <w:r w:rsidR="0067297F">
        <w:t xml:space="preserve"> Projekt</w:t>
      </w:r>
      <w:r w:rsidR="000C4C30">
        <w:t>s</w:t>
      </w:r>
      <w:r w:rsidR="0067297F">
        <w:t xml:space="preserve"> ersetzt werden</w:t>
      </w:r>
      <w:r w:rsidR="000C4C30">
        <w:t>.</w:t>
      </w:r>
      <w:r w:rsidR="0067297F">
        <w:t xml:space="preserve"> </w:t>
      </w:r>
      <w:r w:rsidR="000C4C30">
        <w:t>Z</w:t>
      </w:r>
      <w:r w:rsidR="0067297F">
        <w:t>um anderen</w:t>
      </w:r>
      <w:r w:rsidR="000C4C30">
        <w:t xml:space="preserve"> müssen</w:t>
      </w:r>
      <w:r w:rsidR="0067297F">
        <w:t xml:space="preserve"> nicht benötigte Dateien und Unterorder der Schablone</w:t>
      </w:r>
      <w:r w:rsidR="000A29CB">
        <w:t>,</w:t>
      </w:r>
      <w:r w:rsidR="0067297F">
        <w:t xml:space="preserve"> für das neue Projekt entfernt werde</w:t>
      </w:r>
      <w:r w:rsidR="000C4C30">
        <w:t>n</w:t>
      </w:r>
      <w:r w:rsidR="0067297F">
        <w:t>.</w:t>
      </w:r>
      <w:r w:rsidR="00AF0EF3">
        <w:t xml:space="preserve"> Dies manuell zu tun ist mühsam und fehleranfällig. </w:t>
      </w:r>
      <w:r w:rsidR="00024353">
        <w:t>Es existieren Werkzeuge, mit denen gewissen Teile der Projekterstellung automatisiert werden können, allerdings bieten keines dieser Werkezeuge einen Funktionsumfang an, mit dem die Projekterstellung vollständig automatisiert werden kann. Einzelne Konfigurationen müssen trotz der Werkzeuge manuell durchgeführt werden.</w:t>
      </w:r>
    </w:p>
    <w:p w14:paraId="01CFE3D8" w14:textId="0D74CB0B" w:rsidR="00E07AC2" w:rsidRDefault="00E07AC2" w:rsidP="00AA5859">
      <w:r>
        <w:t>Das zweite Problem</w:t>
      </w:r>
      <w:r w:rsidR="00741CDA">
        <w:t xml:space="preserve"> bezieht sich auf die Aktualisierung von bestehenden Softwareprojekten.</w:t>
      </w:r>
      <w:r w:rsidR="0067005D">
        <w:t xml:space="preserve"> </w:t>
      </w:r>
      <w:r w:rsidR="0067005D" w:rsidRPr="00AA5859">
        <w:t xml:space="preserve">Es ist </w:t>
      </w:r>
      <w:r w:rsidR="0067005D">
        <w:t xml:space="preserve">nämlich </w:t>
      </w:r>
      <w:r w:rsidR="0067005D" w:rsidRPr="00AA5859">
        <w:t>kein unwahrscheinliches Szenario, dass sich das Layout oder die Tools dieser Projekte im Laufe der Zeit mit zunehmendem Entwicklungswissen ändern und daher zu einer Aktualisierung auffordern.</w:t>
      </w:r>
      <w:r w:rsidR="0067005D">
        <w:t xml:space="preserve"> Das bedeutet, dass die Änderungen, die in der Projekt-Schablone vorgenommen wurden, nachträglich in allen bestehen Softwareprojekten, die aus dieser Schablone entstanden sind, ebenfalls angewendet werden müssen. </w:t>
      </w:r>
      <w:r w:rsidR="000F6D1E">
        <w:t xml:space="preserve">Es existieren keine Werkezeuge, die diese Aktualisierung automatisieren bzw. erleichtern würden, weshalb die Aktualisierung der Projekte bisher manuell durchgeführt werden muss. </w:t>
      </w:r>
      <w:r w:rsidR="000F6D1E">
        <w:lastRenderedPageBreak/>
        <w:t xml:space="preserve">Diese Vorgehensweise ist </w:t>
      </w:r>
      <w:r w:rsidR="0067005D">
        <w:t>gleichermaßen mühsam, wie fehleranfällig</w:t>
      </w:r>
      <w:r w:rsidR="0067005D" w:rsidRPr="00AA5859">
        <w:t xml:space="preserve">, insbesondere wenn es eine große Anzahl dieser </w:t>
      </w:r>
      <w:r w:rsidR="0067005D">
        <w:t>Softwareprojekt</w:t>
      </w:r>
      <w:r w:rsidR="0067005D" w:rsidRPr="00AA5859">
        <w:t xml:space="preserve"> gibt.</w:t>
      </w:r>
      <w:r w:rsidR="000F6D1E">
        <w:t xml:space="preserve"> </w:t>
      </w:r>
    </w:p>
    <w:p w14:paraId="5E581A90" w14:textId="77777777" w:rsidR="008247E5" w:rsidRDefault="00AA5859" w:rsidP="00AA5859">
      <w:r w:rsidRPr="00AA5859">
        <w:t xml:space="preserve">Um </w:t>
      </w:r>
      <w:r w:rsidR="00A801B5" w:rsidRPr="00AA5859">
        <w:t>die</w:t>
      </w:r>
      <w:r w:rsidR="00A801B5">
        <w:t xml:space="preserve"> beiden</w:t>
      </w:r>
      <w:r w:rsidR="00A801B5" w:rsidRPr="00AA5859">
        <w:t xml:space="preserve"> Probleme</w:t>
      </w:r>
      <w:r w:rsidRPr="00AA5859">
        <w:t xml:space="preserve"> zu </w:t>
      </w:r>
      <w:r w:rsidR="00BF321F">
        <w:t>lösen</w:t>
      </w:r>
      <w:r w:rsidRPr="00AA5859">
        <w:t xml:space="preserve">, </w:t>
      </w:r>
      <w:r w:rsidR="00F4199E">
        <w:t>wurde im Rahmen dieser Thesis ein spezielles Projekt-Konfigurator Werkezeug entwickelt. Der Projekt-Konfigurator besitzt eine grafische Benutzeroberfläche, mit der Softwareprojekte auf eine einfache Weise erstellt und aktualisiert werden können.</w:t>
      </w:r>
    </w:p>
    <w:p w14:paraId="54898D74" w14:textId="4EA656AD" w:rsidR="001E7F2B" w:rsidRPr="00AA5859" w:rsidRDefault="001E7F2B" w:rsidP="00AA5859">
      <w:r>
        <w:br w:type="page"/>
      </w:r>
    </w:p>
    <w:p w14:paraId="307A8DB7" w14:textId="670712E6" w:rsidR="00E01875" w:rsidRDefault="001E7F2B" w:rsidP="00EE32A8">
      <w:pPr>
        <w:pStyle w:val="berschrift1"/>
        <w:numPr>
          <w:ilvl w:val="0"/>
          <w:numId w:val="1"/>
        </w:numPr>
      </w:pPr>
      <w:bookmarkStart w:id="7" w:name="_Toc95927001"/>
      <w:r>
        <w:lastRenderedPageBreak/>
        <w:t>Grundlagen</w:t>
      </w:r>
      <w:bookmarkEnd w:id="7"/>
    </w:p>
    <w:p w14:paraId="156CDFBE" w14:textId="3B1A495A" w:rsidR="00DF2D45" w:rsidRPr="0033182C" w:rsidRDefault="0033182C" w:rsidP="00DF2D45">
      <w:pPr>
        <w:rPr>
          <w:sz w:val="21"/>
          <w:szCs w:val="21"/>
        </w:rPr>
      </w:pPr>
      <w:r w:rsidRPr="0033182C">
        <w:t>In diesem Kapitel wird kurz erläutert, was ein Projekt im Kontext der Softwareentwicklung bedeutet, was DevOps ist</w:t>
      </w:r>
      <w:r w:rsidR="00645D00">
        <w:t xml:space="preserve">, </w:t>
      </w:r>
      <w:r w:rsidRPr="0033182C">
        <w:t>wie es im Rahmen eines Softwareprojekts funktioniert und schließlich, wie DevOps auf konzeptioneller Ebene durchgeführt wird.</w:t>
      </w:r>
    </w:p>
    <w:p w14:paraId="1FD7FA5D" w14:textId="6213C3AB" w:rsidR="006238DF" w:rsidRDefault="006238DF" w:rsidP="006238DF">
      <w:pPr>
        <w:pStyle w:val="berschrift2"/>
        <w:numPr>
          <w:ilvl w:val="1"/>
          <w:numId w:val="1"/>
        </w:numPr>
      </w:pPr>
      <w:bookmarkStart w:id="8" w:name="_Toc95927002"/>
      <w:r>
        <w:t>Softwareprojekte</w:t>
      </w:r>
      <w:bookmarkEnd w:id="8"/>
    </w:p>
    <w:p w14:paraId="7676F0DC" w14:textId="418A9D7B" w:rsidR="00645D00" w:rsidRPr="00645D00" w:rsidRDefault="00645D00" w:rsidP="00645D00">
      <w:r>
        <w:t>Ein Softwareprojekt ist im Kontext dieser Bachelorarbeit ein Ordner, der alle notwenigen Dateien und Unterordner beinhaltet, die für die Entwicklung des Softwareprojektes notwendig sind. Die wichtigsten Dateien sind dabei Quellcodedateien, in denen der Quellcode für das Projekt steht, und Konfigurationsdateien, in denen die wichtigsten Einstellungen für das Projekt und für die Werkzeuge des Projektes stehen.</w:t>
      </w:r>
    </w:p>
    <w:p w14:paraId="6E81FD40" w14:textId="77777777" w:rsidR="00E01875" w:rsidRPr="00EE32A8" w:rsidRDefault="00E01875" w:rsidP="00E01875">
      <w:pPr>
        <w:pStyle w:val="berschrift2"/>
        <w:numPr>
          <w:ilvl w:val="1"/>
          <w:numId w:val="1"/>
        </w:numPr>
      </w:pPr>
      <w:bookmarkStart w:id="9" w:name="_Toc95927003"/>
      <w:r w:rsidRPr="00EE32A8">
        <w:t>Die Bedeutung von DevOps</w:t>
      </w:r>
      <w:bookmarkEnd w:id="9"/>
      <w:r w:rsidRPr="00EE32A8">
        <w:fldChar w:fldCharType="begin"/>
      </w:r>
      <w:r w:rsidRPr="00EE32A8">
        <w:instrText xml:space="preserve"> XE "DevOps" \t "Development und IT Operations" </w:instrText>
      </w:r>
      <w:r w:rsidRPr="00EE32A8">
        <w:fldChar w:fldCharType="end"/>
      </w:r>
    </w:p>
    <w:p w14:paraId="493FCEC9" w14:textId="48F3BB47"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Content>
          <w:r>
            <w:fldChar w:fldCharType="begin"/>
          </w:r>
          <w:r w:rsidR="008063D6">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yLTA4VDE3OjAxOjIx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i0wOFQxNzowMToyMS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875D08">
        <w:t>Ohne den DevOps-Ansatz kommt es zu einer mangelnden Zusammenarbeit zwischen den beiden Bereichen. Das</w:t>
      </w:r>
      <w:r>
        <w:t xml:space="preserve"> Ziel der Softwareentwicklung </w:t>
      </w:r>
      <w:r w:rsidR="00875D08">
        <w:t xml:space="preserve">ist </w:t>
      </w:r>
      <w:r>
        <w:t xml:space="preserve">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Content>
          <w:r>
            <w:fldChar w:fldCharType="begin"/>
          </w:r>
          <w:r w:rsidR="008063D6">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fldChar w:fldCharType="separate"/>
          </w:r>
          <w:r>
            <w:t>[3]</w:t>
          </w:r>
          <w:r>
            <w:fldChar w:fldCharType="end"/>
          </w:r>
        </w:sdtContent>
      </w:sdt>
      <w:r>
        <w:t>.</w:t>
      </w:r>
    </w:p>
    <w:p w14:paraId="502A37ED" w14:textId="5915E465" w:rsidR="00CA365E"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Content>
          <w:r>
            <w:fldChar w:fldCharType="begin"/>
          </w:r>
          <w:r w:rsidR="008063D6">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i0wOFQxNzowMToyMS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r w:rsidR="0033182C">
        <w:t xml:space="preserve"> </w:t>
      </w:r>
      <w:r w:rsidR="0033182C" w:rsidRPr="0033182C">
        <w:t>Um die beiden Welten der Entwicklung und des IT-Betriebs zusammenzubringen, werden die Prozesse Continuous Integration und Continuous Delivery eingesetzt.</w:t>
      </w:r>
    </w:p>
    <w:p w14:paraId="4625FCF2" w14:textId="3C542372" w:rsidR="00190132" w:rsidRDefault="002A2F1F" w:rsidP="00E01875">
      <w:r w:rsidRPr="00D7734C">
        <w:lastRenderedPageBreak/>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Content>
          <w:r w:rsidR="002D2A30">
            <w:fldChar w:fldCharType="begin"/>
          </w:r>
          <w:r w:rsidR="008063D6">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1586F5AD"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CA365E">
        <w:t xml:space="preserve"> übertragen (pushen) die Entwickler</w:t>
      </w:r>
      <w:r w:rsidR="0054454A">
        <w:t xml:space="preserve"> </w:t>
      </w:r>
      <w:r w:rsidR="00892AB2">
        <w:t>den neuen Code in das zentrale Repository zurück</w:t>
      </w:r>
      <w:r w:rsidR="00CA365E">
        <w:t xml:space="preserve"> </w:t>
      </w:r>
      <w:sdt>
        <w:sdtPr>
          <w:alias w:val="Don't edit this field"/>
          <w:tag w:val="CitaviPlaceholder#e41581a0-a708-41d4-ba50-9565cc0e82f7"/>
          <w:id w:val="2135756837"/>
          <w:placeholder>
            <w:docPart w:val="DefaultPlaceholder_-1854013440"/>
          </w:placeholder>
        </w:sdtPr>
        <w:sdtContent>
          <w:r w:rsidR="002D2A30">
            <w:fldChar w:fldCharType="begin"/>
          </w:r>
          <w:r w:rsidR="008063D6">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63564D39"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Content>
          <w:r w:rsidR="00411BCF">
            <w:fldChar w:fldCharType="begin"/>
          </w:r>
          <w:r w:rsidR="008063D6">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i0wOFQxNzowMToyMS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Content>
          <w:r w:rsidR="006C3191">
            <w:fldChar w:fldCharType="begin"/>
          </w:r>
          <w:r w:rsidR="008063D6">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ItMDhUMTc6MDE6MjE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kann der Build-Prozess fehlschlagen. Durch die CI/CD-Pipeline erfahren die Entwickler an welcher Stelle der Build-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Content>
          <w:r w:rsidR="006C3191">
            <w:fldChar w:fldCharType="begin"/>
          </w:r>
          <w:r w:rsidR="008063D6">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3961B12" w:rsidR="00190132" w:rsidRDefault="00190132" w:rsidP="00E01875">
      <w:r>
        <w:lastRenderedPageBreak/>
        <w:t>Testphase:</w:t>
      </w:r>
      <w:r w:rsidR="00906FB7">
        <w:t xml:space="preserve"> Nachdem ein fehlerfreier Build erstellt wurde, durchläuft der Build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Content>
          <w:r w:rsidR="002D2A30">
            <w:fldChar w:fldCharType="begin"/>
          </w:r>
          <w:r w:rsidR="008063D6">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21A0480D" w14:textId="2E85924B" w:rsidR="00095B79"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Content>
          <w:r w:rsidR="00E01875">
            <w:fldChar w:fldCharType="begin"/>
          </w:r>
          <w:r w:rsidR="008063D6">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ItMDhUMTc6MDE6MjE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0" w:name="_Toc95927004"/>
      <w:r>
        <w:t>Zusammenfassung</w:t>
      </w:r>
      <w:bookmarkEnd w:id="10"/>
    </w:p>
    <w:p w14:paraId="06240858" w14:textId="2E673D17" w:rsidR="00095B79" w:rsidRDefault="00095B79" w:rsidP="00AD46A3">
      <w:r>
        <w:t xml:space="preserve">In dem Kapitel 2 wurden die Grundlagen erklärt, die wichtig </w:t>
      </w:r>
      <w:r w:rsidR="008C3695">
        <w:t>für das weitere Verständnis dieser Bachelorarbeit sind. Nachfolgend werden diese Grundlagen kurz zusammengefasst und dabei erklärt, weshalb diese für das weitere Verständnis dieser Arbeit wichtig sind:</w:t>
      </w:r>
    </w:p>
    <w:p w14:paraId="499F6C94" w14:textId="3BF2026A" w:rsidR="008C3695" w:rsidRDefault="008C3695" w:rsidP="004907D3">
      <w:r>
        <w:t>Softwareprojek</w:t>
      </w:r>
      <w:r w:rsidR="004907D3">
        <w:t xml:space="preserve">te sind Projekt bzw- Ordner, in denen sich alle notwendigen Dateien und Unterordner des Projektes befinden. Zu den wichtigsten Dateien zählen unter anderem die Quellcodedateien, mit denen die Software des Softwareprojektes entwickelt wird. </w:t>
      </w:r>
      <w:r w:rsidR="000972BD">
        <w:t>Es ist wichtig zu verstehen was</w:t>
      </w:r>
      <w:r w:rsidR="004907D3">
        <w:t xml:space="preserve"> ein Softwareprojekt ist, da </w:t>
      </w:r>
      <w:r w:rsidR="000972BD">
        <w:t>der</w:t>
      </w:r>
      <w:r w:rsidR="004907D3">
        <w:t xml:space="preserve"> Projekt-Konfigurator, der im Rahmen dieser Arbeit entwickelt wurde, Softwareprojekte erstell</w:t>
      </w:r>
      <w:r w:rsidR="000972BD">
        <w:t xml:space="preserve">en </w:t>
      </w:r>
      <w:r w:rsidR="004907D3">
        <w:t>und aktualisier</w:t>
      </w:r>
      <w:r w:rsidR="000972BD">
        <w:t>en kann</w:t>
      </w:r>
      <w:r w:rsidR="004907D3">
        <w:t>.</w:t>
      </w:r>
    </w:p>
    <w:p w14:paraId="1319CD0C" w14:textId="13A2FB26" w:rsidR="00A364CE" w:rsidRDefault="008C3695" w:rsidP="00310F21">
      <w:r>
        <w:t>DevOp</w:t>
      </w:r>
      <w:r w:rsidR="00A364CE">
        <w:t>s umfasst eine Reihe von Technologien, Prozesse und Werkzeuge, mit denen die die Probleme in der Zusammenarbeit</w:t>
      </w:r>
      <w:r w:rsidR="00A364CE" w:rsidRPr="00EC69E5">
        <w:t xml:space="preserve"> zwischen Entwicklungs- und Betriebseinheiten</w:t>
      </w:r>
      <w:r w:rsidR="00A364CE">
        <w:t xml:space="preserve"> gelöst werden und dadurch das </w:t>
      </w:r>
      <w:r w:rsidR="00A364CE" w:rsidRPr="00EC69E5">
        <w:t xml:space="preserve">Kundenerlebnis </w:t>
      </w:r>
      <w:r w:rsidR="00A364CE">
        <w:t xml:space="preserve">und die Kundenzufriedenheit verbessert wird. Dazu benutzt der DevOps-Ansatz einen CI/CD-Prozess, bei dem eine Reihe von Tools, nacheinander in einer Toolchain eingesetzt werden. Dieser ist im Wesentlichen ein Arbeitsablauf, mit dem der Prozess der Softwarebereitstellung automatisiert wird. Es ist wichtig zu verstehen was ein CI/CD-Prozess ist und welche Schritte dabei in der Regel automatisiert werden, da der </w:t>
      </w:r>
      <w:r w:rsidR="00A364CE">
        <w:lastRenderedPageBreak/>
        <w:t xml:space="preserve">Projekt-Konfigurator Softwareprojekte erstellt, die während ihrer Entwicklungszeit mehrfach einen CI/CD-Prozess durchlaufen. </w:t>
      </w:r>
      <w:r w:rsidR="009A648F">
        <w:t xml:space="preserve">Damit die CI/CD-Prozesse nicht fehschlagen, </w:t>
      </w:r>
      <w:r w:rsidR="00A364CE">
        <w:t>müssen die Softwareprojekte eine</w:t>
      </w:r>
      <w:r w:rsidR="009A648F">
        <w:t xml:space="preserve"> bestimmte Verzeichnisstruktur aufweisen. Diese ist durch eine spezielle Vorlage bzw. Schablone vorgegeben. D</w:t>
      </w:r>
      <w:r w:rsidR="00A364CE">
        <w:t>er Projekt-Konfigurator</w:t>
      </w:r>
      <w:r w:rsidR="009A648F">
        <w:t xml:space="preserve"> erstellt die Softwareprojekt nach Vorgabe dieser Schablone.</w:t>
      </w:r>
    </w:p>
    <w:p w14:paraId="074886BF" w14:textId="300A382C" w:rsidR="00E01875" w:rsidRPr="00E01875" w:rsidRDefault="00A364CE" w:rsidP="00310F21">
      <w:r>
        <w:t xml:space="preserve"> </w:t>
      </w:r>
      <w:r w:rsidR="008354A3">
        <w:br w:type="page"/>
      </w:r>
    </w:p>
    <w:p w14:paraId="3C047DA2" w14:textId="1F9380AC" w:rsidR="00EE32A8" w:rsidRDefault="001E7F2B" w:rsidP="00EE32A8">
      <w:pPr>
        <w:pStyle w:val="berschrift1"/>
        <w:numPr>
          <w:ilvl w:val="0"/>
          <w:numId w:val="1"/>
        </w:numPr>
      </w:pPr>
      <w:bookmarkStart w:id="11" w:name="_Toc95927005"/>
      <w:r>
        <w:lastRenderedPageBreak/>
        <w:t>Stand der Technik</w:t>
      </w:r>
      <w:bookmarkEnd w:id="11"/>
    </w:p>
    <w:p w14:paraId="78BC05A5" w14:textId="7E6EB3FB" w:rsidR="00101B5C" w:rsidRDefault="008B60A3" w:rsidP="00101B5C">
      <w:r w:rsidRPr="008B60A3">
        <w:t xml:space="preserve">In diesem Kapitel werden einige mögliche </w:t>
      </w:r>
      <w:r w:rsidR="00690004" w:rsidRPr="008B60A3">
        <w:t>Lösungen,</w:t>
      </w:r>
      <w:r w:rsidRPr="008B60A3">
        <w:t xml:space="preserve"> für d</w:t>
      </w:r>
      <w:r w:rsidR="00690004">
        <w:t>ie</w:t>
      </w:r>
      <w:r w:rsidRPr="008B60A3">
        <w:t xml:space="preserve"> in Kapitel </w:t>
      </w:r>
      <w:r w:rsidRPr="004579A0">
        <w:rPr>
          <w:b/>
          <w:bCs/>
        </w:rPr>
        <w:t>XX</w:t>
      </w:r>
      <w:r w:rsidRPr="008B60A3">
        <w:t xml:space="preserve"> </w:t>
      </w:r>
      <w:r>
        <w:t>erklärte</w:t>
      </w:r>
      <w:r w:rsidR="00690004">
        <w:t>n</w:t>
      </w:r>
      <w:r w:rsidRPr="008B60A3">
        <w:t xml:space="preserve"> Problem</w:t>
      </w:r>
      <w:r w:rsidR="00690004">
        <w:t>e</w:t>
      </w:r>
      <w:r w:rsidRPr="008B60A3">
        <w:t xml:space="preserve"> aufgeführt und anhand der zuvor genannten Anforderungen bewertet.</w:t>
      </w:r>
    </w:p>
    <w:p w14:paraId="3B7D37B9" w14:textId="2CA58766" w:rsidR="0096309F" w:rsidRDefault="0096309F" w:rsidP="0096309F">
      <w:pPr>
        <w:pStyle w:val="berschrift2"/>
        <w:numPr>
          <w:ilvl w:val="1"/>
          <w:numId w:val="1"/>
        </w:numPr>
      </w:pPr>
      <w:bookmarkStart w:id="12" w:name="_Toc95927006"/>
      <w:r>
        <w:t>Versions</w:t>
      </w:r>
      <w:r w:rsidR="005267BD">
        <w:t>verwaltung</w:t>
      </w:r>
      <w:bookmarkEnd w:id="12"/>
    </w:p>
    <w:p w14:paraId="654816BD" w14:textId="55817982" w:rsidR="00B85184" w:rsidRDefault="00B85184" w:rsidP="00B85184">
      <w:r>
        <w:t xml:space="preserve">Eine Versionsverwaltung, auch bekannt als Versionskontrolle, ist ein spezielle Software, mit der Änderungen an dem Softwarecode verfolgt und verwaltet werden kann. Die Versionsverwaltungssoftware verfolgt dabei jede Änderung an dem Code und speichert diese in einer Datenbank. </w:t>
      </w:r>
      <w:r w:rsidRPr="00B85184">
        <w:t>Wenn ein Entwickler einen Fehler macht, kann er zurücktreten und frühere Codeversionen vergleichen, um das Problem zu beheben, ohne die Teammitglieder zu stören</w:t>
      </w:r>
      <w:r>
        <w:t xml:space="preserve"> </w:t>
      </w:r>
      <w:sdt>
        <w:sdtPr>
          <w:alias w:val="Don't edit this field"/>
          <w:tag w:val="CitaviPlaceholder#9987fa3f-01fe-46fd-9d1f-f195a2ccd4d5"/>
          <w:id w:val="-1497415254"/>
          <w:placeholder>
            <w:docPart w:val="DefaultPlaceholder_-1854013440"/>
          </w:placeholder>
        </w:sdtPr>
        <w:sdtContent>
          <w:r>
            <w:fldChar w:fldCharType="begin"/>
          </w:r>
          <w:r>
            <w:instrText>ADDIN CitaviPlaceholder{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}</w:instrText>
          </w:r>
          <w:r>
            <w:fldChar w:fldCharType="separate"/>
          </w:r>
          <w:r>
            <w:t>[7]</w:t>
          </w:r>
          <w:r>
            <w:fldChar w:fldCharType="end"/>
          </w:r>
        </w:sdtContent>
      </w:sdt>
      <w:r w:rsidRPr="00B85184">
        <w:t>.</w:t>
      </w:r>
      <w:r w:rsidR="00A42A26">
        <w:t xml:space="preserve"> Nachfolgend wird mithilfe der Versionsverwaltungssoftware „Git“, laut dem „Stack Overflow Developer Survey 2021“ die meistgenutzte Versionsverwaltungssoftware 2021 </w:t>
      </w:r>
      <w:sdt>
        <w:sdtPr>
          <w:alias w:val="Don't edit this field"/>
          <w:tag w:val="CitaviPlaceholder#c4f866e0-a4cf-412a-9297-22a2be2696c0"/>
          <w:id w:val="1943791962"/>
          <w:placeholder>
            <w:docPart w:val="DefaultPlaceholder_-1854013440"/>
          </w:placeholder>
        </w:sdtPr>
        <w:sdtContent>
          <w:r w:rsidR="00A42A26">
            <w:fldChar w:fldCharType="begin"/>
          </w:r>
          <w:r w:rsidR="00A42A26">
            <w:instrText>ADDIN CitaviPlaceholder{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YzRmODY2ZTAtYTRjZi00MTJhLTkyOTctMjJhMmJlMjY5NmMwIiwiVGV4dCI6Ils4XSIsIldBSVZlcnNpb24iOiI2LjMuMC4wIn0=}</w:instrText>
          </w:r>
          <w:r w:rsidR="00A42A26">
            <w:fldChar w:fldCharType="separate"/>
          </w:r>
          <w:r w:rsidR="00A42A26">
            <w:t>[8]</w:t>
          </w:r>
          <w:r w:rsidR="00A42A26">
            <w:fldChar w:fldCharType="end"/>
          </w:r>
        </w:sdtContent>
      </w:sdt>
      <w:r w:rsidR="00A42A26">
        <w:t>, erklärt wie Projekte auf Basis einer Projekt-Schablone erstellt werden können.</w:t>
      </w:r>
    </w:p>
    <w:p w14:paraId="79B8B5DE" w14:textId="562030A4" w:rsidR="00E31FC5" w:rsidRDefault="00015646" w:rsidP="00B85184">
      <w:r>
        <w:t xml:space="preserve">Um ein neues Projekt mit Git zu erstellen, muss die Projekt-Schablone als erstes aus einem online Repository in ein neues lokales Verzeichnis geklont werden. Das bedeutet, dass durch den entsprechenden Git-Befehl, eine Kopie des Repositorys in dem neuen Verzeichnis erstellt wird.  </w:t>
      </w:r>
      <w:r w:rsidR="002610F4">
        <w:t>Anschließend</w:t>
      </w:r>
      <w:r>
        <w:t xml:space="preserve"> </w:t>
      </w:r>
      <w:r w:rsidR="002610F4">
        <w:t>muss die Kopie manuell bearbeitet werden, um aus der Kopie ein reales Softwareprojekt zu machen. Diese Bearbeitungen sind zeitaufwändig und fehleranfällig.</w:t>
      </w:r>
    </w:p>
    <w:p w14:paraId="2BF6EA28" w14:textId="02450755" w:rsidR="00034F53" w:rsidRDefault="00283672" w:rsidP="00B85184">
      <w:r>
        <w:t>Die</w:t>
      </w:r>
      <w:r w:rsidR="00034F53">
        <w:t xml:space="preserve"> Aktualisierung eines Projektes</w:t>
      </w:r>
      <w:r>
        <w:t>, nachdem Änderungen an der Projekt-Schablone im Repository vorgenommen wurden,</w:t>
      </w:r>
      <w:r w:rsidR="00034F53">
        <w:t xml:space="preserve"> kann mit Git</w:t>
      </w:r>
      <w:r w:rsidR="009F06E5">
        <w:t xml:space="preserve"> durch Merge-Konflikte gelöst werden, was zeitaufwändig und fehleranfällig ist.</w:t>
      </w:r>
    </w:p>
    <w:p w14:paraId="6340A264" w14:textId="0413349C" w:rsidR="00EE32A8" w:rsidRDefault="00D33FA9" w:rsidP="00196E2A">
      <w:pPr>
        <w:pStyle w:val="berschrift2"/>
        <w:numPr>
          <w:ilvl w:val="1"/>
          <w:numId w:val="1"/>
        </w:numPr>
      </w:pPr>
      <w:bookmarkStart w:id="13" w:name="_Toc95927007"/>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3"/>
    </w:p>
    <w:p w14:paraId="61C66A67" w14:textId="5B1608B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Content>
          <w:r w:rsidR="004E5CC3">
            <w:fldChar w:fldCharType="begin"/>
          </w:r>
          <w:r w:rsidR="00A42A26">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Yjc3NzliMy02ZTg3LTRiMzgtOWYzYS1mZjk0YTNlMWQ0OTUiLCJUZXh0IjoiWzldIiwiV0FJVmVyc2lvbiI6IjYuMy4wLjAifQ==}</w:instrText>
          </w:r>
          <w:r w:rsidR="004E5CC3">
            <w:fldChar w:fldCharType="separate"/>
          </w:r>
          <w:r w:rsidR="00A42A26">
            <w:t>[9]</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 xml:space="preserve">integrierte Entwicklungsumgebungen (engl.: „integrated </w:t>
      </w:r>
      <w:r w:rsidR="006A14A2">
        <w:lastRenderedPageBreak/>
        <w:t>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Content>
          <w:r w:rsidR="00CB66CF">
            <w:fldChar w:fldCharType="begin"/>
          </w:r>
          <w:r w:rsidR="00A42A26">
            <w:instrText>ADDIN CitaviPlaceholder{eyIkaWQiOiIxIiwiRW50cmllcyI6W3siJGlkIjoiMiIsIklkIjoiYmVkM2UwNzUtNzljNi00NzJlLWFhODAtOWJmMWQ2ZWVjYWViIiwiUmFuZ2VMZW5ndGgiOjQ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MTBdIn1dfSwiVGFnIjoiQ2l0YXZpUGxhY2Vob2xkZXIjMDM0Yzc3NDktMTliZi00MmIwLWJhMmQtMTkxMjM2N2JmNDNhIiwiVGV4dCI6IlsxMF0iLCJXQUlWZXJzaW9uIjoiNi4zLjAuMCJ9}</w:instrText>
          </w:r>
          <w:r w:rsidR="00CB66CF">
            <w:fldChar w:fldCharType="separate"/>
          </w:r>
          <w:r w:rsidR="00A42A26">
            <w:t>[10]</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behebung</w:t>
      </w:r>
    </w:p>
    <w:p w14:paraId="7A1A19CA" w14:textId="5BD9236E" w:rsidR="00F57BD4" w:rsidRDefault="00F57BD4" w:rsidP="00153CAC">
      <w:pPr>
        <w:pStyle w:val="Listenabsatz"/>
        <w:numPr>
          <w:ilvl w:val="0"/>
          <w:numId w:val="2"/>
        </w:numPr>
      </w:pPr>
      <w:r>
        <w:t>Versionsverwaltung der Dateien basierend auf Git</w:t>
      </w:r>
    </w:p>
    <w:p w14:paraId="1E6B897B" w14:textId="7F748BE3"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Content>
          <w:r w:rsidR="004E5CC3">
            <w:fldChar w:fldCharType="begin"/>
          </w:r>
          <w:r w:rsidR="00A42A26">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ItMTJUMTc6MzY6NT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OV0ifV19LCJUYWciOiJDaXRhdmlQbGFjZWhvbGRlciNkNjkwYzFiZS02ZTJhLTQwN2EtYjcyMS00OGMzMWY0OTkyYmUiLCJUZXh0IjoiWzldIiwiV0FJVmVyc2lvbiI6IjYuMy4wLjAifQ==}</w:instrText>
          </w:r>
          <w:r w:rsidR="004E5CC3">
            <w:fldChar w:fldCharType="separate"/>
          </w:r>
          <w:r w:rsidR="00A42A26">
            <w:t>[9]</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33B22DB0" w14:textId="685E7A94" w:rsidR="00901CBC" w:rsidRDefault="00D416AA" w:rsidP="00DB367A">
      <w:r>
        <w:t xml:space="preserve">Nachfolgend </w:t>
      </w:r>
      <w:r w:rsidR="00901CBC">
        <w:t xml:space="preserve">wird mittels einer Analyse </w:t>
      </w:r>
      <w:r w:rsidR="00FD75EE">
        <w:t>der drei meistgenutzten IDEs für C++-Projekte</w:t>
      </w:r>
      <w:r w:rsidR="00901CBC">
        <w:t xml:space="preserve"> </w:t>
      </w:r>
      <w:r w:rsidR="00FD75EE">
        <w:t xml:space="preserve">deutlich erläutert, warum diese nicht ausreichen, um das Problem dieser Bachelorarbeit zu lösen. </w:t>
      </w:r>
      <w:r w:rsidR="00CC3B80">
        <w:t xml:space="preserve">Analysiert wird: die Eclipse IDE für C/C++, CLion IDE und Visual Studio Code. </w:t>
      </w:r>
      <w:r w:rsidR="00DB343F">
        <w:t>Der Fokus liegt hier auf C++ basierte IDEs, da der Projekt-Konfigurator vorerst nur für C++-Projekte entwickelt wurde.</w:t>
      </w:r>
    </w:p>
    <w:p w14:paraId="41A2AF0B" w14:textId="0E3695DC" w:rsidR="00EE32A8" w:rsidRDefault="00EE32A8" w:rsidP="0036748D">
      <w:pPr>
        <w:pStyle w:val="berschrift3"/>
        <w:numPr>
          <w:ilvl w:val="2"/>
          <w:numId w:val="1"/>
        </w:numPr>
      </w:pPr>
      <w:bookmarkStart w:id="14" w:name="_Toc95927008"/>
      <w:r>
        <w:t>Eclipse</w:t>
      </w:r>
      <w:r w:rsidR="0046181D">
        <w:t xml:space="preserve"> IDE für </w:t>
      </w:r>
      <w:r w:rsidR="004022FD" w:rsidRPr="004022FD">
        <w:t>C/C++</w:t>
      </w:r>
      <w:bookmarkEnd w:id="14"/>
    </w:p>
    <w:p w14:paraId="352AEBDC" w14:textId="69B56988"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Content>
          <w:r w:rsidR="0092649A">
            <w:fldChar w:fldCharType="begin"/>
          </w:r>
          <w:r w:rsidR="00A42A26">
            <w:instrText>ADDIN CitaviPlaceholder{eyIkaWQiOiIxIiwiRW50cmllcyI6W3siJGlkIjoiMiIsIklkIjoiNmI0ZGI0NWYtOTZlNS00YmE4LWFlYjQtZmJkNDdlODgzOGVhIiwiUmFuZ2VMZW5ndGgiOjQ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i0xMlQxNzozNjo1NiIsIlByb2plY3QiOnsiJHJlZiI6IjUifX0sIlVzZU51bWJlcmluZ1R5cGVPZlBhcmVudERvY3VtZW50IjpmYWxzZX1dLCJGb3JtYXR0ZWRUZXh0Ijp7IiRpZCI6IjExIiwiQ291bnQiOjEsIlRleHRVbml0cyI6W3siJGlkIjoiMTIiLCJGb250U3R5bGUiOnsiJGlkIjoiMTMiLCJOZXV0cmFsIjp0cnVlfSwiUmVhZGluZ09yZGVyIjoxLCJUZXh0IjoiWzExXSJ9XX0sIlRhZyI6IkNpdGF2aVBsYWNlaG9sZGVyI2I4ZDI0NjdmLTQ1NjQtNDdiMy04ZGEzLWNjNDNjZWZlODQyZSIsIlRleHQiOiJbMTFdIiwiV0FJVmVyc2lvbiI6IjYuMy4wLjAifQ==}</w:instrText>
          </w:r>
          <w:r w:rsidR="0092649A">
            <w:fldChar w:fldCharType="separate"/>
          </w:r>
          <w:r w:rsidR="00A42A26">
            <w:t>[11]</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Content>
          <w:r w:rsidR="0092649A">
            <w:fldChar w:fldCharType="begin"/>
          </w:r>
          <w:r w:rsidR="00A42A26">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JdIn1dfSwiVGFnIjoiQ2l0YXZpUGxhY2Vob2xkZXIjODlmY2RlNTItZjYxOC00ODhjLThlZjktM2ViOGE2NzhjYzdhIiwiVGV4dCI6IlsxMl0iLCJXQUlWZXJzaW9uIjoiNi4zLjAuMCJ9}</w:instrText>
          </w:r>
          <w:r w:rsidR="0092649A">
            <w:fldChar w:fldCharType="separate"/>
          </w:r>
          <w:r w:rsidR="00A42A26">
            <w:t>[12]</w:t>
          </w:r>
          <w:r w:rsidR="0092649A">
            <w:fldChar w:fldCharType="end"/>
          </w:r>
        </w:sdtContent>
      </w:sdt>
      <w:r w:rsidR="007B0790">
        <w:t>.</w:t>
      </w:r>
    </w:p>
    <w:p w14:paraId="3424527B" w14:textId="615B7DA4" w:rsidR="001B5271" w:rsidRDefault="001B5271" w:rsidP="00ED4273">
      <w:r>
        <w:lastRenderedPageBreak/>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Content>
          <w:r w:rsidR="00A44BF0">
            <w:fldChar w:fldCharType="begin"/>
          </w:r>
          <w:r w:rsidR="00A42A26">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M5ZGRhN2NlYS1kNTc5LTRiYWQtYTdiYi03OThmMTU3ZTg3MWEiLCJUZXh0IjoiWzEzXSIsIldBSVZlcnNpb24iOiI2LjMuMC4wIn0=}</w:instrText>
          </w:r>
          <w:r w:rsidR="00A44BF0">
            <w:fldChar w:fldCharType="separate"/>
          </w:r>
          <w:r w:rsidR="00A42A26">
            <w:t>[13]</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1455998C" w14:textId="77777777" w:rsidR="00A82F32" w:rsidRDefault="00A82F32" w:rsidP="00A82F32">
      <w:pPr>
        <w:keepNext/>
        <w:jc w:val="center"/>
      </w:pPr>
      <w:r w:rsidRPr="00A82F32">
        <w:rPr>
          <w:noProof/>
          <w:lang w:eastAsia="de-DE"/>
        </w:rPr>
        <w:lastRenderedPageBreak/>
        <w:drawing>
          <wp:inline distT="0" distB="0" distL="0" distR="0" wp14:anchorId="0E29E10C" wp14:editId="77AB3663">
            <wp:extent cx="4848902" cy="4696480"/>
            <wp:effectExtent l="0" t="0" r="8890" b="8890"/>
            <wp:docPr id="55" name="Grafik 5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fik 55" descr="Ein Bild, das Text enthält.&#10;&#10;Automatisch generierte Beschreibung"/>
                    <pic:cNvPicPr/>
                  </pic:nvPicPr>
                  <pic:blipFill>
                    <a:blip r:embed="rId15"/>
                    <a:stretch>
                      <a:fillRect/>
                    </a:stretch>
                  </pic:blipFill>
                  <pic:spPr>
                    <a:xfrm>
                      <a:off x="0" y="0"/>
                      <a:ext cx="4848902" cy="4696480"/>
                    </a:xfrm>
                    <a:prstGeom prst="rect">
                      <a:avLst/>
                    </a:prstGeom>
                  </pic:spPr>
                </pic:pic>
              </a:graphicData>
            </a:graphic>
          </wp:inline>
        </w:drawing>
      </w:r>
    </w:p>
    <w:p w14:paraId="26E81E92" w14:textId="611B05B7" w:rsidR="00A82F32" w:rsidRDefault="00A82F32" w:rsidP="00A82F32">
      <w:pPr>
        <w:pStyle w:val="Beschriftung"/>
        <w:jc w:val="center"/>
      </w:pPr>
      <w:bookmarkStart w:id="15" w:name="_Toc95985464"/>
      <w:r>
        <w:t xml:space="preserve">Abbildung </w:t>
      </w:r>
      <w:fldSimple w:instr=" SEQ Abbildung \* ARABIC ">
        <w:r>
          <w:rPr>
            <w:noProof/>
          </w:rPr>
          <w:t>1</w:t>
        </w:r>
      </w:fldSimple>
      <w:r>
        <w:t>: "New Project"-Dialog in Eclipse</w:t>
      </w:r>
      <w:bookmarkEnd w:id="15"/>
    </w:p>
    <w:p w14:paraId="42D9A512" w14:textId="516B92B6" w:rsidR="00CB0A46" w:rsidRDefault="00401E20" w:rsidP="00ED4273">
      <w:r>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1A1A85F2" w14:textId="77777777" w:rsidR="00A82F32" w:rsidRDefault="00A82F32" w:rsidP="00A82F32">
      <w:pPr>
        <w:keepNext/>
        <w:jc w:val="center"/>
      </w:pPr>
      <w:r w:rsidRPr="00A82F32">
        <w:rPr>
          <w:b/>
          <w:bCs/>
          <w:noProof/>
          <w:lang w:eastAsia="de-DE"/>
        </w:rPr>
        <w:lastRenderedPageBreak/>
        <w:drawing>
          <wp:inline distT="0" distB="0" distL="0" distR="0" wp14:anchorId="52DCEF97" wp14:editId="00E0659A">
            <wp:extent cx="4839375" cy="5706271"/>
            <wp:effectExtent l="0" t="0" r="0" b="8890"/>
            <wp:docPr id="56" name="Grafik 56"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Grafik 56" descr="Ein Bild, das Text, Screenshot, Monitor, schwarz enthält.&#10;&#10;Automatisch generierte Beschreibung"/>
                    <pic:cNvPicPr/>
                  </pic:nvPicPr>
                  <pic:blipFill>
                    <a:blip r:embed="rId16"/>
                    <a:stretch>
                      <a:fillRect/>
                    </a:stretch>
                  </pic:blipFill>
                  <pic:spPr>
                    <a:xfrm>
                      <a:off x="0" y="0"/>
                      <a:ext cx="4839375" cy="5706271"/>
                    </a:xfrm>
                    <a:prstGeom prst="rect">
                      <a:avLst/>
                    </a:prstGeom>
                  </pic:spPr>
                </pic:pic>
              </a:graphicData>
            </a:graphic>
          </wp:inline>
        </w:drawing>
      </w:r>
    </w:p>
    <w:p w14:paraId="7F7BDB8A" w14:textId="29E4CC5A" w:rsidR="002137F7" w:rsidRDefault="00A82F32" w:rsidP="00A82F32">
      <w:pPr>
        <w:pStyle w:val="Beschriftung"/>
        <w:jc w:val="center"/>
        <w:rPr>
          <w:b/>
          <w:bCs/>
        </w:rPr>
      </w:pPr>
      <w:bookmarkStart w:id="16" w:name="_Toc95985465"/>
      <w:r>
        <w:t xml:space="preserve">Abbildung </w:t>
      </w:r>
      <w:fldSimple w:instr=" SEQ Abbildung \* ARABIC ">
        <w:r>
          <w:rPr>
            <w:noProof/>
          </w:rPr>
          <w:t>2</w:t>
        </w:r>
      </w:fldSimple>
      <w:r>
        <w:t>: C++ Wizard in Eclipse</w:t>
      </w:r>
      <w:bookmarkEnd w:id="16"/>
    </w:p>
    <w:p w14:paraId="4F26ED38" w14:textId="77777777" w:rsidR="00A82F32"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Content>
          <w:r w:rsidR="008036DE">
            <w:fldChar w:fldCharType="begin"/>
          </w:r>
          <w:r w:rsidR="00A42A26">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i0xMlQxNzozNjo1NiIsIlByb2plY3QiOnsiJHJlZiI6IjUifX0sIlVzZU51bWJlcmluZ1R5cGVPZlBhcmVudERvY3VtZW50IjpmYWxzZX1dLCJGb3JtYXR0ZWRUZXh0Ijp7IiRpZCI6IjgiLCJDb3VudCI6MSwiVGV4dFVuaXRzIjpbeyIkaWQiOiI5IiwiRm9udFN0eWxlIjp7IiRpZCI6IjEwIiwiTmV1dHJhbCI6dHJ1ZX0sIlJlYWRpbmdPcmRlciI6MSwiVGV4dCI6IlsxM10ifV19LCJUYWciOiJDaXRhdmlQbGFjZWhvbGRlciNmZjRjNWVjNC1mODFjLTQzYjEtYTk1MS1jNGM1ZDBkNTM0YzAiLCJUZXh0IjoiWzEzXSIsIldBSVZlcnNpb24iOiI2LjMuMC4wIn0=}</w:instrText>
          </w:r>
          <w:r w:rsidR="008036DE">
            <w:fldChar w:fldCharType="separate"/>
          </w:r>
          <w:r w:rsidR="00A42A26">
            <w:t>[13]</w:t>
          </w:r>
          <w:r w:rsidR="008036DE">
            <w:fldChar w:fldCharType="end"/>
          </w:r>
        </w:sdtContent>
      </w:sdt>
      <w:r w:rsidR="00031C65">
        <w:t>.</w:t>
      </w:r>
    </w:p>
    <w:p w14:paraId="652FB5A8" w14:textId="06D0D9FC" w:rsidR="00AC1C17" w:rsidRDefault="00A82F32" w:rsidP="00ED4273">
      <w:r>
        <w:lastRenderedPageBreak/>
        <w:t>Dabei ist zusehen, dass</w:t>
      </w:r>
      <w:r w:rsidR="002341FF">
        <w:t xml:space="preserve"> neue Projekte in Eclipse</w:t>
      </w:r>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3B7D2C15" w14:textId="77777777" w:rsidR="00A82F32" w:rsidRDefault="00A82F32" w:rsidP="00A82F32">
      <w:pPr>
        <w:keepNext/>
        <w:jc w:val="center"/>
      </w:pPr>
      <w:r w:rsidRPr="00A82F32">
        <w:rPr>
          <w:b/>
          <w:bCs/>
          <w:noProof/>
          <w:lang w:eastAsia="de-DE"/>
        </w:rPr>
        <w:drawing>
          <wp:inline distT="0" distB="0" distL="0" distR="0" wp14:anchorId="50D2C9FC" wp14:editId="419B9A25">
            <wp:extent cx="4848902" cy="5182323"/>
            <wp:effectExtent l="0" t="0" r="8890" b="0"/>
            <wp:docPr id="57" name="Grafik 57" descr="Ein Bild, das Text, Screenshot, Monito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Grafik 57" descr="Ein Bild, das Text, Screenshot, Monitor enthält.&#10;&#10;Automatisch generierte Beschreibung"/>
                    <pic:cNvPicPr/>
                  </pic:nvPicPr>
                  <pic:blipFill>
                    <a:blip r:embed="rId17"/>
                    <a:stretch>
                      <a:fillRect/>
                    </a:stretch>
                  </pic:blipFill>
                  <pic:spPr>
                    <a:xfrm>
                      <a:off x="0" y="0"/>
                      <a:ext cx="4848902" cy="5182323"/>
                    </a:xfrm>
                    <a:prstGeom prst="rect">
                      <a:avLst/>
                    </a:prstGeom>
                  </pic:spPr>
                </pic:pic>
              </a:graphicData>
            </a:graphic>
          </wp:inline>
        </w:drawing>
      </w:r>
    </w:p>
    <w:p w14:paraId="4758EDD9" w14:textId="4D01F3E5" w:rsidR="005B22AE" w:rsidRDefault="00A82F32" w:rsidP="00A82F32">
      <w:pPr>
        <w:pStyle w:val="Beschriftung"/>
        <w:jc w:val="center"/>
        <w:rPr>
          <w:b/>
          <w:bCs/>
        </w:rPr>
      </w:pPr>
      <w:bookmarkStart w:id="17" w:name="_Toc95985466"/>
      <w:r>
        <w:t xml:space="preserve">Abbildung </w:t>
      </w:r>
      <w:fldSimple w:instr=" SEQ Abbildung \* ARABIC ">
        <w:r>
          <w:rPr>
            <w:noProof/>
          </w:rPr>
          <w:t>3</w:t>
        </w:r>
      </w:fldSimple>
      <w:r>
        <w:t>: "Import"-Dialog Seite 1 in Eclipse</w:t>
      </w:r>
      <w:bookmarkEnd w:id="17"/>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directory“ das Verzeichnis der Projekt-Vorlage ausgewählt werden muss.</w:t>
      </w:r>
    </w:p>
    <w:p w14:paraId="1DB9A944" w14:textId="77777777" w:rsidR="00A82F32" w:rsidRDefault="00A82F32" w:rsidP="00A82F32">
      <w:pPr>
        <w:keepNext/>
        <w:jc w:val="center"/>
      </w:pPr>
      <w:r w:rsidRPr="00A82F32">
        <w:rPr>
          <w:b/>
          <w:bCs/>
          <w:noProof/>
          <w:lang w:eastAsia="de-DE"/>
        </w:rPr>
        <w:drawing>
          <wp:inline distT="0" distB="0" distL="0" distR="0" wp14:anchorId="09EE2550" wp14:editId="101A370C">
            <wp:extent cx="4867954" cy="6687483"/>
            <wp:effectExtent l="0" t="0" r="8890" b="0"/>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7954" cy="6687483"/>
                    </a:xfrm>
                    <a:prstGeom prst="rect">
                      <a:avLst/>
                    </a:prstGeom>
                  </pic:spPr>
                </pic:pic>
              </a:graphicData>
            </a:graphic>
          </wp:inline>
        </w:drawing>
      </w:r>
    </w:p>
    <w:p w14:paraId="28FEF3C8" w14:textId="31CC3F0C" w:rsidR="006F3E6F" w:rsidRDefault="00A82F32" w:rsidP="00A82F32">
      <w:pPr>
        <w:pStyle w:val="Beschriftung"/>
        <w:jc w:val="center"/>
        <w:rPr>
          <w:b/>
          <w:bCs/>
        </w:rPr>
      </w:pPr>
      <w:bookmarkStart w:id="18" w:name="_Toc95985467"/>
      <w:r>
        <w:t xml:space="preserve">Abbildung </w:t>
      </w:r>
      <w:fldSimple w:instr=" SEQ Abbildung \* ARABIC ">
        <w:r>
          <w:rPr>
            <w:noProof/>
          </w:rPr>
          <w:t>4</w:t>
        </w:r>
      </w:fldSimple>
      <w:r>
        <w:t>: "Import"-Dialog Seite 2 in Eclipse</w:t>
      </w:r>
      <w:bookmarkEnd w:id="18"/>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lastRenderedPageBreak/>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19" w:name="_Toc95927009"/>
      <w:r>
        <w:t>CLion IDE</w:t>
      </w:r>
      <w:bookmarkEnd w:id="19"/>
    </w:p>
    <w:p w14:paraId="4C1703FD" w14:textId="2E693664"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Content>
          <w:r w:rsidR="006D2468">
            <w:fldChar w:fldCharType="begin"/>
          </w:r>
          <w:r w:rsidR="00A42A26">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i0xMlQxNzozNjo1Ni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MTY4MTY0MmEtN2MyNC00YjI1LWFlYWItMzg0NmRhMDI2YTVjIiwiVGV4dCI6IlsxNF0iLCJXQUlWZXJzaW9uIjoiNi4zLjAuMCJ9}</w:instrText>
          </w:r>
          <w:r w:rsidR="006D2468">
            <w:fldChar w:fldCharType="separate"/>
          </w:r>
          <w:r w:rsidR="00A42A26">
            <w:t>[14]</w:t>
          </w:r>
          <w:r w:rsidR="006D2468">
            <w:fldChar w:fldCharType="end"/>
          </w:r>
        </w:sdtContent>
      </w:sdt>
      <w:r w:rsidR="00AD59E1">
        <w:t>.</w:t>
      </w:r>
      <w:r w:rsidR="003F0FB2">
        <w:t xml:space="preserve"> </w:t>
      </w:r>
    </w:p>
    <w:p w14:paraId="2582030E" w14:textId="33951BEF" w:rsidR="00D950D5" w:rsidRDefault="00D80B9D" w:rsidP="005B4692">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Content>
          <w:r w:rsidR="000C74BB">
            <w:fldChar w:fldCharType="begin"/>
          </w:r>
          <w:r w:rsidR="00A42A26">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VdIn1dfSwiVGFnIjoiQ2l0YXZpUGxhY2Vob2xkZXIjNmY1ZDU5MTAtOWNmZS00MTc5LTk2NmUtNDc2YWI5MDM3NThhIiwiVGV4dCI6IlsxNV0iLCJXQUlWZXJzaW9uIjoiNi4zLjAuMCJ9}</w:instrText>
          </w:r>
          <w:r w:rsidR="000C74BB">
            <w:fldChar w:fldCharType="separate"/>
          </w:r>
          <w:r w:rsidR="00A42A26">
            <w:t>[15]</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w:t>
      </w:r>
      <w:r w:rsidR="009F06E5">
        <w:fldChar w:fldCharType="begin"/>
      </w:r>
      <w:r w:rsidR="009F06E5">
        <w:instrText xml:space="preserve"> XE "</w:instrText>
      </w:r>
      <w:r w:rsidR="009F06E5" w:rsidRPr="00110CAE">
        <w:instrText>JSON</w:instrText>
      </w:r>
      <w:r w:rsidR="009F06E5">
        <w:instrText>" \t "</w:instrText>
      </w:r>
      <w:r w:rsidR="009F06E5" w:rsidRPr="006A67C9">
        <w:rPr>
          <w:rFonts w:asciiTheme="minorHAnsi" w:hAnsiTheme="minorHAnsi" w:cstheme="minorHAnsi"/>
          <w:i/>
        </w:rPr>
        <w:instrText>JavaScript Object Notation</w:instrText>
      </w:r>
      <w:r w:rsidR="009F06E5">
        <w:instrText xml:space="preserve">" </w:instrText>
      </w:r>
      <w:r w:rsidR="009F06E5">
        <w:fldChar w:fldCharType="end"/>
      </w:r>
      <w:r w:rsidR="005B4692" w:rsidRPr="005B4692">
        <w:t>-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Content>
          <w:r w:rsidR="000C74BB">
            <w:fldChar w:fldCharType="begin"/>
          </w:r>
          <w:r w:rsidR="00A42A26">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TZdIn1dfSwiVGFnIjoiQ2l0YXZpUGxhY2Vob2xkZXIjNzBiZTE0MTgtMmFkOC00M2Y3LWE4NzUtMjcxMjdiNmQ3NmRmIiwiVGV4dCI6IlsxNl0iLCJXQUlWZXJzaW9uIjoiNi4zLjAuMCJ9}</w:instrText>
          </w:r>
          <w:r w:rsidR="000C74BB">
            <w:fldChar w:fldCharType="separate"/>
          </w:r>
          <w:r w:rsidR="00A42A26">
            <w:t>[16]</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anschließend in CLion geöffnet und bearbeitet werden </w:t>
      </w:r>
      <w:sdt>
        <w:sdtPr>
          <w:alias w:val="Don't edit this field"/>
          <w:tag w:val="CitaviPlaceholder#a24f2bc8-7de6-4e40-885d-ea57d9e3f5a8"/>
          <w:id w:val="1660415619"/>
          <w:placeholder>
            <w:docPart w:val="DefaultPlaceholder_-1854013440"/>
          </w:placeholder>
        </w:sdtPr>
        <w:sdtContent>
          <w:r w:rsidR="00362BF8">
            <w:fldChar w:fldCharType="begin"/>
          </w:r>
          <w:r w:rsidR="00A42A26">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yLTEyVDE3OjM2OjU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yLTEyVDE3OjM2OjU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yLTEyVDE3OjM2OjU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i0xMlQxNzozNjo1NiIsIlByb2plY3QiOnsiJHJlZiI6IjUifX0sIlVzZU51bWJlcmluZ1R5cGVPZlBhcmVudERvY3VtZW50IjpmYWxzZX1dLCJGb3JtYXR0ZWRUZXh0Ijp7IiRpZCI6IjMyIiwiQ291bnQiOjEsIlRleHRVbml0cyI6W3siJGlkIjoiMzMiLCJGb250U3R5bGUiOnsiJGlkIjoiMzQiLCJOZXV0cmFsIjp0cnVlfSwiUmVhZGluZ09yZGVyIjoxLCJUZXh0IjoiWzE34oCTMjBdIn1dfSwiVGFnIjoiQ2l0YXZpUGxhY2Vob2xkZXIjYTI0ZjJiYzgtN2RlNi00ZTQwLTg4NWQtZWE1N2Q5ZTNmNWE4IiwiVGV4dCI6IlsxN+KAkzIwXSIsIldBSVZlcnNpb24iOiI2LjMuMC4wIn0=}</w:instrText>
          </w:r>
          <w:r w:rsidR="00362BF8">
            <w:fldChar w:fldCharType="separate"/>
          </w:r>
          <w:r w:rsidR="00A42A26">
            <w:t>[17–20]</w:t>
          </w:r>
          <w:r w:rsidR="00362BF8">
            <w:fldChar w:fldCharType="end"/>
          </w:r>
        </w:sdtContent>
      </w:sdt>
      <w:r w:rsidR="000C74BB">
        <w:t xml:space="preserve">. </w:t>
      </w:r>
      <w:r w:rsidR="00B9571A">
        <w:t>Um ein Projekt zu öffnen, m</w:t>
      </w:r>
      <w:r w:rsidR="00D950D5">
        <w:t>ü</w:t>
      </w:r>
      <w:r w:rsidR="00B9571A">
        <w:t>ss</w:t>
      </w:r>
      <w:r w:rsidR="00D950D5">
        <w:t>en</w:t>
      </w:r>
      <w:r w:rsidR="00B9571A">
        <w:t xml:space="preserve">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r w:rsidR="00D950D5">
        <w:rPr>
          <w:bCs/>
        </w:rPr>
        <w:t xml:space="preserve"> </w:t>
      </w:r>
      <w:r w:rsidR="00B211D7">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Im Falle eines CMake-Projektes, reicht es, in diesem Dialog das Verzeichnis des Projekts auszuwählen, wenn sich in diesem Projekt eine „CMakeLists.txt“ Datei befindet.</w:t>
      </w:r>
    </w:p>
    <w:p w14:paraId="5444093B" w14:textId="77777777" w:rsidR="00D950D5" w:rsidRDefault="00D950D5" w:rsidP="00D950D5">
      <w:pPr>
        <w:keepNext/>
        <w:jc w:val="center"/>
      </w:pPr>
      <w:r w:rsidRPr="00D950D5">
        <w:rPr>
          <w:noProof/>
          <w:lang w:eastAsia="de-DE"/>
        </w:rPr>
        <w:lastRenderedPageBreak/>
        <w:drawing>
          <wp:inline distT="0" distB="0" distL="0" distR="0" wp14:anchorId="1C4C8BFF" wp14:editId="3FA37F11">
            <wp:extent cx="4020111" cy="4620270"/>
            <wp:effectExtent l="0" t="0" r="0" b="8890"/>
            <wp:docPr id="45" name="Grafik 4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descr="Ein Bild, das Text enthält.&#10;&#10;Automatisch generierte Beschreibung"/>
                    <pic:cNvPicPr/>
                  </pic:nvPicPr>
                  <pic:blipFill>
                    <a:blip r:embed="rId19"/>
                    <a:stretch>
                      <a:fillRect/>
                    </a:stretch>
                  </pic:blipFill>
                  <pic:spPr>
                    <a:xfrm>
                      <a:off x="0" y="0"/>
                      <a:ext cx="4020111" cy="4620270"/>
                    </a:xfrm>
                    <a:prstGeom prst="rect">
                      <a:avLst/>
                    </a:prstGeom>
                  </pic:spPr>
                </pic:pic>
              </a:graphicData>
            </a:graphic>
          </wp:inline>
        </w:drawing>
      </w:r>
    </w:p>
    <w:p w14:paraId="53BE9BCE" w14:textId="69F32AEC" w:rsidR="00D950D5" w:rsidRDefault="00D950D5" w:rsidP="00D950D5">
      <w:pPr>
        <w:pStyle w:val="Beschriftung"/>
        <w:jc w:val="center"/>
      </w:pPr>
      <w:bookmarkStart w:id="20" w:name="_Toc95985468"/>
      <w:r>
        <w:t xml:space="preserve">Abbildung </w:t>
      </w:r>
      <w:fldSimple w:instr=" SEQ Abbildung \* ARABIC ">
        <w:r w:rsidR="00A82F32">
          <w:rPr>
            <w:noProof/>
          </w:rPr>
          <w:t>5</w:t>
        </w:r>
      </w:fldSimple>
      <w:r>
        <w:t>: "Pfad auswählen"-Dialog in CLion</w:t>
      </w:r>
      <w:bookmarkEnd w:id="20"/>
    </w:p>
    <w:p w14:paraId="7A949D9B" w14:textId="12B95463" w:rsidR="00D950D5" w:rsidRDefault="00D950D5" w:rsidP="005B4692">
      <w:r>
        <w:t xml:space="preserve">Als zweites öffnet sich ein weiterer Dialog, in dem „Trust Project“ ausgewählt werden muss, um den </w:t>
      </w:r>
      <w:r w:rsidR="00CD05BB">
        <w:t>Inhalten des Projekts zu vertrauen.</w:t>
      </w:r>
    </w:p>
    <w:p w14:paraId="218B7CA3" w14:textId="77777777" w:rsidR="00D950D5" w:rsidRDefault="00D950D5" w:rsidP="00D950D5">
      <w:pPr>
        <w:keepNext/>
        <w:jc w:val="center"/>
      </w:pPr>
      <w:r w:rsidRPr="00D950D5">
        <w:rPr>
          <w:noProof/>
          <w:lang w:eastAsia="de-DE"/>
        </w:rPr>
        <w:drawing>
          <wp:inline distT="0" distB="0" distL="0" distR="0" wp14:anchorId="03759410" wp14:editId="50BDD306">
            <wp:extent cx="4496427" cy="2143424"/>
            <wp:effectExtent l="0" t="0" r="0" b="9525"/>
            <wp:docPr id="46" name="Grafik 46"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Grafik 46" descr="Ein Bild, das Text enthält.&#10;&#10;Automatisch generierte Beschreibung"/>
                    <pic:cNvPicPr/>
                  </pic:nvPicPr>
                  <pic:blipFill>
                    <a:blip r:embed="rId20"/>
                    <a:stretch>
                      <a:fillRect/>
                    </a:stretch>
                  </pic:blipFill>
                  <pic:spPr>
                    <a:xfrm>
                      <a:off x="0" y="0"/>
                      <a:ext cx="4496427" cy="2143424"/>
                    </a:xfrm>
                    <a:prstGeom prst="rect">
                      <a:avLst/>
                    </a:prstGeom>
                  </pic:spPr>
                </pic:pic>
              </a:graphicData>
            </a:graphic>
          </wp:inline>
        </w:drawing>
      </w:r>
    </w:p>
    <w:p w14:paraId="63A06454" w14:textId="45A1A1B8" w:rsidR="00D950D5" w:rsidRPr="00D950D5" w:rsidRDefault="00D950D5" w:rsidP="00D950D5">
      <w:pPr>
        <w:pStyle w:val="Beschriftung"/>
        <w:jc w:val="center"/>
      </w:pPr>
      <w:bookmarkStart w:id="21" w:name="_Toc95985469"/>
      <w:r>
        <w:t xml:space="preserve">Abbildung </w:t>
      </w:r>
      <w:fldSimple w:instr=" SEQ Abbildung \* ARABIC ">
        <w:r w:rsidR="00A82F32">
          <w:rPr>
            <w:noProof/>
          </w:rPr>
          <w:t>6</w:t>
        </w:r>
      </w:fldSimple>
      <w:r>
        <w:t>: "Trust Project"-Dialogin CLion</w:t>
      </w:r>
      <w:bookmarkEnd w:id="21"/>
    </w:p>
    <w:p w14:paraId="3F9C1547" w14:textId="073F6D92" w:rsidR="00887FAE" w:rsidRDefault="00CD05BB" w:rsidP="005B4692">
      <w:r>
        <w:t xml:space="preserve">Als </w:t>
      </w:r>
      <w:r w:rsidR="00D950D5">
        <w:t>drittes</w:t>
      </w:r>
      <w:r>
        <w:t xml:space="preserve"> </w:t>
      </w:r>
      <w:r w:rsidR="00F43452">
        <w:t>öffnet sich der letzte Dialog, in dem man entscheiden kann, ob das Projekt in dem aktuellen oder einem neuen Fenster geöffnet werden soll.</w:t>
      </w:r>
    </w:p>
    <w:p w14:paraId="77646956" w14:textId="77777777" w:rsidR="00D950D5" w:rsidRDefault="00D950D5" w:rsidP="00D950D5">
      <w:pPr>
        <w:keepNext/>
        <w:jc w:val="center"/>
      </w:pPr>
      <w:r w:rsidRPr="00D950D5">
        <w:rPr>
          <w:b/>
          <w:noProof/>
          <w:lang w:eastAsia="de-DE"/>
        </w:rPr>
        <w:lastRenderedPageBreak/>
        <w:drawing>
          <wp:inline distT="0" distB="0" distL="0" distR="0" wp14:anchorId="34DCEF6E" wp14:editId="1ADA15C5">
            <wp:extent cx="4182059" cy="1533739"/>
            <wp:effectExtent l="0" t="0" r="9525" b="9525"/>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182059" cy="1533739"/>
                    </a:xfrm>
                    <a:prstGeom prst="rect">
                      <a:avLst/>
                    </a:prstGeom>
                  </pic:spPr>
                </pic:pic>
              </a:graphicData>
            </a:graphic>
          </wp:inline>
        </w:drawing>
      </w:r>
    </w:p>
    <w:p w14:paraId="4D4FA521" w14:textId="35B4E2DC" w:rsidR="00D950D5" w:rsidRDefault="00D950D5" w:rsidP="00D950D5">
      <w:pPr>
        <w:pStyle w:val="Beschriftung"/>
        <w:jc w:val="center"/>
        <w:rPr>
          <w:b/>
        </w:rPr>
      </w:pPr>
      <w:bookmarkStart w:id="22" w:name="_Toc95985470"/>
      <w:r>
        <w:t xml:space="preserve">Abbildung </w:t>
      </w:r>
      <w:fldSimple w:instr=" SEQ Abbildung \* ARABIC ">
        <w:r w:rsidR="00A82F32">
          <w:rPr>
            <w:noProof/>
          </w:rPr>
          <w:t>7</w:t>
        </w:r>
      </w:fldSimple>
      <w:r>
        <w:t>: "Open Project"-Dialog in CLion</w:t>
      </w:r>
      <w:bookmarkEnd w:id="22"/>
    </w:p>
    <w:p w14:paraId="40CC9091" w14:textId="34C6E518"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Content>
          <w:r w:rsidR="00A0269D">
            <w:rPr>
              <w:bCs/>
            </w:rPr>
            <w:fldChar w:fldCharType="begin"/>
          </w:r>
          <w:r w:rsidR="00A42A26">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jMjZkYmEzOS00NDhjLTQ5N2UtYWMwYi05NTJjNjM3ZDYwYmUiLCJUZXh0IjoiWzIxXSIsIldBSVZlcnNpb24iOiI2LjMuMC4wIn0=}</w:instrText>
          </w:r>
          <w:r w:rsidR="00A0269D">
            <w:rPr>
              <w:bCs/>
            </w:rPr>
            <w:fldChar w:fldCharType="separate"/>
          </w:r>
          <w:r w:rsidR="00A42A26">
            <w:rPr>
              <w:bCs/>
            </w:rPr>
            <w:t>[21]</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w:t>
      </w:r>
      <w:proofErr w:type="gramStart"/>
      <w:r w:rsidR="00BD51D9">
        <w:t>build.gradle</w:t>
      </w:r>
      <w:proofErr w:type="gramEnd"/>
      <w:r w:rsidR="00BD51D9">
        <w:t xml:space="preserv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16F304E4" w14:textId="77777777" w:rsidR="00D950D5" w:rsidRDefault="00D950D5" w:rsidP="00D950D5">
      <w:pPr>
        <w:keepNext/>
        <w:jc w:val="center"/>
      </w:pPr>
      <w:r w:rsidRPr="00D950D5">
        <w:rPr>
          <w:b/>
          <w:bCs/>
          <w:noProof/>
          <w:lang w:eastAsia="de-DE"/>
        </w:rPr>
        <w:drawing>
          <wp:inline distT="0" distB="0" distL="0" distR="0" wp14:anchorId="39D205B7" wp14:editId="49320E07">
            <wp:extent cx="4191585" cy="1381318"/>
            <wp:effectExtent l="0" t="0" r="0" b="9525"/>
            <wp:docPr id="48" name="Grafik 4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Grafik 48" descr="Ein Bild, das Text enthält.&#10;&#10;Automatisch generierte Beschreibung"/>
                    <pic:cNvPicPr/>
                  </pic:nvPicPr>
                  <pic:blipFill>
                    <a:blip r:embed="rId22"/>
                    <a:stretch>
                      <a:fillRect/>
                    </a:stretch>
                  </pic:blipFill>
                  <pic:spPr>
                    <a:xfrm>
                      <a:off x="0" y="0"/>
                      <a:ext cx="4191585" cy="1381318"/>
                    </a:xfrm>
                    <a:prstGeom prst="rect">
                      <a:avLst/>
                    </a:prstGeom>
                  </pic:spPr>
                </pic:pic>
              </a:graphicData>
            </a:graphic>
          </wp:inline>
        </w:drawing>
      </w:r>
    </w:p>
    <w:p w14:paraId="544EB921" w14:textId="4AF142DE" w:rsidR="00921243" w:rsidRDefault="00D950D5" w:rsidP="00D950D5">
      <w:pPr>
        <w:pStyle w:val="Beschriftung"/>
        <w:jc w:val="center"/>
        <w:rPr>
          <w:b/>
          <w:bCs/>
        </w:rPr>
      </w:pPr>
      <w:bookmarkStart w:id="23" w:name="_Toc95985471"/>
      <w:r>
        <w:t xml:space="preserve">Abbildung </w:t>
      </w:r>
      <w:fldSimple w:instr=" SEQ Abbildung \* ARABIC ">
        <w:r w:rsidR="00A82F32">
          <w:rPr>
            <w:noProof/>
          </w:rPr>
          <w:t>8</w:t>
        </w:r>
      </w:fldSimple>
      <w:r>
        <w:t>: "Open as Project"-Dialog in CLion</w:t>
      </w:r>
      <w:bookmarkEnd w:id="23"/>
    </w:p>
    <w:p w14:paraId="68B63517" w14:textId="72AB78CF" w:rsidR="005B4692" w:rsidRDefault="000A7687" w:rsidP="005B4692">
      <w:r>
        <w:t xml:space="preserve">Nach der Bestätigung dieses Dialogs folgen die gleichen zwei Dialoge wie bei dem Öffnen des CMak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Content>
          <w:r w:rsidR="001A725B">
            <w:fldChar w:fldCharType="begin"/>
          </w:r>
          <w:r w:rsidR="00A42A26">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ItMTJUMTc6MzY6NTYiLCJQcm9qZWN0Ijp7IiRyZWYiOiI1In19LCJVc2VOdW1iZXJpbmdUeXBlT2ZQYXJlbnREb2N1bWVudCI6ZmFsc2V9XSwiRm9ybWF0dGVkVGV4dCI6eyIkaWQiOiIxMSIsIkNvdW50IjoxLCJUZXh0VW5pdHMiOlt7IiRpZCI6IjEyIiwiRm9udFN0eWxlIjp7IiRpZCI6IjEzIiwiTmV1dHJhbCI6dHJ1ZX0sIlJlYWRpbmdPcmRlciI6MSwiVGV4dCI6IlsyMV0ifV19LCJUYWciOiJDaXRhdmlQbGFjZWhvbGRlciNkNWFlZjU3Yi0xMTU1LTQzZWUtOTIwMy0wMTc3ZTM2YzQ1NTQiLCJUZXh0IjoiWzIxXSIsIldBSVZlcnNpb24iOiI2LjMuMC4wIn0=}</w:instrText>
          </w:r>
          <w:r w:rsidR="001A725B">
            <w:fldChar w:fldCharType="separate"/>
          </w:r>
          <w:r w:rsidR="00A42A26">
            <w:t>[21]</w:t>
          </w:r>
          <w:r w:rsidR="001A725B">
            <w:fldChar w:fldCharType="end"/>
          </w:r>
        </w:sdtContent>
      </w:sdt>
      <w:r>
        <w:t>.</w:t>
      </w:r>
    </w:p>
    <w:p w14:paraId="6CCE758B" w14:textId="61FF6BB6" w:rsidR="00486378" w:rsidRDefault="00486378" w:rsidP="005B4692">
      <w:r>
        <w:t xml:space="preserve">Wie in de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D8229C4" w14:textId="77777777" w:rsidR="00487449" w:rsidRDefault="00487449" w:rsidP="00487449">
      <w:pPr>
        <w:keepNext/>
      </w:pPr>
      <w:r w:rsidRPr="00487449">
        <w:rPr>
          <w:b/>
          <w:bCs/>
          <w:noProof/>
          <w:lang w:eastAsia="de-DE"/>
        </w:rPr>
        <w:lastRenderedPageBreak/>
        <w:drawing>
          <wp:inline distT="0" distB="0" distL="0" distR="0" wp14:anchorId="7DA4E740" wp14:editId="209EA457">
            <wp:extent cx="5760720" cy="4320540"/>
            <wp:effectExtent l="0" t="0" r="0" b="3810"/>
            <wp:docPr id="49" name="Grafik 4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Grafik 49" descr="Ein Bild, das Text enthält.&#10;&#10;Automatisch generierte Beschreibung"/>
                    <pic:cNvPicPr/>
                  </pic:nvPicPr>
                  <pic:blipFill>
                    <a:blip r:embed="rId23"/>
                    <a:stretch>
                      <a:fillRect/>
                    </a:stretch>
                  </pic:blipFill>
                  <pic:spPr>
                    <a:xfrm>
                      <a:off x="0" y="0"/>
                      <a:ext cx="5760720" cy="4320540"/>
                    </a:xfrm>
                    <a:prstGeom prst="rect">
                      <a:avLst/>
                    </a:prstGeom>
                  </pic:spPr>
                </pic:pic>
              </a:graphicData>
            </a:graphic>
          </wp:inline>
        </w:drawing>
      </w:r>
    </w:p>
    <w:p w14:paraId="136132A8" w14:textId="2BD509D7" w:rsidR="00AD327E" w:rsidRDefault="00487449" w:rsidP="00487449">
      <w:pPr>
        <w:pStyle w:val="Beschriftung"/>
        <w:rPr>
          <w:b/>
          <w:bCs/>
        </w:rPr>
      </w:pPr>
      <w:bookmarkStart w:id="24" w:name="_Toc95985472"/>
      <w:r>
        <w:t xml:space="preserve">Abbildung </w:t>
      </w:r>
      <w:fldSimple w:instr=" SEQ Abbildung \* ARABIC ">
        <w:r w:rsidR="00A82F32">
          <w:rPr>
            <w:noProof/>
          </w:rPr>
          <w:t>9</w:t>
        </w:r>
      </w:fldSimple>
      <w:r>
        <w:t>: "New Project"-Dialog für Executable Projekte in CLion</w:t>
      </w:r>
      <w:bookmarkEnd w:id="24"/>
    </w:p>
    <w:p w14:paraId="1837720B" w14:textId="21DB8ECC" w:rsidR="00C77B13" w:rsidRPr="00487449" w:rsidRDefault="004D7946" w:rsidP="00C77B13">
      <w:r>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r w:rsidR="00487449">
        <w:t xml:space="preserve"> </w:t>
      </w:r>
      <w:r w:rsidR="00E525D3">
        <w:t xml:space="preserve">Diese Information kann entweder manuell eingeben werden oder </w:t>
      </w:r>
      <w:r w:rsidR="000428D5">
        <w:t>durch Drücken</w:t>
      </w:r>
      <w:r w:rsidR="00C77B13">
        <w:t xml:space="preserve"> der Durchsuchen-Taste, innerhalb des Eingabefelds</w:t>
      </w:r>
      <w:r w:rsidR="000428D5">
        <w:t>.</w:t>
      </w:r>
      <w:r w:rsidR="00487449">
        <w:t xml:space="preserve"> </w:t>
      </w:r>
      <w:r w:rsidR="000428D5">
        <w:t xml:space="preserve">Dadurch öffnet sich nämlich ein </w:t>
      </w:r>
      <w:r w:rsidR="00C77B13">
        <w:t xml:space="preserve">Ordner-Dialog, </w:t>
      </w:r>
      <w:r w:rsidR="000428D5">
        <w:t>mit dessen Hilfe das richtige Verzeichnis ausgewählt und bestätigt werden kann.</w:t>
      </w:r>
    </w:p>
    <w:p w14:paraId="0C8ADB04" w14:textId="090C303B" w:rsidR="000428D5" w:rsidRDefault="000428D5" w:rsidP="00C77B13">
      <w:r>
        <w:t xml:space="preserve">Als nächstes muss der </w:t>
      </w:r>
      <w:bookmarkStart w:id="25" w:name="_Hlk90643260"/>
      <w:r>
        <w:t>Sprachstandard</w:t>
      </w:r>
      <w:r w:rsidR="000B472E">
        <w:t xml:space="preserve"> </w:t>
      </w:r>
      <w:bookmarkEnd w:id="25"/>
      <w:r w:rsidR="000B472E">
        <w:t>(eng.: „Language standard“)</w:t>
      </w:r>
      <w:r>
        <w:t xml:space="preserve"> des Projektes ausgewählt werden. </w:t>
      </w:r>
      <w:r w:rsidR="00CB27B9">
        <w:t>Mit der „Language standard“ Dop</w:t>
      </w:r>
      <w:r w:rsidR="00487449">
        <w:t>D</w:t>
      </w:r>
      <w:r w:rsidR="00CB27B9">
        <w:t>own-Taste kann dazu eine Liste</w:t>
      </w:r>
      <w:r w:rsidR="000B472E">
        <w:t xml:space="preserve"> geöffnet </w:t>
      </w:r>
      <w:r w:rsidR="00CB27B9">
        <w:t>werden</w:t>
      </w:r>
      <w:r w:rsidR="000B472E">
        <w:t>, in der der gewünschte Sprachstandard ausgewählt werden muss (In diesem Beispiel wurde C++ 14 ausgewählt).</w:t>
      </w:r>
    </w:p>
    <w:p w14:paraId="3D7C723A" w14:textId="10637898"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 xml:space="preserve">ewählt werden (Für Executable-Projekte existiert diese Auswahl nicht). Mit der </w:t>
      </w:r>
      <w:r>
        <w:lastRenderedPageBreak/>
        <w:t>Drop</w:t>
      </w:r>
      <w:r w:rsidR="00487449">
        <w:t>D</w:t>
      </w:r>
      <w:r>
        <w:t>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23DB5FEA" w14:textId="77777777" w:rsidR="00487449" w:rsidRDefault="00487449" w:rsidP="00487449">
      <w:pPr>
        <w:keepNext/>
      </w:pPr>
      <w:r w:rsidRPr="00487449">
        <w:rPr>
          <w:b/>
          <w:bCs/>
          <w:noProof/>
          <w:lang w:eastAsia="de-DE"/>
        </w:rPr>
        <w:drawing>
          <wp:inline distT="0" distB="0" distL="0" distR="0" wp14:anchorId="4DB0AC90" wp14:editId="56ABCDA4">
            <wp:extent cx="5760720" cy="4335145"/>
            <wp:effectExtent l="0" t="0" r="0" b="8255"/>
            <wp:docPr id="50" name="Grafik 5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descr="Ein Bild, das Text enthält.&#10;&#10;Automatisch generierte Beschreibung"/>
                    <pic:cNvPicPr/>
                  </pic:nvPicPr>
                  <pic:blipFill>
                    <a:blip r:embed="rId24"/>
                    <a:stretch>
                      <a:fillRect/>
                    </a:stretch>
                  </pic:blipFill>
                  <pic:spPr>
                    <a:xfrm>
                      <a:off x="0" y="0"/>
                      <a:ext cx="5760720" cy="4335145"/>
                    </a:xfrm>
                    <a:prstGeom prst="rect">
                      <a:avLst/>
                    </a:prstGeom>
                  </pic:spPr>
                </pic:pic>
              </a:graphicData>
            </a:graphic>
          </wp:inline>
        </w:drawing>
      </w:r>
    </w:p>
    <w:p w14:paraId="1081CC38" w14:textId="0C45AA0E" w:rsidR="00487449" w:rsidRDefault="00487449" w:rsidP="00487449">
      <w:pPr>
        <w:pStyle w:val="Beschriftung"/>
        <w:rPr>
          <w:b/>
          <w:bCs/>
        </w:rPr>
      </w:pPr>
      <w:bookmarkStart w:id="26" w:name="_Toc95985473"/>
      <w:r>
        <w:t xml:space="preserve">Abbildung </w:t>
      </w:r>
      <w:fldSimple w:instr=" SEQ Abbildung \* ARABIC ">
        <w:r w:rsidR="00A82F32">
          <w:rPr>
            <w:noProof/>
          </w:rPr>
          <w:t>10</w:t>
        </w:r>
      </w:fldSimple>
      <w:r>
        <w:t>: "New Project"-Dialog für Library Projekte in CLion</w:t>
      </w:r>
      <w:bookmarkEnd w:id="26"/>
    </w:p>
    <w:p w14:paraId="358735C4" w14:textId="09267C4D" w:rsidR="00487449" w:rsidRPr="00487449" w:rsidRDefault="00B77166" w:rsidP="000B472E">
      <w:r>
        <w:t xml:space="preserve">Nachdem alle Konfigurationen durchgeführt wurden, muss die Create-Taste gedrückt werden, um ein neues </w:t>
      </w:r>
      <w:r w:rsidR="004032A0">
        <w:t xml:space="preserve">CMake-Projekt zu erstellen. </w:t>
      </w:r>
      <w:r w:rsidR="00016969">
        <w:t xml:space="preserve">Dieses Projekt wird standardmäßig auf Basis </w:t>
      </w:r>
      <w:proofErr w:type="gramStart"/>
      <w:r w:rsidR="00016969">
        <w:t>eines inter</w:t>
      </w:r>
      <w:r w:rsidR="00487449">
        <w:t>n gespeicherten</w:t>
      </w:r>
      <w:r w:rsidR="00016969">
        <w:t xml:space="preserve"> Templates</w:t>
      </w:r>
      <w:proofErr w:type="gramEnd"/>
      <w:r w:rsidR="00016969">
        <w:t xml:space="preserve">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Content>
          <w:r w:rsidR="00116408">
            <w:fldChar w:fldCharType="begin"/>
          </w:r>
          <w:r w:rsidR="00A42A26">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OTdlZDIyODEtYmRkMS00MDNmLWE0MDItN2RiYjk1ZDlkM2NiIiwiVGV4dCI6IlsyMl0iLCJXQUlWZXJzaW9uIjoiNi4zLjAuMCJ9}</w:instrText>
          </w:r>
          <w:r w:rsidR="00116408">
            <w:fldChar w:fldCharType="separate"/>
          </w:r>
          <w:r w:rsidR="00A42A26">
            <w:t>[22]</w:t>
          </w:r>
          <w:r w:rsidR="00116408">
            <w:fldChar w:fldCharType="end"/>
          </w:r>
        </w:sdtContent>
      </w:sdt>
      <w:r w:rsidR="00E70630">
        <w:t>.</w:t>
      </w:r>
    </w:p>
    <w:p w14:paraId="15E0622A" w14:textId="62993DD7" w:rsidR="00407D00" w:rsidRDefault="003F1E06" w:rsidP="000B472E">
      <w:r>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w:t>
      </w:r>
      <w:r w:rsidR="007E1579">
        <w:lastRenderedPageBreak/>
        <w:t xml:space="preserve">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71392D5E" w14:textId="77777777" w:rsidR="00487449" w:rsidRDefault="00487449" w:rsidP="00487449">
      <w:pPr>
        <w:keepNext/>
        <w:jc w:val="center"/>
      </w:pPr>
      <w:r w:rsidRPr="00487449">
        <w:rPr>
          <w:b/>
          <w:bCs/>
          <w:noProof/>
          <w:lang w:eastAsia="de-DE"/>
        </w:rPr>
        <w:drawing>
          <wp:inline distT="0" distB="0" distL="0" distR="0" wp14:anchorId="4F3C1721" wp14:editId="4F5028C6">
            <wp:extent cx="4048690" cy="3658111"/>
            <wp:effectExtent l="0" t="0" r="0" b="0"/>
            <wp:docPr id="52" name="Grafik 52"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Grafik 52" descr="Ein Bild, das Text, Screenshot, Monitor, schwarz enthält.&#10;&#10;Automatisch generierte Beschreibung"/>
                    <pic:cNvPicPr/>
                  </pic:nvPicPr>
                  <pic:blipFill>
                    <a:blip r:embed="rId25"/>
                    <a:stretch>
                      <a:fillRect/>
                    </a:stretch>
                  </pic:blipFill>
                  <pic:spPr>
                    <a:xfrm>
                      <a:off x="0" y="0"/>
                      <a:ext cx="4048690" cy="3658111"/>
                    </a:xfrm>
                    <a:prstGeom prst="rect">
                      <a:avLst/>
                    </a:prstGeom>
                  </pic:spPr>
                </pic:pic>
              </a:graphicData>
            </a:graphic>
          </wp:inline>
        </w:drawing>
      </w:r>
    </w:p>
    <w:p w14:paraId="368F32DE" w14:textId="579F70F2" w:rsidR="00407D00" w:rsidRPr="00407D00" w:rsidRDefault="00487449" w:rsidP="00487449">
      <w:pPr>
        <w:pStyle w:val="Beschriftung"/>
        <w:jc w:val="center"/>
        <w:rPr>
          <w:b/>
          <w:bCs/>
        </w:rPr>
      </w:pPr>
      <w:bookmarkStart w:id="27" w:name="_Toc95985474"/>
      <w:r>
        <w:t xml:space="preserve">Abbildung </w:t>
      </w:r>
      <w:fldSimple w:instr=" SEQ Abbildung \* ARABIC ">
        <w:r w:rsidR="00A82F32">
          <w:rPr>
            <w:noProof/>
          </w:rPr>
          <w:t>11</w:t>
        </w:r>
      </w:fldSimple>
      <w:r>
        <w:t>: "Save File as Template"-Dialog in CLion</w:t>
      </w:r>
      <w:bookmarkEnd w:id="27"/>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337561A8" w14:textId="6CD12AA7" w:rsidR="00487449" w:rsidRDefault="00407D00" w:rsidP="000B472E">
      <w:r>
        <w:t>Um eine Datei aus einer Vorlage zu erstellen</w:t>
      </w:r>
      <w:r w:rsidR="00122D85">
        <w:t>,</w:t>
      </w:r>
      <w:r>
        <w:t xml:space="preserve"> müssen mit der Kombination </w:t>
      </w:r>
      <w:r w:rsidRPr="00122D85">
        <w:rPr>
          <w:b/>
          <w:bCs/>
        </w:rPr>
        <w:t>Strg+Alt+S</w:t>
      </w:r>
      <w:r>
        <w:t xml:space="preserve"> die Einstellungen der </w:t>
      </w:r>
      <w:r w:rsidR="00487449">
        <w:t>IDE</w:t>
      </w:r>
      <w:r>
        <w:t xml:space="preserve"> geöffnet werden.</w:t>
      </w:r>
      <w:r w:rsidR="00353D2C">
        <w:t xml:space="preserve"> </w:t>
      </w:r>
      <w:r w:rsidR="00122D85">
        <w:t xml:space="preserve">Darin muss zu </w:t>
      </w:r>
      <w:r w:rsidR="00122D85" w:rsidRPr="00122D85">
        <w:rPr>
          <w:b/>
          <w:bCs/>
        </w:rPr>
        <w:t>Editor</w:t>
      </w:r>
      <w:r w:rsidR="00122D85">
        <w:t xml:space="preserve"> &gt; </w:t>
      </w:r>
      <w:r w:rsidR="00122D85" w:rsidRPr="00122D85">
        <w:rPr>
          <w:b/>
          <w:bCs/>
        </w:rPr>
        <w:t>File and Code Templates</w:t>
      </w:r>
      <w:r w:rsidR="00122D85">
        <w:t xml:space="preserve"> navigiert werden, um die Liste aller Datei Vorlagen zu öffnen.</w:t>
      </w:r>
    </w:p>
    <w:p w14:paraId="1596167B" w14:textId="77777777" w:rsidR="00353D2C" w:rsidRDefault="00353D2C" w:rsidP="00353D2C">
      <w:pPr>
        <w:keepNext/>
      </w:pPr>
      <w:r w:rsidRPr="00353D2C">
        <w:rPr>
          <w:noProof/>
          <w:lang w:eastAsia="de-DE"/>
        </w:rPr>
        <w:lastRenderedPageBreak/>
        <w:drawing>
          <wp:inline distT="0" distB="0" distL="0" distR="0" wp14:anchorId="4BD569FB" wp14:editId="21D86FC2">
            <wp:extent cx="5760720" cy="4181475"/>
            <wp:effectExtent l="0" t="0" r="0" b="9525"/>
            <wp:docPr id="53" name="Grafik 5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Ein Bild, das Text enthält.&#10;&#10;Automatisch generierte Beschreibung"/>
                    <pic:cNvPicPr/>
                  </pic:nvPicPr>
                  <pic:blipFill>
                    <a:blip r:embed="rId26"/>
                    <a:stretch>
                      <a:fillRect/>
                    </a:stretch>
                  </pic:blipFill>
                  <pic:spPr>
                    <a:xfrm>
                      <a:off x="0" y="0"/>
                      <a:ext cx="5760720" cy="4181475"/>
                    </a:xfrm>
                    <a:prstGeom prst="rect">
                      <a:avLst/>
                    </a:prstGeom>
                  </pic:spPr>
                </pic:pic>
              </a:graphicData>
            </a:graphic>
          </wp:inline>
        </w:drawing>
      </w:r>
    </w:p>
    <w:p w14:paraId="2F5E2F8C" w14:textId="6EA67699" w:rsidR="00353D2C" w:rsidRPr="00487449" w:rsidRDefault="00353D2C" w:rsidP="00353D2C">
      <w:pPr>
        <w:pStyle w:val="Beschriftung"/>
      </w:pPr>
      <w:bookmarkStart w:id="28" w:name="_Toc95985475"/>
      <w:r>
        <w:t xml:space="preserve">Abbildung </w:t>
      </w:r>
      <w:fldSimple w:instr=" SEQ Abbildung \* ARABIC ">
        <w:r w:rsidR="00A82F32">
          <w:rPr>
            <w:noProof/>
          </w:rPr>
          <w:t>12</w:t>
        </w:r>
      </w:fldSimple>
      <w:r>
        <w:t>: Liste aller Dateivorlagen in CLion</w:t>
      </w:r>
      <w:bookmarkEnd w:id="28"/>
    </w:p>
    <w:p w14:paraId="5EEC59AC" w14:textId="6DC82D0E" w:rsidR="00E57F28" w:rsidRDefault="00122D85" w:rsidP="000B472E">
      <w:r>
        <w:t xml:space="preserve">Nachdem eine Vorlage in der Liste ausgewählt wurde, muss anschließend das </w:t>
      </w:r>
      <w:r w:rsidRPr="00122D85">
        <w:rPr>
          <w:noProof/>
          <w:color w:val="000000" w:themeColor="text1"/>
          <w:lang w:eastAsia="de-DE"/>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1B1F4C1C" w14:textId="77777777" w:rsidR="00353D2C" w:rsidRDefault="00353D2C" w:rsidP="00353D2C">
      <w:pPr>
        <w:keepNext/>
      </w:pPr>
      <w:r w:rsidRPr="00353D2C">
        <w:rPr>
          <w:b/>
          <w:bCs/>
          <w:noProof/>
          <w:lang w:eastAsia="de-DE"/>
        </w:rPr>
        <w:lastRenderedPageBreak/>
        <w:drawing>
          <wp:inline distT="0" distB="0" distL="0" distR="0" wp14:anchorId="21F2C274" wp14:editId="206C467B">
            <wp:extent cx="5760720" cy="4159250"/>
            <wp:effectExtent l="0" t="0" r="0" b="0"/>
            <wp:docPr id="54" name="Grafik 5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Grafik 54" descr="Ein Bild, das Text enthält.&#10;&#10;Automatisch generierte Beschreibung"/>
                    <pic:cNvPicPr/>
                  </pic:nvPicPr>
                  <pic:blipFill>
                    <a:blip r:embed="rId28"/>
                    <a:stretch>
                      <a:fillRect/>
                    </a:stretch>
                  </pic:blipFill>
                  <pic:spPr>
                    <a:xfrm>
                      <a:off x="0" y="0"/>
                      <a:ext cx="5760720" cy="4159250"/>
                    </a:xfrm>
                    <a:prstGeom prst="rect">
                      <a:avLst/>
                    </a:prstGeom>
                  </pic:spPr>
                </pic:pic>
              </a:graphicData>
            </a:graphic>
          </wp:inline>
        </w:drawing>
      </w:r>
    </w:p>
    <w:p w14:paraId="0B0F5A16" w14:textId="60A82099" w:rsidR="00353D2C" w:rsidRDefault="00353D2C" w:rsidP="00353D2C">
      <w:pPr>
        <w:pStyle w:val="Beschriftung"/>
        <w:rPr>
          <w:b/>
          <w:bCs/>
        </w:rPr>
      </w:pPr>
      <w:bookmarkStart w:id="29" w:name="_Toc95985476"/>
      <w:r>
        <w:t xml:space="preserve">Abbildung </w:t>
      </w:r>
      <w:fldSimple w:instr=" SEQ Abbildung \* ARABIC ">
        <w:r w:rsidR="00A82F32">
          <w:rPr>
            <w:noProof/>
          </w:rPr>
          <w:t>13</w:t>
        </w:r>
      </w:fldSimple>
      <w:r>
        <w:t>: Kopie einer Dateivorlage in CLion</w:t>
      </w:r>
      <w:bookmarkEnd w:id="29"/>
    </w:p>
    <w:p w14:paraId="384E4C01" w14:textId="59B18A31"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Content>
          <w:r>
            <w:fldChar w:fldCharType="begin"/>
          </w:r>
          <w:r w:rsidR="00A42A26">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NdIn1dfSwiVGFnIjoiQ2l0YXZpUGxhY2Vob2xkZXIjYTRkMGMyYzEtZWVkNy00ZDMxLWE3YzctNmY2MmNmNTNlMjhhIiwiVGV4dCI6IlsyM10iLCJXQUlWZXJzaW9uIjoiNi4zLjAuMCJ9}</w:instrText>
          </w:r>
          <w:r>
            <w:fldChar w:fldCharType="separate"/>
          </w:r>
          <w:r w:rsidR="00A42A26">
            <w:t>[23]</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Content>
          <w:r w:rsidR="0083110E">
            <w:fldChar w:fldCharType="begin"/>
          </w:r>
          <w:r w:rsidR="00A42A26">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yLTEyVDE3OjM2OjU2IiwiUHJvamVjdCI6eyIkcmVmIjoiNSJ9fSwiVXNlTnVtYmVyaW5nVHlwZU9mUGFyZW50RG9jdW1lbnQiOmZhbHNlfV0sIkZvcm1hdHRlZFRleHQiOnsiJGlkIjoiMTEiLCJDb3VudCI6MSwiVGV4dFVuaXRzIjpbeyIkaWQiOiIxMiIsIkZvbnRTdHlsZSI6eyIkaWQiOiIxMyIsIk5ldXRyYWwiOnRydWV9LCJSZWFkaW5nT3JkZXIiOjEsIlRleHQiOiJbMjRdIn1dfSwiVGFnIjoiQ2l0YXZpUGxhY2Vob2xkZXIjMzY0NDcxNzgtZWQzMC00NTQxLTkyNDYtNzc5YjZmOTFkMjUwIiwiVGV4dCI6IlsyNF0iLCJXQUlWZXJzaW9uIjoiNi4zLjAuMCJ9}</w:instrText>
          </w:r>
          <w:r w:rsidR="0083110E">
            <w:fldChar w:fldCharType="separate"/>
          </w:r>
          <w:r w:rsidR="00A42A26">
            <w:t>[24]</w:t>
          </w:r>
          <w:r w:rsidR="0083110E">
            <w:fldChar w:fldCharType="end"/>
          </w:r>
        </w:sdtContent>
      </w:sdt>
      <w:r w:rsidR="0083110E">
        <w:t>.</w:t>
      </w:r>
    </w:p>
    <w:p w14:paraId="05BB0D40" w14:textId="49136340" w:rsidR="00B6171A" w:rsidRDefault="00B6171A" w:rsidP="000B472E">
      <w:r>
        <w:t xml:space="preserve">Wie auch Eclipse, </w:t>
      </w:r>
      <w:r w:rsidR="00504C71">
        <w:t xml:space="preserve">bietet CLion </w:t>
      </w:r>
      <w:r w:rsidR="004F3BBF">
        <w:t xml:space="preserve">keinen </w:t>
      </w:r>
      <w:r w:rsidR="00504C71">
        <w:t>ausreichenden Funktionsumfang</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Je nach Projektformat wird j</w:t>
      </w:r>
      <w:r w:rsidR="00D95E81">
        <w:t>edes neue Projekt</w:t>
      </w:r>
      <w:r w:rsidR="000471F4">
        <w:t xml:space="preserve"> wird in CLion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w:t>
      </w:r>
      <w:r w:rsidR="000471F4">
        <w:lastRenderedPageBreak/>
        <w:t xml:space="preserve">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30" w:name="_Toc95927010"/>
      <w:r>
        <w:t>Visual Studio Code</w:t>
      </w:r>
      <w:bookmarkEnd w:id="30"/>
    </w:p>
    <w:p w14:paraId="77E4C982" w14:textId="21919608" w:rsidR="002B54E6" w:rsidRDefault="002B54E6" w:rsidP="002B54E6">
      <w:r>
        <w:t>Visual Studio Code (abgekürzt VSCode) ist ein kostenloser und open source (</w:t>
      </w:r>
      <w:hyperlink r:id="rId29"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Content>
          <w:r>
            <w:fldChar w:fldCharType="begin"/>
          </w:r>
          <w:r w:rsidR="00A42A26">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ItMTJUMTc6MzY6NTYiLCJQcm9qZWN0Ijp7IiRyZWYiOiI1In19LCJVc2VOdW1iZXJpbmdUeXBlT2ZQYXJlbnREb2N1bWVudCI6ZmFsc2V9XSwiRm9ybWF0dGVkVGV4dCI6eyIkaWQiOiIxNCIsIkNvdW50IjoxLCJUZXh0VW5pdHMiOlt7IiRpZCI6IjE1IiwiRm9udFN0eWxlIjp7IiRpZCI6IjE2IiwiTmV1dHJhbCI6dHJ1ZX0sIlJlYWRpbmdPcmRlciI6MSwiVGV4dCI6IlsyNV0ifV19LCJUYWciOiJDaXRhdmlQbGFjZWhvbGRlciM3MjdhNzM5Ny04NDEwLTRiNzktYjA0Yy04NzMyZDdkNGU1YmUiLCJUZXh0IjoiWzI1XSIsIldBSVZlcnNpb24iOiI2LjMuMC4wIn0=}</w:instrText>
          </w:r>
          <w:r>
            <w:fldChar w:fldCharType="separate"/>
          </w:r>
          <w:r w:rsidR="00A42A26">
            <w:t>[25]</w:t>
          </w:r>
          <w:r>
            <w:fldChar w:fldCharType="end"/>
          </w:r>
        </w:sdtContent>
      </w:sdt>
      <w:r>
        <w:t>.</w:t>
      </w:r>
    </w:p>
    <w:p w14:paraId="1F137BB6" w14:textId="28B6F67C"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Content>
          <w:r w:rsidR="0015130D">
            <w:fldChar w:fldCharType="begin"/>
          </w:r>
          <w:r w:rsidR="00A42A26">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zkyNmM0MDNkLTFhYmQtNGRjZC05ZjJkLTk0MmFhNWNmNmNhZiIsIlRleHQiOiJbMjZdIiwiV0FJVmVyc2lvbiI6IjYuMy4wLjAifQ==}</w:instrText>
          </w:r>
          <w:r w:rsidR="0015130D">
            <w:fldChar w:fldCharType="separate"/>
          </w:r>
          <w:r w:rsidR="00A42A26">
            <w:t>[26]</w:t>
          </w:r>
          <w:r w:rsidR="0015130D">
            <w:fldChar w:fldCharType="end"/>
          </w:r>
        </w:sdtContent>
      </w:sdt>
      <w:r w:rsidR="00E12F54">
        <w:t>.</w:t>
      </w:r>
    </w:p>
    <w:p w14:paraId="15965BFC" w14:textId="4F2D34F8" w:rsidR="002B54E6" w:rsidRDefault="002B54E6" w:rsidP="00106A10">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rsidR="00106A10">
        <w:t xml:space="preserve">des Hauptmenüs, </w:t>
      </w:r>
      <w:r>
        <w:t>ein Verzeichnis auswählt werden, in welches ein neues Projekt angelegt werden soll.</w:t>
      </w:r>
      <w:r w:rsidR="00106A10">
        <w:t xml:space="preserve"> </w:t>
      </w:r>
      <w:r>
        <w:t xml:space="preserve">Nachdem ein Verzeichnis ausgewählt </w:t>
      </w:r>
      <w:r w:rsidR="00096735">
        <w:t xml:space="preserve">und geöffnet </w:t>
      </w:r>
      <w:r>
        <w:t>wurde, kann darin</w:t>
      </w:r>
      <w:r w:rsidR="00096735">
        <w:t xml:space="preserve">, </w:t>
      </w:r>
      <w:r w:rsidR="00106A10">
        <w:t>Mithilfe</w:t>
      </w:r>
      <w:r w:rsidR="00096735">
        <w:t xml:space="preserve"> des VSCode Explorers, </w:t>
      </w:r>
      <w:r>
        <w:t>ein neuer Ordner angelegt werden.</w:t>
      </w:r>
      <w:r w:rsidR="00096735">
        <w:t xml:space="preserve"> Dieser Ordner repräsentiert das Softwareprojekt.</w:t>
      </w:r>
    </w:p>
    <w:p w14:paraId="40469133" w14:textId="7838378D" w:rsidR="00106A10" w:rsidRDefault="00106A10" w:rsidP="00106A10">
      <w:pPr>
        <w:keepNext/>
        <w:jc w:val="center"/>
      </w:pPr>
      <w:r>
        <w:rPr>
          <w:noProof/>
          <w:lang w:eastAsia="de-DE"/>
        </w:rPr>
        <w:lastRenderedPageBreak/>
        <w:drawing>
          <wp:inline distT="0" distB="0" distL="0" distR="0" wp14:anchorId="55DB2C20" wp14:editId="47EA07C0">
            <wp:extent cx="5092700" cy="2626360"/>
            <wp:effectExtent l="0" t="0" r="0" b="2540"/>
            <wp:docPr id="41" name="Grafik 4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Grafik 41" descr="Ein Bild, das Text enthält.&#10;&#10;Automatisch generierte Beschreibu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92700" cy="2626360"/>
                    </a:xfrm>
                    <a:prstGeom prst="rect">
                      <a:avLst/>
                    </a:prstGeom>
                    <a:noFill/>
                    <a:ln>
                      <a:noFill/>
                    </a:ln>
                  </pic:spPr>
                </pic:pic>
              </a:graphicData>
            </a:graphic>
          </wp:inline>
        </w:drawing>
      </w:r>
    </w:p>
    <w:p w14:paraId="18FE2392" w14:textId="2CAC4605" w:rsidR="00106A10" w:rsidRDefault="00106A10" w:rsidP="00106A10">
      <w:pPr>
        <w:pStyle w:val="Beschriftung"/>
        <w:jc w:val="center"/>
      </w:pPr>
      <w:bookmarkStart w:id="31" w:name="_Toc95985477"/>
      <w:r>
        <w:t xml:space="preserve">Abbildung </w:t>
      </w:r>
      <w:fldSimple w:instr=" SEQ Abbildung \* ARABIC ">
        <w:r w:rsidR="00A82F32">
          <w:rPr>
            <w:noProof/>
          </w:rPr>
          <w:t>14</w:t>
        </w:r>
      </w:fldSimple>
      <w:r>
        <w:t>: Explorer in VSCode</w:t>
      </w:r>
      <w:bookmarkEnd w:id="31"/>
    </w:p>
    <w:p w14:paraId="54F89274" w14:textId="289FE418"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Content>
          <w:r>
            <w:fldChar w:fldCharType="begin"/>
          </w:r>
          <w:r w:rsidR="00A42A26">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3XSJ9XX0sIlRhZyI6IkNpdGF2aVBsYWNlaG9sZGVyIzQ2YWY0MmQ0LTFhYzgtNGQ0ZC04NzRmLTVhOWMyOTk1N2FiMyIsIlRleHQiOiJbMjddIiwiV0FJVmVyc2lvbiI6IjYuMy4wLjAifQ==}</w:instrText>
          </w:r>
          <w:r>
            <w:fldChar w:fldCharType="separate"/>
          </w:r>
          <w:r w:rsidR="00A42A26">
            <w:t>[27]</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32" w:name="_Hlk89271753"/>
      <w:r>
        <w:t xml:space="preserve">„Project Templates“ </w:t>
      </w:r>
      <w:bookmarkEnd w:id="32"/>
      <w:r>
        <w:t>von cantonios (</w:t>
      </w:r>
      <w:hyperlink r:id="rId31"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46A879BE" w14:textId="77777777" w:rsidR="00C66532" w:rsidRDefault="00C66532" w:rsidP="00C66532">
      <w:pPr>
        <w:keepNext/>
      </w:pPr>
      <w:r>
        <w:rPr>
          <w:noProof/>
          <w:lang w:eastAsia="de-DE"/>
        </w:rPr>
        <w:lastRenderedPageBreak/>
        <w:drawing>
          <wp:inline distT="0" distB="0" distL="0" distR="0" wp14:anchorId="70267140" wp14:editId="5B8CFC9B">
            <wp:extent cx="5760720" cy="5432425"/>
            <wp:effectExtent l="0" t="0" r="0" b="0"/>
            <wp:docPr id="43" name="Grafik 43"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afik 43" descr="Ein Bild, das Text, Screenshot, Monitor, schwarz enthält.&#10;&#10;Automatisch generierte Beschreibu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5432425"/>
                    </a:xfrm>
                    <a:prstGeom prst="rect">
                      <a:avLst/>
                    </a:prstGeom>
                    <a:noFill/>
                    <a:ln>
                      <a:noFill/>
                    </a:ln>
                  </pic:spPr>
                </pic:pic>
              </a:graphicData>
            </a:graphic>
          </wp:inline>
        </w:drawing>
      </w:r>
    </w:p>
    <w:p w14:paraId="18FBF2E2" w14:textId="586A4731" w:rsidR="00C66532" w:rsidRDefault="00C66532" w:rsidP="00C66532">
      <w:pPr>
        <w:pStyle w:val="Beschriftung"/>
        <w:rPr>
          <w:b/>
          <w:bCs/>
        </w:rPr>
      </w:pPr>
      <w:bookmarkStart w:id="33" w:name="_Toc95985478"/>
      <w:r>
        <w:t xml:space="preserve">Abbildung </w:t>
      </w:r>
      <w:fldSimple w:instr=" SEQ Abbildung \* ARABIC ">
        <w:r w:rsidR="00A82F32">
          <w:rPr>
            <w:noProof/>
          </w:rPr>
          <w:t>15</w:t>
        </w:r>
      </w:fldSimple>
      <w:r>
        <w:t>: Projekt als Template speichern in VSCode</w:t>
      </w:r>
      <w:bookmarkEnd w:id="33"/>
    </w:p>
    <w:p w14:paraId="36BD404F" w14:textId="77777777" w:rsidR="00C66532" w:rsidRDefault="002B54E6" w:rsidP="002B54E6">
      <w:r>
        <w:t>Nachdem dieser Menüpunkt ausgewählt wurde, öffnet sich die Befehlspalette von VSCode, in der man einen beliebigen Namen für dieses Template-Projekt vergeben kann.</w:t>
      </w:r>
    </w:p>
    <w:p w14:paraId="304C8ECF" w14:textId="4ADDB6DE"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lang w:eastAsia="de-DE"/>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0815059E" w:rsidR="002B54E6" w:rsidRDefault="00050129" w:rsidP="00050129">
      <w:pPr>
        <w:pStyle w:val="Beschriftung"/>
      </w:pPr>
      <w:bookmarkStart w:id="34" w:name="_Toc95985479"/>
      <w:r>
        <w:t xml:space="preserve">Abbildung </w:t>
      </w:r>
      <w:fldSimple w:instr=" SEQ Abbildung \* ARABIC ">
        <w:r w:rsidR="00A82F32">
          <w:rPr>
            <w:noProof/>
          </w:rPr>
          <w:t>16</w:t>
        </w:r>
      </w:fldSimple>
      <w:r>
        <w:t>: Standard</w:t>
      </w:r>
      <w:r w:rsidR="009F06E5">
        <w:t>s</w:t>
      </w:r>
      <w:r>
        <w:t>peicherorte der Projekte der VSCode Extension</w:t>
      </w:r>
      <w:bookmarkEnd w:id="34"/>
    </w:p>
    <w:p w14:paraId="5EC2210C" w14:textId="77777777" w:rsidR="002B54E6" w:rsidRDefault="002B54E6" w:rsidP="002B54E6">
      <w:r>
        <w:lastRenderedPageBreak/>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w:t>
      </w:r>
      <w:proofErr w:type="gramStart"/>
      <w:r w:rsidRPr="00FE1817">
        <w:rPr>
          <w:b/>
          <w:bCs/>
        </w:rPr>
        <w:t>settings.json</w:t>
      </w:r>
      <w:proofErr w:type="gramEnd"/>
      <w:r w:rsidRPr="00FE1817">
        <w:rPr>
          <w:b/>
          <w:bCs/>
        </w:rPr>
        <w:t>“ bearbeiten</w:t>
      </w:r>
      <w:r>
        <w:t xml:space="preserve"> geändert werden, indem man folgende Zeile addiert:</w:t>
      </w:r>
    </w:p>
    <w:p w14:paraId="2F9280C9" w14:textId="77777777" w:rsidR="00050129" w:rsidRDefault="002B54E6" w:rsidP="00050129">
      <w:pPr>
        <w:keepNext/>
      </w:pPr>
      <w:r>
        <w:rPr>
          <w:noProof/>
          <w:lang w:eastAsia="de-DE"/>
        </w:rPr>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1271B59A" w:rsidR="002B54E6" w:rsidRDefault="00050129" w:rsidP="00050129">
      <w:pPr>
        <w:pStyle w:val="Beschriftung"/>
      </w:pPr>
      <w:bookmarkStart w:id="35" w:name="_Toc95985480"/>
      <w:r>
        <w:t xml:space="preserve">Abbildung </w:t>
      </w:r>
      <w:fldSimple w:instr=" SEQ Abbildung \* ARABIC ">
        <w:r w:rsidR="00A82F32">
          <w:rPr>
            <w:noProof/>
          </w:rPr>
          <w:t>17</w:t>
        </w:r>
      </w:fldSimple>
      <w:r>
        <w:t>: Änderung des Speicherortes für die Projekte der VSCode Extension</w:t>
      </w:r>
      <w:bookmarkEnd w:id="35"/>
    </w:p>
    <w:p w14:paraId="752C9DAD" w14:textId="77777777" w:rsidR="002B54E6" w:rsidRDefault="002B54E6" w:rsidP="002B54E6">
      <w:r>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21A3D89D" w14:textId="77777777" w:rsidR="00C66532" w:rsidRDefault="00C66532" w:rsidP="00C66532">
      <w:pPr>
        <w:keepNext/>
      </w:pPr>
      <w:r>
        <w:rPr>
          <w:noProof/>
          <w:lang w:eastAsia="de-DE"/>
        </w:rPr>
        <w:lastRenderedPageBreak/>
        <w:drawing>
          <wp:inline distT="0" distB="0" distL="0" distR="0" wp14:anchorId="63CF948E" wp14:editId="34E0310E">
            <wp:extent cx="5760720" cy="5718175"/>
            <wp:effectExtent l="0" t="0" r="0" b="0"/>
            <wp:docPr id="44" name="Grafik 44" descr="Ein Bild, das Text, Screenshot, Monitor, schwar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descr="Ein Bild, das Text, Screenshot, Monitor, schwarz enthält.&#10;&#10;Automatisch generierte Beschreibu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5718175"/>
                    </a:xfrm>
                    <a:prstGeom prst="rect">
                      <a:avLst/>
                    </a:prstGeom>
                    <a:noFill/>
                    <a:ln>
                      <a:noFill/>
                    </a:ln>
                  </pic:spPr>
                </pic:pic>
              </a:graphicData>
            </a:graphic>
          </wp:inline>
        </w:drawing>
      </w:r>
    </w:p>
    <w:p w14:paraId="4BA9F9CC" w14:textId="164B6B0F" w:rsidR="002B54E6" w:rsidRPr="00EF217E" w:rsidRDefault="00C66532" w:rsidP="00C66532">
      <w:pPr>
        <w:pStyle w:val="Beschriftung"/>
        <w:rPr>
          <w:b/>
          <w:bCs/>
        </w:rPr>
      </w:pPr>
      <w:bookmarkStart w:id="36" w:name="_Toc95985481"/>
      <w:r>
        <w:t xml:space="preserve">Abbildung </w:t>
      </w:r>
      <w:fldSimple w:instr=" SEQ Abbildung \* ARABIC ">
        <w:r w:rsidR="00A82F32">
          <w:rPr>
            <w:noProof/>
          </w:rPr>
          <w:t>18</w:t>
        </w:r>
      </w:fldSimple>
      <w:r>
        <w:t>: Projekt von einem Template erstellen in VSCode</w:t>
      </w:r>
      <w:bookmarkEnd w:id="36"/>
    </w:p>
    <w:p w14:paraId="5985D6D8" w14:textId="77777777" w:rsidR="00C66532" w:rsidRDefault="002B54E6" w:rsidP="002B54E6">
      <w:r>
        <w:t>Mit der Auswahl des Menüpunktes öffnet sich die Befehlspalette in VSCode mit einer Liste aller gespeicherten Template-Projekte.</w:t>
      </w:r>
      <w:r w:rsidR="00C66532">
        <w:t xml:space="preserve"> In dieser Liste</w:t>
      </w:r>
      <w:r>
        <w:t xml:space="preserve"> </w:t>
      </w:r>
      <w:r w:rsidR="00C66532">
        <w:t>muss</w:t>
      </w:r>
      <w:r>
        <w:t xml:space="preserve">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6ED633BA" w14:textId="0FE183B1"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lang w:eastAsia="de-DE"/>
        </w:rPr>
        <w:lastRenderedPageBreak/>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5E95B5F7" w:rsidR="002B54E6" w:rsidRDefault="008732B4" w:rsidP="008732B4">
      <w:pPr>
        <w:pStyle w:val="Beschriftung"/>
      </w:pPr>
      <w:bookmarkStart w:id="37" w:name="_Toc95985482"/>
      <w:r>
        <w:t xml:space="preserve">Abbildung </w:t>
      </w:r>
      <w:fldSimple w:instr=" SEQ Abbildung \* ARABIC ">
        <w:r w:rsidR="00A82F32">
          <w:rPr>
            <w:noProof/>
          </w:rPr>
          <w:t>19</w:t>
        </w:r>
      </w:fldSimple>
      <w:r>
        <w:t xml:space="preserve">: </w:t>
      </w:r>
      <w:r w:rsidR="00050129">
        <w:t xml:space="preserve">Art der Integration für </w:t>
      </w:r>
      <w:r>
        <w:t xml:space="preserve">Platzhalter </w:t>
      </w:r>
      <w:r w:rsidR="00050129">
        <w:t>der</w:t>
      </w:r>
      <w:r>
        <w:t xml:space="preserve"> VSCode Extension</w:t>
      </w:r>
      <w:bookmarkEnd w:id="37"/>
    </w:p>
    <w:p w14:paraId="2E7A1451" w14:textId="75D4FAB9"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Content>
          <w:r>
            <w:fldChar w:fldCharType="begin"/>
          </w:r>
          <w:r w:rsidR="00A42A26">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4XSJ9XX0sIlRhZyI6IkNpdGF2aVBsYWNlaG9sZGVyI2MzNGY4OTJhLTFlYTctNDk1OS04MTYyLWRlODY0MmI3MjBjZSIsIlRleHQiOiJbMjhdIiwiV0FJVmVyc2lvbiI6IjYuMy4wLjAifQ==}</w:instrText>
          </w:r>
          <w:r>
            <w:fldChar w:fldCharType="separate"/>
          </w:r>
          <w:r w:rsidR="00A42A26">
            <w:t>[28]</w:t>
          </w:r>
          <w:r>
            <w:fldChar w:fldCharType="end"/>
          </w:r>
        </w:sdtContent>
      </w:sdt>
      <w:r>
        <w:t>.</w:t>
      </w:r>
    </w:p>
    <w:p w14:paraId="3F319D91" w14:textId="5908E5B8"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456196F0" w14:textId="1FCE2373" w:rsidR="001C7948" w:rsidRDefault="001C7948" w:rsidP="001C7948">
      <w:pPr>
        <w:pStyle w:val="berschrift2"/>
        <w:numPr>
          <w:ilvl w:val="1"/>
          <w:numId w:val="1"/>
        </w:numPr>
      </w:pPr>
      <w:bookmarkStart w:id="38" w:name="_Toc95927011"/>
      <w:r>
        <w:t>Zusammenfassung</w:t>
      </w:r>
      <w:bookmarkEnd w:id="38"/>
    </w:p>
    <w:p w14:paraId="29680C29" w14:textId="688481C5" w:rsidR="001A0843" w:rsidRDefault="00A84B7D" w:rsidP="005B4692">
      <w:r>
        <w:t>In d</w:t>
      </w:r>
      <w:r w:rsidR="001C7948">
        <w:t xml:space="preserve">iesem </w:t>
      </w:r>
      <w:r>
        <w:t xml:space="preserve">Kapitel </w:t>
      </w:r>
      <w:r w:rsidR="001C7948">
        <w:t>wird</w:t>
      </w:r>
      <w:r>
        <w:t xml:space="preserve"> erklärt, wieso </w:t>
      </w:r>
      <w:r w:rsidR="0012229B" w:rsidRPr="0012229B">
        <w:t>die vorgestellten Lösungen</w:t>
      </w:r>
      <w:r w:rsidR="001A0843">
        <w:t xml:space="preserve"> </w:t>
      </w:r>
      <w:r w:rsidR="001C7948">
        <w:t xml:space="preserve">dieses Kapitels </w:t>
      </w:r>
      <w:r>
        <w:t>nicht ausreichen</w:t>
      </w:r>
      <w:r w:rsidR="0012229B" w:rsidRPr="0012229B">
        <w:t>, um die Probleme dieser Bachelorarbeit zu lösen</w:t>
      </w:r>
      <w:r>
        <w:t>.</w:t>
      </w:r>
    </w:p>
    <w:p w14:paraId="3DC874CD" w14:textId="77777777" w:rsidR="00853FDA" w:rsidRDefault="001A0843" w:rsidP="001C7948">
      <w:r>
        <w:t xml:space="preserve">Mit </w:t>
      </w:r>
      <w:r w:rsidR="002D4862">
        <w:t xml:space="preserve">Versionsverwaltungen </w:t>
      </w:r>
      <w:r>
        <w:t xml:space="preserve">kann </w:t>
      </w:r>
      <w:r w:rsidR="002D4862">
        <w:t>nur eine Kopie einer Projekt-Schablone erstell</w:t>
      </w:r>
      <w:r>
        <w:t>t werden</w:t>
      </w:r>
      <w:r w:rsidR="002D4862">
        <w:t xml:space="preserve">. Um </w:t>
      </w:r>
      <w:r>
        <w:t xml:space="preserve">daraus </w:t>
      </w:r>
      <w:r w:rsidR="002D4862">
        <w:t>ein neues Projekt zu erstellen, muss die</w:t>
      </w:r>
      <w:r>
        <w:t xml:space="preserve"> Kopie</w:t>
      </w:r>
      <w:r w:rsidR="002D4862">
        <w:t xml:space="preserve"> anschließend manuell bearbeitet werden.</w:t>
      </w:r>
      <w:r>
        <w:t xml:space="preserve"> </w:t>
      </w:r>
      <w:r w:rsidR="00853FDA">
        <w:t>Diese Vorgehensweise ist zeitaufwändig und fehleranfällig.</w:t>
      </w:r>
    </w:p>
    <w:p w14:paraId="2500C3B7" w14:textId="08B25DE3" w:rsidR="00853FDA" w:rsidRDefault="002D4862" w:rsidP="001C7948">
      <w:r>
        <w:t xml:space="preserve">In Eclipse muss zuerst ein neuer Projekt-Wizard programmiert werden, um ein Projekt aus einer neuen Projekt-Schablone erstellen zu können. </w:t>
      </w:r>
      <w:r w:rsidR="00853FDA">
        <w:t>Dazu wird zu einem Vorwissen in der Programmierung und zum anderen Vorwissen über die Architektur von Eclipse benötigt.</w:t>
      </w:r>
    </w:p>
    <w:p w14:paraId="0DEE470F" w14:textId="77777777" w:rsidR="001C7948" w:rsidRDefault="002D4862" w:rsidP="001C7948">
      <w:r>
        <w:lastRenderedPageBreak/>
        <w:t>CLion bietet keine Möglichkeit an, eine neue Projekt-Schablone einzubinden.</w:t>
      </w:r>
      <w:r w:rsidR="001A0843">
        <w:t xml:space="preserve"> Allerdings können in CLion Dateien aus eigenen Datei-Vorlagen erstellt werden.</w:t>
      </w:r>
      <w:r>
        <w:t xml:space="preserve"> </w:t>
      </w:r>
      <w:r w:rsidR="00853FDA">
        <w:t>Ein Projekt aus einzelnen Dateien aufzubauen ist allerdings mühsam und fehleranfällig.</w:t>
      </w:r>
    </w:p>
    <w:p w14:paraId="4F0BC14F" w14:textId="44B2798F" w:rsidR="002D4862" w:rsidRDefault="002D4862" w:rsidP="001C7948">
      <w:r>
        <w:t xml:space="preserve">VSCode mit der </w:t>
      </w:r>
      <w:r w:rsidR="001A0843">
        <w:t xml:space="preserve">installierten </w:t>
      </w:r>
      <w:r>
        <w:t>Extension „Project Templates“ ist die beste vorgestellte Lösung</w:t>
      </w:r>
      <w:r w:rsidR="001A0843">
        <w:t>.</w:t>
      </w:r>
      <w:r>
        <w:t xml:space="preserve"> </w:t>
      </w:r>
      <w:r w:rsidR="001A0843">
        <w:t>A</w:t>
      </w:r>
      <w:r>
        <w:t xml:space="preserve">llerdings </w:t>
      </w:r>
      <w:r w:rsidR="001A0843">
        <w:t>ist diese Lösung auch nicht ausreichend</w:t>
      </w:r>
      <w:r>
        <w:t xml:space="preserve">, </w:t>
      </w:r>
      <w:r w:rsidR="001A0843">
        <w:t>da</w:t>
      </w:r>
      <w:r>
        <w:t xml:space="preserve"> </w:t>
      </w:r>
      <w:r w:rsidR="001A0843">
        <w:t xml:space="preserve">für </w:t>
      </w:r>
      <w:r>
        <w:t>die Platzhalter</w:t>
      </w:r>
      <w:r w:rsidR="001A0843">
        <w:t xml:space="preserve">, die den Dateien hinzugefügt werden, könne, </w:t>
      </w:r>
      <w:r>
        <w:t>nur Zeichenkette</w:t>
      </w:r>
      <w:r w:rsidR="001A0843">
        <w:t>n</w:t>
      </w:r>
      <w:r>
        <w:t xml:space="preserve"> übergeben werden </w:t>
      </w:r>
      <w:r w:rsidR="001A0843">
        <w:t>können</w:t>
      </w:r>
      <w:r>
        <w:t>.</w:t>
      </w:r>
    </w:p>
    <w:p w14:paraId="7928147E" w14:textId="77777777" w:rsidR="001C7948" w:rsidRDefault="002D4862" w:rsidP="001C7948">
      <w:r>
        <w:t>Das wichtigste ist jedoch, dass keine der vorgestellten Lösungen eine Möglichkeit beinhaltet, mit der bestehende Projekte mit der Projekt-Schablone, aus der diese entstanden sind, verglichen werden und bei unterschieden aktualisiert werden können.</w:t>
      </w:r>
    </w:p>
    <w:p w14:paraId="3DF49166" w14:textId="0928B157" w:rsidR="001E7F2B" w:rsidRPr="0012229B" w:rsidRDefault="001E7F2B" w:rsidP="001C7948">
      <w:r w:rsidRPr="0012229B">
        <w:br w:type="page"/>
      </w:r>
    </w:p>
    <w:p w14:paraId="6A7AD044" w14:textId="77777777" w:rsidR="001E7F2B" w:rsidRDefault="001E7F2B" w:rsidP="00196E2A">
      <w:pPr>
        <w:pStyle w:val="berschrift1"/>
        <w:numPr>
          <w:ilvl w:val="0"/>
          <w:numId w:val="1"/>
        </w:numPr>
      </w:pPr>
      <w:bookmarkStart w:id="39" w:name="_Toc95927012"/>
      <w:r>
        <w:lastRenderedPageBreak/>
        <w:t>Lösungsansatz</w:t>
      </w:r>
      <w:bookmarkEnd w:id="39"/>
    </w:p>
    <w:p w14:paraId="7313575E" w14:textId="7238863F" w:rsidR="00241997" w:rsidRDefault="003A05BB" w:rsidP="00FF1FBD">
      <w:r>
        <w:t xml:space="preserve">Um das beschriebene Problem </w:t>
      </w:r>
      <w:r w:rsidR="00DD67E3">
        <w:t>in Kapitel 1</w:t>
      </w:r>
      <w:r>
        <w:t xml:space="preserve"> zu lösen, wurde im Rahmen dieser Thesis ein </w:t>
      </w:r>
      <w:r w:rsidR="00385969">
        <w:t>spezielles DevOps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w:t>
      </w:r>
      <w:proofErr w:type="gramStart"/>
      <w:r w:rsidR="00006E14">
        <w:t>des</w:t>
      </w:r>
      <w:r w:rsidR="00F14D71">
        <w:t xml:space="preserve"> </w:t>
      </w:r>
      <w:r w:rsidR="00006E14">
        <w:t>Template</w:t>
      </w:r>
      <w:r w:rsidR="00DA0CFC">
        <w:t>s</w:t>
      </w:r>
      <w:proofErr w:type="gramEnd"/>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687B335B" w14:textId="77777777" w:rsidR="008F6DBD" w:rsidRDefault="0001515D" w:rsidP="00FF1FBD">
      <w:r>
        <w:t xml:space="preserve">Um ein neues Projekt mit dem Projekt-Konfigurator zu erstellen, muss ein spezielles Formular in der GUI ausgefüllt werden. </w:t>
      </w:r>
      <w:r w:rsidR="008F6DBD">
        <w:t>In das Formular müssen folgende Werte eingegeben werden:</w:t>
      </w:r>
    </w:p>
    <w:p w14:paraId="33C2EAB5" w14:textId="46E7F54F" w:rsidR="00D40067" w:rsidRDefault="003B056B" w:rsidP="003B056B">
      <w:pPr>
        <w:pStyle w:val="Listenabsatz"/>
        <w:numPr>
          <w:ilvl w:val="0"/>
          <w:numId w:val="20"/>
        </w:numPr>
      </w:pPr>
      <w:r>
        <w:t>Der lange Projektname – einzugeben in ein Texteingabefeld</w:t>
      </w:r>
    </w:p>
    <w:p w14:paraId="37601838" w14:textId="0D0D00E4" w:rsidR="003B056B" w:rsidRDefault="003B056B" w:rsidP="003B056B">
      <w:pPr>
        <w:pStyle w:val="Listenabsatz"/>
        <w:numPr>
          <w:ilvl w:val="0"/>
          <w:numId w:val="20"/>
        </w:numPr>
      </w:pPr>
      <w:r>
        <w:t>Der kurze Projektname – einzugeben in ein Texteingabefeld</w:t>
      </w:r>
    </w:p>
    <w:p w14:paraId="72A370DB" w14:textId="4BBAA04E" w:rsidR="003B056B" w:rsidRDefault="003B056B" w:rsidP="003B056B">
      <w:pPr>
        <w:pStyle w:val="Listenabsatz"/>
        <w:numPr>
          <w:ilvl w:val="0"/>
          <w:numId w:val="20"/>
        </w:numPr>
      </w:pPr>
      <w:r>
        <w:t>Die Projektbeschreibung – einzugeben in ein Texteingabefeld</w:t>
      </w:r>
    </w:p>
    <w:p w14:paraId="4DFD6A41" w14:textId="07189990" w:rsidR="003B056B" w:rsidRDefault="003B056B" w:rsidP="003B056B">
      <w:pPr>
        <w:pStyle w:val="Listenabsatz"/>
        <w:numPr>
          <w:ilvl w:val="0"/>
          <w:numId w:val="20"/>
        </w:numPr>
      </w:pPr>
      <w:r>
        <w:t>Der Modultyp</w:t>
      </w:r>
      <w:r w:rsidR="00E163E9">
        <w:t xml:space="preserve"> – durch Auswahl eines Wertes in einer DropDown-Liste</w:t>
      </w:r>
    </w:p>
    <w:p w14:paraId="7EFAF55D" w14:textId="2344BBFE" w:rsidR="003B056B" w:rsidRDefault="003B056B" w:rsidP="003B056B">
      <w:pPr>
        <w:pStyle w:val="Listenabsatz"/>
        <w:numPr>
          <w:ilvl w:val="0"/>
          <w:numId w:val="20"/>
        </w:numPr>
      </w:pPr>
      <w:r>
        <w:t>Der Modulname – einzugeben in ein Texteingabefeld.</w:t>
      </w:r>
    </w:p>
    <w:p w14:paraId="263EFD1E" w14:textId="158E3ED4" w:rsidR="003B056B" w:rsidRDefault="003B056B" w:rsidP="00E163E9">
      <w:pPr>
        <w:pStyle w:val="Listenabsatz"/>
        <w:numPr>
          <w:ilvl w:val="0"/>
          <w:numId w:val="20"/>
        </w:numPr>
      </w:pPr>
      <w:r>
        <w:t>Der Lizenztyp</w:t>
      </w:r>
      <w:r w:rsidR="00E163E9">
        <w:t xml:space="preserve"> – durch Auswahl eines Wertes in einer DropDown-Liste</w:t>
      </w:r>
    </w:p>
    <w:p w14:paraId="324835BB" w14:textId="4A58B578" w:rsidR="003B056B" w:rsidRDefault="003B056B" w:rsidP="003B056B">
      <w:pPr>
        <w:pStyle w:val="Listenabsatz"/>
        <w:numPr>
          <w:ilvl w:val="0"/>
          <w:numId w:val="20"/>
        </w:numPr>
      </w:pPr>
      <w:r>
        <w:t xml:space="preserve">Die Autoren </w:t>
      </w:r>
      <w:r w:rsidR="00E163E9">
        <w:t>– einzugeben in eine Liste</w:t>
      </w:r>
    </w:p>
    <w:p w14:paraId="565B0D3E" w14:textId="16774000" w:rsidR="003B056B" w:rsidRDefault="003B056B" w:rsidP="003B056B">
      <w:pPr>
        <w:pStyle w:val="Listenabsatz"/>
        <w:numPr>
          <w:ilvl w:val="0"/>
          <w:numId w:val="20"/>
        </w:numPr>
      </w:pPr>
      <w:r>
        <w:t>Eine Auswahl an vordefinierten Konfigurationsdateien</w:t>
      </w:r>
      <w:r w:rsidR="00E163E9">
        <w:t xml:space="preserve"> – durch markieren der entsprechenden Checkboxen</w:t>
      </w:r>
    </w:p>
    <w:p w14:paraId="77DEF1E6" w14:textId="14B00922" w:rsidR="001E4E96" w:rsidRDefault="001E4E96" w:rsidP="001E4E96">
      <w:r>
        <w:t xml:space="preserve">Die Unterteilung des Projektnamens in einen kurzen und einen langen Namen ist aus verschiedenen Gründen notwendig. Der lange Projektname ist der vollständige Name des Projektes und wird deswegen nach der Erstellung des Projektes als Titel in verschiedenen Dateien benutzt. </w:t>
      </w:r>
      <w:r w:rsidR="00FC4B73">
        <w:t>Allerdings ist die Länge des langen Projektnamens auf 255 Zeichen limitiert. In das entsprechende Texteingabefeld des Formulars können aus diesem Grund auch nicht mehr Zeichen eingegeben werden.</w:t>
      </w:r>
    </w:p>
    <w:p w14:paraId="19EE7515" w14:textId="0B6F21A2" w:rsidR="00FC4B73" w:rsidRDefault="00FC4B73" w:rsidP="001E4E96">
      <w:r>
        <w:t xml:space="preserve">Der kurze Projektname wird dagegen einerseits als Name für den Projektordner und andererseits als Name für die Bereitstellungspakete des Softwareprojektes verwendet. Aus diesem Grund </w:t>
      </w:r>
      <w:r w:rsidR="00E70DD0">
        <w:t xml:space="preserve">muss dieser Name URL-Konform sein, </w:t>
      </w:r>
      <w:r w:rsidR="00E70DD0" w:rsidRPr="00E70DD0">
        <w:t xml:space="preserve">was bedeutet, dass der </w:t>
      </w:r>
      <w:r w:rsidR="00E70DD0">
        <w:lastRenderedPageBreak/>
        <w:t>dieser Name</w:t>
      </w:r>
      <w:r w:rsidR="00E70DD0" w:rsidRPr="00E70DD0">
        <w:t xml:space="preserve"> keine Zeichen beinhalten darf, die in einer URL nicht enthalten sein dürfen.</w:t>
      </w:r>
    </w:p>
    <w:p w14:paraId="1FEB0025" w14:textId="05AC7742" w:rsidR="009622D4" w:rsidRDefault="00C54835" w:rsidP="00FF1FBD">
      <w:r>
        <w:t xml:space="preserve">Nachdem das Formular </w:t>
      </w:r>
      <w:r w:rsidR="00E70DD0">
        <w:t xml:space="preserve">mit den notwendigen Informationen </w:t>
      </w:r>
      <w:r>
        <w:t>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t xml:space="preserve">automatisch </w:t>
      </w:r>
      <w:r w:rsidR="007A44A4">
        <w:t>ein</w:t>
      </w:r>
      <w:r>
        <w:t xml:space="preserve"> neue</w:t>
      </w:r>
      <w:r w:rsidR="007A44A4">
        <w:t>s</w:t>
      </w:r>
      <w:r w:rsidR="00F9112D">
        <w:t xml:space="preserve"> </w:t>
      </w:r>
      <w:r>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40" w:name="_Toc95927013"/>
      <w:r>
        <w:lastRenderedPageBreak/>
        <w:t>Softwareentwurf</w:t>
      </w:r>
      <w:bookmarkEnd w:id="40"/>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082AFB05" w:rsidR="00B93807" w:rsidRDefault="00B93807" w:rsidP="00153CAC">
      <w:pPr>
        <w:pStyle w:val="Listenabsatz"/>
        <w:numPr>
          <w:ilvl w:val="0"/>
          <w:numId w:val="6"/>
        </w:numPr>
      </w:pPr>
      <w:r>
        <w:t xml:space="preserve">Ausführung von </w:t>
      </w:r>
      <w:r w:rsidR="002E19DE">
        <w:t>Dienstprogrammen eines Projektes</w:t>
      </w:r>
    </w:p>
    <w:p w14:paraId="73ECA43D" w14:textId="261E2201" w:rsidR="003C13CF" w:rsidRDefault="003C13CF" w:rsidP="003C13CF">
      <w:r w:rsidRPr="003C13CF">
        <w:t xml:space="preserve">In diesem Kapitel wird </w:t>
      </w:r>
      <w:r w:rsidR="00F93FA9">
        <w:t xml:space="preserve">zuerst die verwendete Programmiersprache und das Framework für die Entwicklung der GUI begründet. Anschließend wird </w:t>
      </w:r>
      <w:r w:rsidRPr="003C13CF">
        <w:t xml:space="preserve">erklärt, wie das Programm aus der Sicht der Benutzerfreundlichkeit aussieht, indem die grafische Benutzeroberfläche </w:t>
      </w:r>
      <w:r w:rsidR="00EC4C9A">
        <w:t xml:space="preserve">mittels Skizzen </w:t>
      </w:r>
      <w:r w:rsidRPr="003C13CF">
        <w:t xml:space="preserve">analysiert wird, und wie </w:t>
      </w:r>
      <w:r w:rsidR="00EC4C9A">
        <w:t>die Software des Programms</w:t>
      </w:r>
      <w:r w:rsidRPr="003C13CF">
        <w:t xml:space="preserve"> strukturiert ist, indem die Software-Architektur besprochen wird.</w:t>
      </w:r>
    </w:p>
    <w:p w14:paraId="6D0B52B5" w14:textId="560B481D" w:rsidR="00F93FA9" w:rsidRDefault="00F93FA9" w:rsidP="00DE01A2">
      <w:pPr>
        <w:pStyle w:val="berschrift2"/>
        <w:numPr>
          <w:ilvl w:val="1"/>
          <w:numId w:val="1"/>
        </w:numPr>
      </w:pPr>
      <w:bookmarkStart w:id="41" w:name="_Toc95927014"/>
      <w:r>
        <w:t xml:space="preserve">Die Programmiersprache und </w:t>
      </w:r>
      <w:r w:rsidR="00DE01A2">
        <w:t xml:space="preserve">das GUI </w:t>
      </w:r>
      <w:r>
        <w:t>Framework</w:t>
      </w:r>
      <w:bookmarkEnd w:id="41"/>
    </w:p>
    <w:p w14:paraId="108EC0F3" w14:textId="77777777" w:rsidR="00DE01A2" w:rsidRPr="00A331BC" w:rsidRDefault="00DE01A2" w:rsidP="00DE01A2">
      <w:r>
        <w:t>Für die Implementierung der Software wurde eine Programmiersprache und ein GUI-Framework benötigt. Im Folgenden wird erklärt, welche Sprache für die Implementierung gewählt wurde und auf Basis dessen, die Entscheidung des GUI-Frameworks begründet.</w:t>
      </w:r>
    </w:p>
    <w:p w14:paraId="2700EC01" w14:textId="2C5A14A6" w:rsidR="002A2046" w:rsidRDefault="00DE01A2" w:rsidP="00DE01A2">
      <w:r>
        <w:t>Die Software wurde mit der Programmiersprache Python geschrieben</w:t>
      </w:r>
      <w:r w:rsidR="002A2046">
        <w:t>. Diese Auswahl wurde aus drei Gründen getroffen:</w:t>
      </w:r>
    </w:p>
    <w:p w14:paraId="2E2AE631" w14:textId="496C6AE1" w:rsidR="00D42C83" w:rsidRDefault="002A2046" w:rsidP="002A2046">
      <w:pPr>
        <w:pStyle w:val="Listenabsatz"/>
        <w:numPr>
          <w:ilvl w:val="0"/>
          <w:numId w:val="18"/>
        </w:numPr>
      </w:pPr>
      <w:r>
        <w:t>Python ist eine einfach zu benutzen</w:t>
      </w:r>
    </w:p>
    <w:p w14:paraId="505C6910" w14:textId="419B335A" w:rsidR="002A2046" w:rsidRDefault="002A2046" w:rsidP="002A2046">
      <w:pPr>
        <w:pStyle w:val="Listenabsatz"/>
        <w:numPr>
          <w:ilvl w:val="0"/>
          <w:numId w:val="18"/>
        </w:numPr>
      </w:pPr>
      <w:r>
        <w:t>Python funktioniert auf jedem Betriebssystem gleich</w:t>
      </w:r>
    </w:p>
    <w:p w14:paraId="3A61DFC7" w14:textId="6D2AE7A6" w:rsidR="002A2046" w:rsidRDefault="002A2046" w:rsidP="002A2046">
      <w:pPr>
        <w:pStyle w:val="Listenabsatz"/>
        <w:numPr>
          <w:ilvl w:val="0"/>
          <w:numId w:val="18"/>
        </w:numPr>
      </w:pPr>
      <w:r>
        <w:lastRenderedPageBreak/>
        <w:t>Python verfügt über eine hervorragende Dokumentation und Bibliotheksunterstützung</w:t>
      </w:r>
    </w:p>
    <w:p w14:paraId="4F8CDDFA" w14:textId="679A869B" w:rsidR="00DE01A2" w:rsidRDefault="00DE01A2" w:rsidP="00DE01A2">
      <w:r>
        <w:t>Für die Umsetzung der GUI wurde zusätzlich ein GUI-Toolkit benötigt. Zur Auswahl standen PyQt, ein plattformübergreifendes GUI-Toolkit des Frameworks Qt, und Tkinter, ein GUI-Toolkit, welches ausschließlich für Python entwickelt wurde. Nach einem umfangreichen Vergleich dieser beiden Toolkits, fiel die Entscheidung auf PyQt. Diese Entscheidung basiert auf mehreren Gründen:</w:t>
      </w:r>
    </w:p>
    <w:p w14:paraId="6A2CA665" w14:textId="77777777" w:rsidR="00DE01A2" w:rsidRDefault="00DE01A2" w:rsidP="00DE01A2">
      <w:pPr>
        <w:pStyle w:val="Listenabsatz"/>
        <w:numPr>
          <w:ilvl w:val="0"/>
          <w:numId w:val="14"/>
        </w:numPr>
      </w:pPr>
      <w:r>
        <w:t>PyQt mehrere Widgets an als Tkinter, wodurch die Auswahl der Widgets größer und flexibler ist.</w:t>
      </w:r>
    </w:p>
    <w:p w14:paraId="4DF86415" w14:textId="77777777" w:rsidR="00DE01A2" w:rsidRDefault="00DE01A2" w:rsidP="00DE01A2">
      <w:pPr>
        <w:pStyle w:val="Listenabsatz"/>
        <w:numPr>
          <w:ilvl w:val="0"/>
          <w:numId w:val="14"/>
        </w:numPr>
      </w:pPr>
      <w:r>
        <w:t>PyQt ist das am häufigsten verwendeten UI-Framework für Python, wodurch es, verglichen mit Tkinter, mehr Dokumentationen und Hilfestellungen im Internet verfügbar sind.</w:t>
      </w:r>
    </w:p>
    <w:p w14:paraId="4D2448FA" w14:textId="534F7DF0" w:rsidR="00DE01A2" w:rsidRDefault="00DE01A2" w:rsidP="00DE01A2">
      <w:pPr>
        <w:pStyle w:val="Listenabsatz"/>
        <w:numPr>
          <w:ilvl w:val="0"/>
          <w:numId w:val="14"/>
        </w:numPr>
      </w:pPr>
      <w:r>
        <w:t xml:space="preserve">Die Programmierung mit PyQt basiert auf dem Konzept von Signalen und Slots, wodurch die Kommunikation zwischen Objekten bzw. Widgets hergestellt wird. Dadurch bietet PyQt eine </w:t>
      </w:r>
      <w:r w:rsidR="00D42C83">
        <w:t>hohe</w:t>
      </w:r>
      <w:r>
        <w:t xml:space="preserve"> Flexibilität in der Programmierung.</w:t>
      </w:r>
    </w:p>
    <w:p w14:paraId="04108660" w14:textId="77777777" w:rsidR="00DE01A2" w:rsidRDefault="00DE01A2" w:rsidP="00DE01A2">
      <w:pPr>
        <w:pStyle w:val="Listenabsatz"/>
        <w:numPr>
          <w:ilvl w:val="0"/>
          <w:numId w:val="14"/>
        </w:numPr>
      </w:pPr>
      <w:r>
        <w:t>PyQts Standarddesign der Widgets ist um einiges moderner als die der Tkinter Widgets. Darüber hinaus können die Widgets in PyQt mithilfe von CSS umgestaltet werden. Diese Funktion bietet Tkinter nicht.</w:t>
      </w:r>
    </w:p>
    <w:p w14:paraId="09DA6C10" w14:textId="59EAF9E4" w:rsidR="00DE01A2" w:rsidRPr="00DE01A2" w:rsidRDefault="00DE01A2" w:rsidP="00DE01A2">
      <w:r>
        <w:t>Zusammengefasst bietet PyQt eine größere Auswahl an Widgets, die mit dem Einsatz von CSS umgestaltet werden können, sowie eine Vielzahl an Dokumentationen. Außerdem ist die Programmierung der GUI mit PyQt, aufgrund des Konzepts von Signalen und Slots um einiges flexibler.</w:t>
      </w:r>
      <w:r w:rsidR="0086617C">
        <w:t xml:space="preserve"> Aus diesen Gründen wurde PyQt als GUI Framework ausgewählt.</w:t>
      </w:r>
    </w:p>
    <w:p w14:paraId="35F2780F" w14:textId="4426FD8D" w:rsidR="001E7F2B" w:rsidRDefault="001E7F2B" w:rsidP="00196E2A">
      <w:pPr>
        <w:pStyle w:val="berschrift2"/>
        <w:numPr>
          <w:ilvl w:val="1"/>
          <w:numId w:val="1"/>
        </w:numPr>
      </w:pPr>
      <w:bookmarkStart w:id="42" w:name="_Toc95927015"/>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42"/>
    </w:p>
    <w:p w14:paraId="3131D051" w14:textId="2DD349C8" w:rsidR="00EC3D81" w:rsidRDefault="003C13CF" w:rsidP="00207F98">
      <w:r>
        <w:t xml:space="preserve">Entsprechend den Haupt- und Zusatzfunktionen musste die Benutzeroberfläche aus fünf verschiedenen Fenstern (eng.: Screens) aufgebaut sein. Jeder Screen sollte dabei für eine bestimmte Haupt- oder Nebenfunktionalität zuständig sein. Um die Funktionen ausführen zu können, musste jeder Screen aus einer Reihe von bestimmten Steuerelementen, die als Widgets bezeichnet werden, aufgebaut sein. Ein Widget ist dabei ein Interaktionselement der grafischen Benutzeroberfläche, wie bspw.: Ein Button, ein Textfeld, eine Dropdown-Liste oder ein Listenfeld. Durch die Widgets können Entwickler mit der GUI interagieren und unter anderem bestimmte Prozesse </w:t>
      </w:r>
      <w:r>
        <w:lastRenderedPageBreak/>
        <w:t xml:space="preserve">starten, Werte eingeben, Werte auswählen oder Daten konfigurieren. Die Widgets jedes Screens wurden hinsichtlich ihrer auszuführenden Funktion ausgewählt. Diese Auswahl folgte an zweiter Stelle, nach der Bestimmung aller GUI-Funktionalitäten. Das Ergebnis war eine Liste von Widgets für jeden Screen. Mit den ausgewählten Widgets wurden anschließend verschiedene Skizzen bzw. Sketches jedes Screens gezeichnet, um den Aufbau jedes Fensters zu visualisieren. Die Skizzen dienten außerdem als Vorlage für die Implementierung. </w:t>
      </w:r>
      <w:r w:rsidR="001830BF">
        <w:t xml:space="preserve">Im </w:t>
      </w:r>
      <w:r w:rsidR="00662BD4">
        <w:t>weiteren Verlauf dieses Kapitels</w:t>
      </w:r>
      <w:r w:rsidR="001830BF">
        <w:t xml:space="preserve"> w</w:t>
      </w:r>
      <w:r w:rsidR="00662BD4">
        <w:t>erden</w:t>
      </w:r>
      <w:r w:rsidR="001830BF">
        <w:t xml:space="preserve"> </w:t>
      </w:r>
      <w:r w:rsidR="00662BD4">
        <w:t>folgende</w:t>
      </w:r>
      <w:r w:rsidR="001830BF">
        <w:t xml:space="preserve"> Skizze gezeigt und erklärt</w:t>
      </w:r>
      <w:r w:rsidR="00662BD4">
        <w:t>:</w:t>
      </w:r>
    </w:p>
    <w:p w14:paraId="3CCD3940" w14:textId="77777777" w:rsidR="00EC3D81" w:rsidRDefault="00662BD4" w:rsidP="00EC3D81">
      <w:pPr>
        <w:pStyle w:val="Listenabsatz"/>
        <w:numPr>
          <w:ilvl w:val="0"/>
          <w:numId w:val="7"/>
        </w:numPr>
      </w:pPr>
      <w:r>
        <w:t xml:space="preserve">Das </w:t>
      </w:r>
      <w:r w:rsidRPr="00662BD4">
        <w:t xml:space="preserve">Hauptmenü, das für die Projektsuchfunktionalität zuständig ist und es dem Benutzer ermöglicht, </w:t>
      </w:r>
      <w:r>
        <w:t xml:space="preserve">die Fenster der GUI </w:t>
      </w:r>
      <w:r w:rsidRPr="00662BD4">
        <w:t xml:space="preserve">zu wechseln. </w:t>
      </w:r>
    </w:p>
    <w:p w14:paraId="0D11BF18" w14:textId="77777777" w:rsidR="00EC3D81" w:rsidRDefault="00662BD4" w:rsidP="00EC3D81">
      <w:pPr>
        <w:pStyle w:val="Listenabsatz"/>
        <w:numPr>
          <w:ilvl w:val="0"/>
          <w:numId w:val="7"/>
        </w:numPr>
      </w:pPr>
      <w:r>
        <w:t xml:space="preserve">Das Fenster für die </w:t>
      </w:r>
      <w:r w:rsidRPr="00662BD4">
        <w:t xml:space="preserve">Projekterstellung, </w:t>
      </w:r>
      <w:r>
        <w:t xml:space="preserve">mit dem anhand eingegebener Informationen ein neues Projekt erstellt werden kann. </w:t>
      </w:r>
    </w:p>
    <w:p w14:paraId="384B4D92" w14:textId="77777777" w:rsidR="00EC3D81" w:rsidRDefault="00662BD4" w:rsidP="00EC3D81">
      <w:pPr>
        <w:pStyle w:val="Listenabsatz"/>
        <w:numPr>
          <w:ilvl w:val="0"/>
          <w:numId w:val="7"/>
        </w:numPr>
      </w:pPr>
      <w:r>
        <w:t>Das Fenster für die Projektaktualisierung, mit dem ein ausgewähltes Projekt aktualisiert werden kann</w:t>
      </w:r>
      <w:r w:rsidR="00EC3D81">
        <w:t xml:space="preserve">. </w:t>
      </w:r>
    </w:p>
    <w:p w14:paraId="26D9EE8E" w14:textId="12226B7F" w:rsidR="00207F98" w:rsidRDefault="00EC3D81" w:rsidP="00EC3D81">
      <w:pPr>
        <w:pStyle w:val="Listenabsatz"/>
        <w:numPr>
          <w:ilvl w:val="0"/>
          <w:numId w:val="7"/>
        </w:numPr>
      </w:pPr>
      <w:r>
        <w:t>Das Fenster für die Erweiterung der Projektmodule, mit dem anhand eingegebener Informationen ein neues Projektmodul erstellt werden kann.</w:t>
      </w:r>
    </w:p>
    <w:p w14:paraId="4D829405" w14:textId="1DC256F9" w:rsidR="00EC3D81" w:rsidRDefault="00EC3D81" w:rsidP="00EC3D81">
      <w:pPr>
        <w:pStyle w:val="Listenabsatz"/>
        <w:numPr>
          <w:ilvl w:val="0"/>
          <w:numId w:val="7"/>
        </w:numPr>
      </w:pPr>
      <w:r>
        <w:t>Das Fenster für die Ausführung der Dienstprogramme, mit dem die Dienstprogramme eines Projektes auf Basis eingegebener Befehle ausgeführt werden können</w:t>
      </w:r>
    </w:p>
    <w:p w14:paraId="47548214" w14:textId="44E6A969" w:rsidR="00EC3D81" w:rsidRDefault="00EC3D81" w:rsidP="00EC3D81">
      <w:pPr>
        <w:spacing w:after="160" w:line="259" w:lineRule="auto"/>
        <w:jc w:val="left"/>
      </w:pPr>
      <w:r>
        <w:br w:type="page"/>
      </w:r>
    </w:p>
    <w:p w14:paraId="45139460" w14:textId="4AC0F750" w:rsidR="002F2BFB" w:rsidRDefault="002F2BFB" w:rsidP="002F2BFB">
      <w:pPr>
        <w:pStyle w:val="berschrift3"/>
        <w:numPr>
          <w:ilvl w:val="2"/>
          <w:numId w:val="1"/>
        </w:numPr>
      </w:pPr>
      <w:bookmarkStart w:id="43" w:name="_Toc95927016"/>
      <w:r>
        <w:lastRenderedPageBreak/>
        <w:t>Das Hauptmenü</w:t>
      </w:r>
      <w:bookmarkEnd w:id="43"/>
    </w:p>
    <w:p w14:paraId="67DC8756" w14:textId="73F01CA0" w:rsidR="00F26AAE" w:rsidRPr="00F26AAE" w:rsidRDefault="00F26AAE" w:rsidP="00F26AAE">
      <w:r>
        <w:t>Das Hauptmen</w:t>
      </w:r>
      <w:r w:rsidR="00AF4C87">
        <w:t>ü, welches in der Abbildung 20</w:t>
      </w:r>
      <w:r>
        <w:t xml:space="preserve"> gezeigt wird, ist der Startbildschirm der GUI.</w:t>
      </w:r>
      <w:r w:rsidRPr="00F26AAE">
        <w:t xml:space="preserve"> </w:t>
      </w:r>
      <w:r>
        <w:t>Durch das Hauptmenü lassen sich bestehende Projekte suchen und finden und es kann von hier auf alle anderen Fenster der GUI gewechselt werden.</w:t>
      </w:r>
    </w:p>
    <w:p w14:paraId="677823D0" w14:textId="34D13F65" w:rsidR="008732B4" w:rsidRDefault="005034C2" w:rsidP="008732B4">
      <w:pPr>
        <w:keepNext/>
      </w:pPr>
      <w:r>
        <w:rPr>
          <w:noProof/>
          <w:lang w:eastAsia="de-DE"/>
        </w:rPr>
        <w:drawing>
          <wp:inline distT="0" distB="0" distL="0" distR="0" wp14:anchorId="5A79E0CE" wp14:editId="35611F3A">
            <wp:extent cx="5760720" cy="3407410"/>
            <wp:effectExtent l="0" t="0" r="0" b="254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407410"/>
                    </a:xfrm>
                    <a:prstGeom prst="rect">
                      <a:avLst/>
                    </a:prstGeom>
                  </pic:spPr>
                </pic:pic>
              </a:graphicData>
            </a:graphic>
          </wp:inline>
        </w:drawing>
      </w:r>
    </w:p>
    <w:p w14:paraId="50F59C35" w14:textId="3ACFF177" w:rsidR="00CB3B88" w:rsidRDefault="008732B4" w:rsidP="008732B4">
      <w:pPr>
        <w:pStyle w:val="Beschriftung"/>
      </w:pPr>
      <w:bookmarkStart w:id="44" w:name="_Toc95985483"/>
      <w:r>
        <w:t xml:space="preserve">Abbildung </w:t>
      </w:r>
      <w:fldSimple w:instr=" SEQ Abbildung \* ARABIC ">
        <w:r w:rsidR="00A82F32">
          <w:rPr>
            <w:noProof/>
          </w:rPr>
          <w:t>20</w:t>
        </w:r>
      </w:fldSimple>
      <w:r>
        <w:t xml:space="preserve">: </w:t>
      </w:r>
      <w:r w:rsidR="00EA570A">
        <w:t>Skizze für den Screen des Hauptmenüs</w:t>
      </w:r>
      <w:bookmarkEnd w:id="44"/>
    </w:p>
    <w:p w14:paraId="46BB6F0D" w14:textId="5BF769BB" w:rsidR="00F0366C" w:rsidRDefault="00B14D14" w:rsidP="00CB3B88">
      <w:r>
        <w:t xml:space="preserve">In der </w:t>
      </w:r>
      <w:r w:rsidR="00F26AAE">
        <w:t>Abbildung</w:t>
      </w:r>
      <w:r w:rsidR="00AF4C87">
        <w:t xml:space="preserve"> 20</w:t>
      </w:r>
      <w:r>
        <w:t xml:space="preserve"> ist zusehen, dass das Hauptmenü aus zwei verschiedenen Teilen</w:t>
      </w:r>
      <w:r w:rsidR="00F0366C">
        <w:t xml:space="preserve">, in den Farben blau und rot gekennzeichnet, </w:t>
      </w:r>
      <w:r w:rsidR="00224EF1">
        <w:t>aufgebaut ist. Jeder Teil ist dabei für eine spezielle Funktion zuständig.</w:t>
      </w:r>
    </w:p>
    <w:p w14:paraId="641CF318" w14:textId="3B964E5E" w:rsidR="00E53E87" w:rsidRDefault="00224EF1" w:rsidP="00CB3B88">
      <w:r>
        <w:t xml:space="preserve">Der erste Teil ist für den Suchungsmechanismus von bestehen Projekten verantwortlich. </w:t>
      </w:r>
      <w:r w:rsidR="00F03913">
        <w:t>In der Suchleiste</w:t>
      </w:r>
      <w:r w:rsidR="00F0366C">
        <w:t xml:space="preserve">, gekennzeichnet durch die Suchleiste </w:t>
      </w:r>
      <w:r w:rsidR="00F03913">
        <w:t xml:space="preserve">2.2 in der </w:t>
      </w:r>
      <w:r w:rsidR="00F0366C">
        <w:t>Abbildung</w:t>
      </w:r>
      <w:r w:rsidR="00AF4C87">
        <w:t xml:space="preserve"> 20</w:t>
      </w:r>
      <w:r w:rsidR="00F0366C">
        <w:t>,</w:t>
      </w:r>
      <w:r w:rsidR="00F03913">
        <w:t xml:space="preserve"> kann dafür der Pfad </w:t>
      </w:r>
      <w:r w:rsidR="00E53E87">
        <w:t xml:space="preserve">zu dem </w:t>
      </w:r>
      <w:r w:rsidR="00E949BD">
        <w:t>Root-Ordner eingegeben werden</w:t>
      </w:r>
      <w:r w:rsidR="00E53E87">
        <w:t>, in dem ein</w:t>
      </w:r>
      <w:r w:rsidR="00E949BD">
        <w:t xml:space="preserve"> oder mehrere Projekte liegen</w:t>
      </w:r>
      <w:r w:rsidR="00F03913">
        <w:t>. Um den Pfad nicht manuell eingeben zu müssen, kann alternativ dazu der „…“-Button</w:t>
      </w:r>
      <w:r w:rsidR="00F0366C">
        <w:t xml:space="preserve">, gekennzeichnet durch den Button </w:t>
      </w:r>
      <w:r w:rsidR="00F03913">
        <w:t xml:space="preserve">2.3 in der </w:t>
      </w:r>
      <w:r w:rsidR="00F0366C">
        <w:t>Abbildung</w:t>
      </w:r>
      <w:r w:rsidR="00AF4C87">
        <w:t xml:space="preserve"> 20</w:t>
      </w:r>
      <w:r w:rsidR="00F0366C">
        <w:t>,</w:t>
      </w:r>
      <w:r w:rsidR="00F03913">
        <w:t xml:space="preserv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w:t>
      </w:r>
      <w:r w:rsidR="00F0366C">
        <w:t xml:space="preserve">, gekennzeichnet durch den Button </w:t>
      </w:r>
      <w:r w:rsidR="00E949BD">
        <w:t xml:space="preserve">2.4 in der </w:t>
      </w:r>
      <w:r w:rsidR="00F0366C">
        <w:t>Abbildung</w:t>
      </w:r>
      <w:r w:rsidR="00AF4C87">
        <w:t xml:space="preserve"> 20</w:t>
      </w:r>
      <w:r w:rsidR="00F0366C">
        <w:t>,</w:t>
      </w:r>
      <w:r w:rsidR="00E949BD">
        <w:t xml:space="preserve"> jedes Projekt, dass in dem Root-Ordner liegt, in der Projekten-Liste</w:t>
      </w:r>
      <w:r w:rsidR="00F0366C">
        <w:t xml:space="preserve">, gekennzeichnet durch die Liste </w:t>
      </w:r>
      <w:r w:rsidR="00E949BD">
        <w:t xml:space="preserve">2.5 in der </w:t>
      </w:r>
      <w:r w:rsidR="00F0366C">
        <w:t>Abbildung</w:t>
      </w:r>
      <w:r w:rsidR="00AF4C87">
        <w:t xml:space="preserve"> 20</w:t>
      </w:r>
      <w:r w:rsidR="00F0366C">
        <w:t>,</w:t>
      </w:r>
      <w:r w:rsidR="009A68DC">
        <w:t xml:space="preserve"> aufgelistet werden.</w:t>
      </w:r>
    </w:p>
    <w:p w14:paraId="5B551FAF" w14:textId="2A9694AD" w:rsidR="002F2BFB" w:rsidRDefault="009A68DC" w:rsidP="00CB3B88">
      <w:r>
        <w:lastRenderedPageBreak/>
        <w:t xml:space="preserve">Der zweite Teil des Hauptmenüs ist für das </w:t>
      </w:r>
      <w:r w:rsidR="00854099">
        <w:t xml:space="preserve">Wechseln auf </w:t>
      </w:r>
      <w:r>
        <w:t>d</w:t>
      </w:r>
      <w:r w:rsidR="00854099">
        <w:t>ie</w:t>
      </w:r>
      <w:r>
        <w:t xml:space="preserve"> anderen GUI-Fenster zuständig. Jeder der vier Button</w:t>
      </w:r>
      <w:r w:rsidR="003901A7">
        <w:t>, gekennzeichnet durch die Buttons</w:t>
      </w:r>
      <w:r w:rsidR="00854099">
        <w:t xml:space="preserve"> 3.2, 3.4, 3.6, 3.8 der </w:t>
      </w:r>
      <w:r w:rsidR="00AF4C87">
        <w:t>Abbildung 20</w:t>
      </w:r>
      <w:r>
        <w:t xml:space="preserve">, </w:t>
      </w:r>
      <w:r w:rsidR="00854099">
        <w:t>wechselt</w:t>
      </w:r>
      <w:r>
        <w:t xml:space="preserve"> dabei </w:t>
      </w:r>
      <w:r w:rsidR="00854099">
        <w:t>auf ein</w:t>
      </w:r>
      <w:r>
        <w:t xml:space="preserve"> anderes Fenster. </w:t>
      </w:r>
      <w:r w:rsidR="00854099">
        <w:t>Der „</w:t>
      </w:r>
      <w:r w:rsidR="00C7050C">
        <w:t>Create Project</w:t>
      </w:r>
      <w:r w:rsidR="00854099">
        <w:t>“-Button</w:t>
      </w:r>
      <w:r w:rsidR="003901A7">
        <w:t xml:space="preserve">, gekennzeichnet durch den Button </w:t>
      </w:r>
      <w:r w:rsidR="00854099">
        <w:t xml:space="preserve">3.2 in der </w:t>
      </w:r>
      <w:r w:rsidR="00AF4C87">
        <w:t>Abbildung 20</w:t>
      </w:r>
      <w:r w:rsidR="003901A7">
        <w:t>,</w:t>
      </w:r>
      <w:r w:rsidR="00854099">
        <w:t xml:space="preserve"> wechselt auf das Fenster für die Projekterstellung</w:t>
      </w:r>
      <w:r w:rsidR="003901A7">
        <w:t xml:space="preserve">, dass später in </w:t>
      </w:r>
      <w:r w:rsidR="00E84963">
        <w:t>Kapitel 5.2</w:t>
      </w:r>
      <w:r w:rsidR="006F31B8">
        <w:t>.2</w:t>
      </w:r>
      <w:r w:rsidR="003901A7">
        <w:t xml:space="preserve"> erklärt wird</w:t>
      </w:r>
      <w:r w:rsidR="00854099">
        <w:t>. Der „A</w:t>
      </w:r>
      <w:r w:rsidR="00C7050C">
        <w:t>dd CMake Module</w:t>
      </w:r>
      <w:r w:rsidR="00854099">
        <w:t>“-Button</w:t>
      </w:r>
      <w:r w:rsidR="003901A7">
        <w:t>, gekennzeichnet durch den Button</w:t>
      </w:r>
      <w:r w:rsidR="00854099">
        <w:t xml:space="preserve"> 3.4 in der </w:t>
      </w:r>
      <w:r w:rsidR="00AF4C87">
        <w:t>Abbildung 20</w:t>
      </w:r>
      <w:r w:rsidR="003901A7">
        <w:t>,</w:t>
      </w:r>
      <w:r w:rsidR="00854099">
        <w:t xml:space="preserve"> wechselt auf das Fenster für die Erweiterung der Projektmodule</w:t>
      </w:r>
      <w:r w:rsidR="003901A7">
        <w:t>,</w:t>
      </w:r>
      <w:r w:rsidR="006F31B8">
        <w:t xml:space="preserve"> </w:t>
      </w:r>
      <w:r w:rsidR="00E84963">
        <w:t>dass später in Kapitel 5.2</w:t>
      </w:r>
      <w:r w:rsidR="003901A7">
        <w:t>.4 erklärt wird</w:t>
      </w:r>
      <w:r w:rsidR="00854099">
        <w:t>. Der „U</w:t>
      </w:r>
      <w:r w:rsidR="00C7050C">
        <w:t>pdate Project</w:t>
      </w:r>
      <w:r w:rsidR="00854099">
        <w:t>“-Button</w:t>
      </w:r>
      <w:r w:rsidR="003901A7">
        <w:t xml:space="preserve">, gekennzeichnet durch den Button </w:t>
      </w:r>
      <w:r w:rsidR="00854099">
        <w:t xml:space="preserve">3.6 in der </w:t>
      </w:r>
      <w:r w:rsidR="00AF4C87">
        <w:t>Abbildung 20</w:t>
      </w:r>
      <w:r w:rsidR="003901A7">
        <w:t>,</w:t>
      </w:r>
      <w:r w:rsidR="00854099">
        <w:t xml:space="preserve"> wechselt auf das Fenster für die Projektaktualisierung</w:t>
      </w:r>
      <w:r w:rsidR="003901A7">
        <w:t xml:space="preserve">, dass später in </w:t>
      </w:r>
      <w:r w:rsidR="00E84963">
        <w:t>Kapitel 5.2</w:t>
      </w:r>
      <w:r w:rsidR="006F31B8">
        <w:t>.3</w:t>
      </w:r>
      <w:r w:rsidR="003901A7">
        <w:t xml:space="preserve"> erklärt wird</w:t>
      </w:r>
      <w:r w:rsidR="00854099">
        <w:t>. Der „</w:t>
      </w:r>
      <w:r w:rsidR="005B3513">
        <w:t>R</w:t>
      </w:r>
      <w:r w:rsidR="00C7050C">
        <w:t>un Utils</w:t>
      </w:r>
      <w:r w:rsidR="005B3513">
        <w:t>“-</w:t>
      </w:r>
      <w:r w:rsidR="00854099">
        <w:t>Button</w:t>
      </w:r>
      <w:r w:rsidR="003901A7">
        <w:t>, gekennzeichnet durch den Button</w:t>
      </w:r>
      <w:r w:rsidR="00854099">
        <w:t xml:space="preserve"> 3.</w:t>
      </w:r>
      <w:r w:rsidR="005B3513">
        <w:t>8</w:t>
      </w:r>
      <w:r w:rsidR="00854099">
        <w:t xml:space="preserve"> in der </w:t>
      </w:r>
      <w:r w:rsidR="00AF4C87">
        <w:t>Abbildung 20</w:t>
      </w:r>
      <w:r w:rsidR="003901A7">
        <w:t>,</w:t>
      </w:r>
      <w:r w:rsidR="00854099">
        <w:t xml:space="preserve"> wechselt auf das Fenster für die </w:t>
      </w:r>
      <w:r w:rsidR="005B3513">
        <w:t xml:space="preserve">Ausführung der </w:t>
      </w:r>
      <w:r w:rsidR="002E19DE">
        <w:t>Dienstprogramme</w:t>
      </w:r>
      <w:r w:rsidR="003901A7">
        <w:t xml:space="preserve">, dass später in </w:t>
      </w:r>
      <w:r w:rsidR="00E84963">
        <w:t>Kapitel 5.2</w:t>
      </w:r>
      <w:r w:rsidR="006F31B8">
        <w:t>.5</w:t>
      </w:r>
      <w:r w:rsidR="003901A7">
        <w:t xml:space="preserve"> erklärt wird</w:t>
      </w:r>
      <w:r w:rsidR="00854099">
        <w:t>.</w:t>
      </w:r>
      <w:r w:rsidR="005B3513">
        <w:t xml:space="preserve"> Die Buttons 3.4, 3.6, 3.8 sind allerdings standardmäßig inaktiv, was bedeutet, dass diese nicht gedrückt werden können. Erst wenn ein Projekt in der Projekten-Liste</w:t>
      </w:r>
      <w:r w:rsidR="003901A7">
        <w:t xml:space="preserve">, gekennzeichnet durch die Liste </w:t>
      </w:r>
      <w:r w:rsidR="005B3513">
        <w:t xml:space="preserve">2.5 in der </w:t>
      </w:r>
      <w:r w:rsidR="00AF4C87">
        <w:t>Abbildung 20</w:t>
      </w:r>
      <w:r w:rsidR="003901A7">
        <w:t>,</w:t>
      </w:r>
      <w:r w:rsidR="005B3513">
        <w:t xml:space="preserve"> ausgewählt wird, werden diese drei Buttons aktiv und wieder klickbar. Der Grund ist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mithilfe der drei Buttons gewechselt wird, ein ausgewähltes Projekt </w:t>
      </w:r>
      <w:r w:rsidR="00A00AFF">
        <w:t>benötigt wird</w:t>
      </w:r>
      <w:r w:rsidR="00703358">
        <w:t>.</w:t>
      </w:r>
    </w:p>
    <w:p w14:paraId="2B4124CB" w14:textId="3D2F93DB" w:rsidR="00A72C37" w:rsidRDefault="00A72C37" w:rsidP="00A72C37">
      <w:pPr>
        <w:spacing w:after="160" w:line="259" w:lineRule="auto"/>
        <w:jc w:val="left"/>
      </w:pPr>
      <w:r>
        <w:br w:type="page"/>
      </w:r>
    </w:p>
    <w:p w14:paraId="37B39403" w14:textId="6A1180B6" w:rsidR="002F2BFB" w:rsidRDefault="002F2BFB" w:rsidP="00DE4E7B">
      <w:pPr>
        <w:pStyle w:val="berschrift3"/>
        <w:numPr>
          <w:ilvl w:val="2"/>
          <w:numId w:val="1"/>
        </w:numPr>
      </w:pPr>
      <w:bookmarkStart w:id="45" w:name="_Toc95927017"/>
      <w:r>
        <w:lastRenderedPageBreak/>
        <w:t>Fenster für die Projekterstellung</w:t>
      </w:r>
      <w:bookmarkEnd w:id="45"/>
    </w:p>
    <w:p w14:paraId="3C83C2A6" w14:textId="7BDAF406" w:rsidR="00A72C37" w:rsidRPr="00A72C37" w:rsidRDefault="00A72C37" w:rsidP="00A72C37">
      <w:r w:rsidRPr="00A72C37">
        <w:t xml:space="preserve">Auf diesem </w:t>
      </w:r>
      <w:r>
        <w:t>Fenster</w:t>
      </w:r>
      <w:r w:rsidRPr="00A72C37">
        <w:t xml:space="preserve"> werden alle Informationen gesammelt, die zur Erstellung eines neuen Projekts erforderlich sind. E</w:t>
      </w:r>
      <w:r w:rsidR="0029720D">
        <w:t>s</w:t>
      </w:r>
      <w:r w:rsidRPr="00A72C37">
        <w:t xml:space="preserve"> funktioniert ähnlich wie ein Formular</w:t>
      </w:r>
      <w:r>
        <w:t>.</w:t>
      </w:r>
      <w:r w:rsidR="0029720D">
        <w:t xml:space="preserve"> Das Fenster wird dabei </w:t>
      </w:r>
      <w:r w:rsidR="00863C45">
        <w:t xml:space="preserve">in der GUI </w:t>
      </w:r>
      <w:r w:rsidR="0029720D">
        <w:t>angezeigt, wenn der „Create Project“-Button, gekennzeichnet durch den Button 3.2 in der Abbildung 20, des Hauptmenüs angeklickt wird.</w:t>
      </w:r>
    </w:p>
    <w:p w14:paraId="757E0E7C" w14:textId="6A40F952" w:rsidR="008732B4" w:rsidRDefault="005034C2" w:rsidP="008732B4">
      <w:pPr>
        <w:keepNext/>
      </w:pPr>
      <w:r>
        <w:rPr>
          <w:noProof/>
          <w:lang w:eastAsia="de-DE"/>
        </w:rPr>
        <w:drawing>
          <wp:inline distT="0" distB="0" distL="0" distR="0" wp14:anchorId="59A9AA4F" wp14:editId="482EC44A">
            <wp:extent cx="5760720" cy="4589145"/>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60720" cy="4589145"/>
                    </a:xfrm>
                    <a:prstGeom prst="rect">
                      <a:avLst/>
                    </a:prstGeom>
                  </pic:spPr>
                </pic:pic>
              </a:graphicData>
            </a:graphic>
          </wp:inline>
        </w:drawing>
      </w:r>
    </w:p>
    <w:p w14:paraId="722CB33B" w14:textId="74DE324F" w:rsidR="007B2AF8" w:rsidRDefault="008732B4" w:rsidP="008732B4">
      <w:pPr>
        <w:pStyle w:val="Beschriftung"/>
      </w:pPr>
      <w:bookmarkStart w:id="46" w:name="_Toc95985484"/>
      <w:r>
        <w:t xml:space="preserve">Abbildung </w:t>
      </w:r>
      <w:fldSimple w:instr=" SEQ Abbildung \* ARABIC ">
        <w:r w:rsidR="00A82F32">
          <w:rPr>
            <w:noProof/>
          </w:rPr>
          <w:t>21</w:t>
        </w:r>
      </w:fldSimple>
      <w:r w:rsidR="00EA570A">
        <w:t>:</w:t>
      </w:r>
      <w:r>
        <w:t xml:space="preserve"> </w:t>
      </w:r>
      <w:r w:rsidR="00EA570A">
        <w:t xml:space="preserve">Skizze für den Screen der </w:t>
      </w:r>
      <w:r>
        <w:t>Projekterstellung</w:t>
      </w:r>
      <w:bookmarkEnd w:id="46"/>
    </w:p>
    <w:p w14:paraId="09DD95F2" w14:textId="32EAF759" w:rsidR="00214C21" w:rsidRDefault="00703EBB" w:rsidP="002F2BFB">
      <w:r>
        <w:t xml:space="preserve">In der </w:t>
      </w:r>
      <w:r w:rsidR="00AF4C87">
        <w:t>Abbildung 21</w:t>
      </w:r>
      <w:r>
        <w:t xml:space="preserve"> ist zu sehen, dass das Fenster aus vier verschiedenen Teilen,</w:t>
      </w:r>
      <w:r w:rsidR="006B35D1">
        <w:t xml:space="preserve"> gekennzeichnet in blau, rot, grün und pink, </w:t>
      </w:r>
      <w:r>
        <w:t>aufgebaut ist</w:t>
      </w:r>
      <w:r w:rsidR="00EC32BD">
        <w:t>.</w:t>
      </w:r>
    </w:p>
    <w:p w14:paraId="17179DBB" w14:textId="3EEC9069" w:rsidR="00295425" w:rsidRDefault="00332C3D" w:rsidP="002F2BFB">
      <w:r>
        <w:t xml:space="preserve">Der erste Teil ist zuständig für den Projektnamen und die Projektbeschreibung. Der Projektname ist dabei in eine lange und eine kurze Version aufgeteilt. In dem </w:t>
      </w:r>
      <w:r w:rsidR="00107732">
        <w:t xml:space="preserve">ersten </w:t>
      </w:r>
      <w:r w:rsidR="00671E81">
        <w:t>Texte</w:t>
      </w:r>
      <w:r>
        <w:t>ingabefeld</w:t>
      </w:r>
      <w:r w:rsidR="00671E81">
        <w:t xml:space="preserve">, gekennzeichnet durch das Eingabefeld </w:t>
      </w:r>
      <w:r>
        <w:t xml:space="preserve">2.2 in der </w:t>
      </w:r>
      <w:r w:rsidR="00AF4C87">
        <w:t>Abbildung 21</w:t>
      </w:r>
      <w:r w:rsidR="00671E81">
        <w:t xml:space="preserve">, </w:t>
      </w:r>
      <w:r w:rsidR="00107732">
        <w:t xml:space="preserve">muss der lange Projektname eingegeben werden und in dem zweiten </w:t>
      </w:r>
      <w:r w:rsidR="00671E81">
        <w:t>Texte</w:t>
      </w:r>
      <w:r w:rsidR="00107732">
        <w:t>ingabefeld</w:t>
      </w:r>
      <w:r w:rsidR="00671E81">
        <w:t>, gekennzeichnet durch das Eingabefeld</w:t>
      </w:r>
      <w:r w:rsidR="00107732">
        <w:t xml:space="preserve"> 2.4 in der </w:t>
      </w:r>
      <w:r w:rsidR="00AF4C87">
        <w:t>Abbildung 21</w:t>
      </w:r>
      <w:r w:rsidR="00671E81">
        <w:t>,</w:t>
      </w:r>
      <w:r w:rsidR="00107732">
        <w:t xml:space="preserve"> der kurze Projektname. In dem letzten </w:t>
      </w:r>
      <w:r w:rsidR="00671E81">
        <w:t>Texte</w:t>
      </w:r>
      <w:r w:rsidR="00107732">
        <w:t>ingabefeld des Teils</w:t>
      </w:r>
      <w:r w:rsidR="00671E81">
        <w:t xml:space="preserve">, gekennzeichnet durch das </w:t>
      </w:r>
      <w:r w:rsidR="00671E81">
        <w:lastRenderedPageBreak/>
        <w:t xml:space="preserve">Eingabefeld </w:t>
      </w:r>
      <w:r w:rsidR="00107732">
        <w:t xml:space="preserve">2.6 in der </w:t>
      </w:r>
      <w:r w:rsidR="00AF4C87">
        <w:t>Abbildung 21</w:t>
      </w:r>
      <w:r w:rsidR="00671E81">
        <w:t>,</w:t>
      </w:r>
      <w:r w:rsidR="00107732">
        <w:t xml:space="preserve"> muss die Projektbeschreibung eingegeben werden.</w:t>
      </w:r>
    </w:p>
    <w:p w14:paraId="3E6712B2" w14:textId="722C38BD"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w:t>
      </w:r>
      <w:r w:rsidR="00305B7F">
        <w:t>, gekennzeichnet durch die DropDown-Liste</w:t>
      </w:r>
      <w:r w:rsidR="00BE2CFF">
        <w:t xml:space="preserve"> </w:t>
      </w:r>
      <w:r w:rsidR="00564EA3">
        <w:t>3</w:t>
      </w:r>
      <w:r w:rsidR="00BE2CFF">
        <w:t xml:space="preserve">.2 in der </w:t>
      </w:r>
      <w:r w:rsidR="00AF4C87">
        <w:t>Abbildung 21</w:t>
      </w:r>
      <w:r w:rsidR="00305B7F">
        <w:t>,</w:t>
      </w:r>
      <w:r w:rsidR="00BE2CFF">
        <w:t xml:space="preserve"> auszuwählen.</w:t>
      </w:r>
      <w:r w:rsidR="00305B7F">
        <w:t xml:space="preserve"> </w:t>
      </w:r>
      <w:r w:rsidR="00BE2CFF">
        <w:t xml:space="preserve">Anschließend muss ein Modulname vergeben werden. Dieser kann mithilfe des </w:t>
      </w:r>
      <w:r w:rsidR="00AC12C8">
        <w:t>Texte</w:t>
      </w:r>
      <w:r w:rsidR="00BE2CFF">
        <w:t>ingabefeldes</w:t>
      </w:r>
      <w:r w:rsidR="00AC12C8">
        <w:t xml:space="preserve">, gekennzeichnet durch das Eingabefeld </w:t>
      </w:r>
      <w:r w:rsidR="00564EA3">
        <w:t>3</w:t>
      </w:r>
      <w:r w:rsidR="00BE2CFF">
        <w:t xml:space="preserve">.4 in der </w:t>
      </w:r>
      <w:r w:rsidR="00AF4C87">
        <w:t>Abbildung 21</w:t>
      </w:r>
      <w:r w:rsidR="00AC12C8">
        <w:t>,</w:t>
      </w:r>
      <w:r w:rsidR="00BE2CFF">
        <w:t xml:space="preserve"> eingegeben werden. Als nächstes muss ein Lizenztyp über die zweite Dropdown-Liste</w:t>
      </w:r>
      <w:r w:rsidR="000C423F">
        <w:t xml:space="preserve">, gekennzeichnet durch die DropDown-Liste </w:t>
      </w:r>
      <w:r w:rsidR="00564EA3">
        <w:t>3</w:t>
      </w:r>
      <w:r w:rsidR="00BE2CFF">
        <w:t xml:space="preserve">.4 in der </w:t>
      </w:r>
      <w:r w:rsidR="00AF4C87">
        <w:t>Abbildung 21</w:t>
      </w:r>
      <w:r w:rsidR="000C423F">
        <w:t>,</w:t>
      </w:r>
      <w:r w:rsidR="00BE2CFF">
        <w:t xml:space="preserve"> ausgewählt werden.</w:t>
      </w:r>
      <w:r w:rsidR="000C423F">
        <w:t xml:space="preserve"> </w:t>
      </w:r>
      <w:r w:rsidR="00991D18">
        <w:t>Als</w:t>
      </w:r>
      <w:r w:rsidR="00E56F61">
        <w:t xml:space="preserve"> letztes müssen alle </w:t>
      </w:r>
      <w:r w:rsidR="000C423F">
        <w:t>vordefinierten Konfigurationsdateien für die CI/CD-Tools</w:t>
      </w:r>
      <w:r w:rsidR="00E56F61">
        <w:t xml:space="preserve"> ausgewählt werden, die für das Projekt verwendet werden. Zur Auswahl stehen sechs Tool, die durch die Checkboxen</w:t>
      </w:r>
      <w:r w:rsidR="000C423F">
        <w:t>, gekennzeichnet durch die Checkboxen</w:t>
      </w:r>
      <w:r w:rsidR="00E56F61">
        <w:t xml:space="preserve"> 3.6, 3.8, 3.10, 3.12, 3.14, 3.16 in der </w:t>
      </w:r>
      <w:r w:rsidR="00AF4C87">
        <w:t>Abbildung 21</w:t>
      </w:r>
      <w:r w:rsidR="000C423F">
        <w:t>,</w:t>
      </w:r>
      <w:r w:rsidR="00E56F61">
        <w:t xml:space="preserve"> ausgewählt werden können.</w:t>
      </w:r>
    </w:p>
    <w:p w14:paraId="00E739BE" w14:textId="3E79EED8" w:rsidR="00B80A13" w:rsidRDefault="00B80A13" w:rsidP="002F2BFB">
      <w:r>
        <w:t xml:space="preserve">Der dritte Teil ist für die Autoren des Projektes zuständig. </w:t>
      </w:r>
      <w:r w:rsidR="00DC4D92">
        <w:t xml:space="preserve">In dem </w:t>
      </w:r>
      <w:r w:rsidR="000C423F">
        <w:t>Texte</w:t>
      </w:r>
      <w:r w:rsidR="00DC4D92">
        <w:t>ingabefeld</w:t>
      </w:r>
      <w:r w:rsidR="000C423F">
        <w:t>, gekennzeichnet durch das Eingabefeld</w:t>
      </w:r>
      <w:r w:rsidR="00DC4D92">
        <w:t xml:space="preserve"> </w:t>
      </w:r>
      <w:r w:rsidR="00564EA3">
        <w:t>4</w:t>
      </w:r>
      <w:r w:rsidR="00DC4D92">
        <w:t xml:space="preserve">.2 in der </w:t>
      </w:r>
      <w:r w:rsidR="00AF4C87">
        <w:t>Abbildung 21</w:t>
      </w:r>
      <w:r w:rsidR="000C423F">
        <w:t>,</w:t>
      </w:r>
      <w:r w:rsidR="00DC4D92">
        <w:t xml:space="preserve"> kann dafür der Name eines Autors eingegeben werden. Mit dem Drücken des „Enter“-Buttons</w:t>
      </w:r>
      <w:r w:rsidR="000C423F">
        <w:t xml:space="preserve">, gekennzeichnet durch den Button </w:t>
      </w:r>
      <w:r w:rsidR="00564EA3">
        <w:t>4</w:t>
      </w:r>
      <w:r w:rsidR="00DC4D92">
        <w:t xml:space="preserve">.3 in der </w:t>
      </w:r>
      <w:r w:rsidR="00AF4C87">
        <w:t>Abbildung 21</w:t>
      </w:r>
      <w:r w:rsidR="00564EA3">
        <w:t>,</w:t>
      </w:r>
      <w:r w:rsidR="00DC4D92">
        <w:t xml:space="preserve"> wird der eingegebene Name bestätigt und in die Autoren-Liste</w:t>
      </w:r>
      <w:r w:rsidR="00564EA3">
        <w:t>, gekennzeichnet durch die Liste 4</w:t>
      </w:r>
      <w:r w:rsidR="00DC4D92">
        <w:t xml:space="preserve">.4 in der </w:t>
      </w:r>
      <w:r w:rsidR="00AF4C87">
        <w:t>Abbildung 21</w:t>
      </w:r>
      <w:r w:rsidR="00564EA3">
        <w:t>,</w:t>
      </w:r>
      <w:r w:rsidR="00DC4D92">
        <w:t xml:space="preserv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1FF3CB14" w:rsidR="00E6549E" w:rsidRDefault="00E6549E" w:rsidP="002F2BFB">
      <w:r>
        <w:t xml:space="preserve">Der vierte Teil des Fensters ist für den Speicherort des erstellten Projekts verantwortlich. In dem </w:t>
      </w:r>
      <w:r w:rsidR="006972C3">
        <w:t>Texte</w:t>
      </w:r>
      <w:r>
        <w:t>ingabefeld</w:t>
      </w:r>
      <w:r w:rsidR="006972C3">
        <w:t xml:space="preserve">, gekennzeichnet durch das Eingabefeld </w:t>
      </w:r>
      <w:r w:rsidR="00564EA3">
        <w:t>5</w:t>
      </w:r>
      <w:r>
        <w:t xml:space="preserve">.2 in der </w:t>
      </w:r>
      <w:r w:rsidR="00AF4C87">
        <w:t>Abbildung 21</w:t>
      </w:r>
      <w:r w:rsidR="006972C3">
        <w:t>,</w:t>
      </w:r>
      <w:r>
        <w:t xml:space="preserve"> kann dazu der Pfad eingegeben werden, in dem das Projekt nach der Erstellung gespeichert werden soll.</w:t>
      </w:r>
      <w:r w:rsidR="00824102">
        <w:t xml:space="preserve"> Alternativ dazu, kann</w:t>
      </w:r>
      <w:r w:rsidR="006972C3">
        <w:t xml:space="preserve">, </w:t>
      </w:r>
      <w:r w:rsidR="00824102">
        <w:t>wie</w:t>
      </w:r>
      <w:r w:rsidR="006972C3">
        <w:t xml:space="preserve"> auch</w:t>
      </w:r>
      <w:r w:rsidR="00E84963">
        <w:t xml:space="preserve"> in Kapitel 5.2</w:t>
      </w:r>
      <w:r w:rsidR="00824102">
        <w:t>.1</w:t>
      </w:r>
      <w:r w:rsidR="006972C3">
        <w:t xml:space="preserve"> erklärt,</w:t>
      </w:r>
      <w:r w:rsidR="00824102">
        <w:t xml:space="preserve"> der „…“-Button</w:t>
      </w:r>
      <w:r w:rsidR="006972C3">
        <w:t xml:space="preserve">, gekennzeichnet durch den Button </w:t>
      </w:r>
      <w:r w:rsidR="00564EA3">
        <w:t>5</w:t>
      </w:r>
      <w:r w:rsidR="00824102">
        <w:t xml:space="preserve">.3 in der </w:t>
      </w:r>
      <w:r w:rsidR="00AF4C87">
        <w:t>Abbildung 21</w:t>
      </w:r>
      <w:r w:rsidR="006972C3">
        <w:t>,</w:t>
      </w:r>
      <w:r w:rsidR="00824102">
        <w:t xml:space="preserve"> gedrückt werden, um ein Ordner-Dialog zu öffnen. In diesem Dialog kann anschließend der entsprechende Pfad ausgewählt und bestätigt werden. Durch die Bestätigung wird der Pfad automatisch in das </w:t>
      </w:r>
      <w:r w:rsidR="006868B0">
        <w:t>Texte</w:t>
      </w:r>
      <w:r w:rsidR="00824102">
        <w:t>ingabefeld eingetragen</w:t>
      </w:r>
      <w:r w:rsidR="006868B0">
        <w:t xml:space="preserve">, gekennzeichnet durch das Eingabefeld </w:t>
      </w:r>
      <w:r w:rsidR="00564EA3">
        <w:t>5</w:t>
      </w:r>
      <w:r w:rsidR="00824102">
        <w:t xml:space="preserve">.2 in der </w:t>
      </w:r>
      <w:r w:rsidR="00AF4C87">
        <w:t>Abbildung 21</w:t>
      </w:r>
      <w:r w:rsidR="00824102">
        <w:t>.</w:t>
      </w:r>
    </w:p>
    <w:p w14:paraId="6310021C" w14:textId="400B4964" w:rsidR="00EF088B" w:rsidRDefault="00EF088B" w:rsidP="002F2BFB">
      <w:r>
        <w:lastRenderedPageBreak/>
        <w:t>Als letztes befinden sich unten in dem Fenster noch zwei weitere Buttons</w:t>
      </w:r>
      <w:r w:rsidR="006868B0">
        <w:t xml:space="preserve">, gekennzeichnet durch die Buttons </w:t>
      </w:r>
      <w:r>
        <w:t>6.1, 6.2</w:t>
      </w:r>
      <w:r w:rsidR="00AF4C87">
        <w:t xml:space="preserve"> in der Abbildung 21</w:t>
      </w:r>
      <w:r>
        <w:t>. Der „</w:t>
      </w:r>
      <w:r w:rsidR="006D5C29">
        <w:t>Back to Menu</w:t>
      </w:r>
      <w:r>
        <w:t>“-Button dient lediglich dazu die Fenster zu wechseln, um zurück auf das Hauptmenü</w:t>
      </w:r>
      <w:r w:rsidR="006868B0">
        <w:t xml:space="preserve">, dass in </w:t>
      </w:r>
      <w:r w:rsidR="00E84963">
        <w:t>Kapitel 5.2</w:t>
      </w:r>
      <w:r>
        <w:t>.1</w:t>
      </w:r>
      <w:r w:rsidR="006868B0">
        <w:t xml:space="preserve"> erklärt wurde,</w:t>
      </w:r>
      <w:r>
        <w:t xml:space="preserve"> zu gelangen. Durch den „C</w:t>
      </w:r>
      <w:r w:rsidR="006D5C29">
        <w:t>reate Project</w:t>
      </w:r>
      <w:r>
        <w:t xml:space="preserve">“-Button werden alle getätigten Eingaben in dem Fenster bestätigt und </w:t>
      </w:r>
      <w:r w:rsidR="00427B40">
        <w:t>das neue Projekt erstellt</w:t>
      </w:r>
      <w:r>
        <w:t>.</w:t>
      </w:r>
      <w:r w:rsidR="00427B40">
        <w:t xml:space="preserve"> Nachdem das Projekt erstellt wurde, wechselt die GUI wieder auf das Hauptmenü-Fenster.</w:t>
      </w:r>
    </w:p>
    <w:p w14:paraId="1D115489" w14:textId="736DBC37" w:rsidR="002F2BFB" w:rsidRDefault="002F2BFB" w:rsidP="00DE4E7B">
      <w:pPr>
        <w:pStyle w:val="berschrift3"/>
        <w:numPr>
          <w:ilvl w:val="2"/>
          <w:numId w:val="1"/>
        </w:numPr>
      </w:pPr>
      <w:bookmarkStart w:id="47" w:name="_Toc95927018"/>
      <w:r>
        <w:t>Fenster für die Projektaktualisierung</w:t>
      </w:r>
      <w:bookmarkEnd w:id="47"/>
    </w:p>
    <w:p w14:paraId="53DA74FA" w14:textId="38E3EC40" w:rsidR="00EA570A" w:rsidRPr="00EA570A" w:rsidRDefault="00EA570A" w:rsidP="00EA570A">
      <w:r>
        <w:t>Mit diesem Screen k</w:t>
      </w:r>
      <w:r w:rsidR="00947531">
        <w:t>ann ein</w:t>
      </w:r>
      <w:r>
        <w:t xml:space="preserve"> </w:t>
      </w:r>
      <w:r w:rsidR="00947531">
        <w:t xml:space="preserve">Projekt, dass aus der Projekten-Liste des Hauptmenüs ausgewählt wurde, </w:t>
      </w:r>
      <w:r>
        <w:t xml:space="preserve">mit der Projekt-Schablone verglichen </w:t>
      </w:r>
      <w:r w:rsidR="00947531">
        <w:t xml:space="preserve">und </w:t>
      </w:r>
      <w:r w:rsidR="000F1DF6">
        <w:t>aktualisiert werden</w:t>
      </w:r>
      <w:r w:rsidR="0029720D">
        <w:t xml:space="preserve">. Das Fenster wird dabei </w:t>
      </w:r>
      <w:r w:rsidR="00863C45">
        <w:t xml:space="preserve">in der GUI </w:t>
      </w:r>
      <w:r w:rsidR="0029720D">
        <w:t>angezeigt, wenn der „Update Project“-Button, gekennzeichnet durch den Button 3.6 in der Abbildung 20, im Hauptmenü angeklickt wird.</w:t>
      </w:r>
    </w:p>
    <w:p w14:paraId="2FD84BE7" w14:textId="48B8D563" w:rsidR="00EA570A" w:rsidRDefault="005034C2" w:rsidP="00EA570A">
      <w:pPr>
        <w:keepNext/>
      </w:pPr>
      <w:r>
        <w:rPr>
          <w:noProof/>
          <w:lang w:eastAsia="de-DE"/>
        </w:rPr>
        <w:drawing>
          <wp:inline distT="0" distB="0" distL="0" distR="0" wp14:anchorId="75DF2495" wp14:editId="49F0E3E1">
            <wp:extent cx="5760720" cy="4596765"/>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60720" cy="4596765"/>
                    </a:xfrm>
                    <a:prstGeom prst="rect">
                      <a:avLst/>
                    </a:prstGeom>
                  </pic:spPr>
                </pic:pic>
              </a:graphicData>
            </a:graphic>
          </wp:inline>
        </w:drawing>
      </w:r>
    </w:p>
    <w:p w14:paraId="5B01CD9A" w14:textId="426E832F" w:rsidR="008732B4" w:rsidRDefault="00EA570A" w:rsidP="00EA570A">
      <w:pPr>
        <w:pStyle w:val="Beschriftung"/>
      </w:pPr>
      <w:bookmarkStart w:id="48" w:name="_Toc95985485"/>
      <w:r>
        <w:t xml:space="preserve">Abbildung </w:t>
      </w:r>
      <w:fldSimple w:instr=" SEQ Abbildung \* ARABIC ">
        <w:r w:rsidR="00A82F32">
          <w:rPr>
            <w:noProof/>
          </w:rPr>
          <w:t>22</w:t>
        </w:r>
      </w:fldSimple>
      <w:r>
        <w:t>: Skizze für den Screen der Projektaktualisierung</w:t>
      </w:r>
      <w:bookmarkEnd w:id="48"/>
    </w:p>
    <w:p w14:paraId="52F80BE7" w14:textId="3936B802" w:rsidR="002F2BFB" w:rsidRDefault="00AF4C87" w:rsidP="007B2AF8">
      <w:r>
        <w:lastRenderedPageBreak/>
        <w:t>Die Abbildung 22</w:t>
      </w:r>
      <w:r w:rsidR="000F1DF6">
        <w:t>, zeigt die Skizze für das Fenster der Projektaktualisierung. Das Fenster ist dabei aus drei verschiedenen Teilen aufgebaut</w:t>
      </w:r>
      <w:r w:rsidR="002A4EAA">
        <w:t>, gekennzeichnet als blau, rot und grün.</w:t>
      </w:r>
    </w:p>
    <w:p w14:paraId="7B5EDC7E" w14:textId="0AF628EA" w:rsidR="002A4EAA" w:rsidRDefault="002A4EAA" w:rsidP="007B2AF8">
      <w:r>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w:t>
      </w:r>
      <w:r w:rsidR="0072684E">
        <w:t>Belieben</w:t>
      </w:r>
      <w:r w:rsidR="007E4217">
        <w:t xml:space="preserve">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4D086AE0" w14:textId="77777777" w:rsidR="0029720D" w:rsidRDefault="00947531" w:rsidP="00D4673A">
      <w:r>
        <w:t xml:space="preserve">Der dritte Teil des Fensters </w:t>
      </w:r>
      <w:r w:rsidR="001F2825">
        <w:t>ist wiederum selbst aus drei verschiedenen Unterteilen aufgebaut. Der erste Unterteil besteht aus dem „</w:t>
      </w:r>
      <w:r w:rsidR="007E54A1">
        <w:t>Take Yours</w:t>
      </w:r>
      <w:r w:rsidR="001F2825">
        <w:t>“-Button und der Projekt-Inhalt-Liste, gekennzeichnet durch den Button 4.1.1 und der Liste 4.1.2 in der Abbildung</w:t>
      </w:r>
      <w:r w:rsidR="007E54A1">
        <w:t xml:space="preserve">. Der zweite Unterteil besteht aus dem „Accept Changes“-Button, dem </w:t>
      </w:r>
      <w:r w:rsidR="007E54A1">
        <w:lastRenderedPageBreak/>
        <w:t xml:space="preserve">„Reset Changes“- Button und der </w:t>
      </w:r>
      <w:r w:rsidR="00DC64DA">
        <w:t xml:space="preserve">zusammengesetzten (eng.: merged) </w:t>
      </w:r>
      <w:r w:rsidR="007E54A1">
        <w:t>Liste</w:t>
      </w:r>
      <w:r w:rsidR="000357DB">
        <w:t>, gekennzeichnet durch den Button 4.2.1, den Button 4.2.2 und der Liste 4.2.3 in der Abbildung. Der dritte Unterteil besteht aus dem „Take Yours“-Button und der Template-Inhalt-Liste, gekennzeichnet durch den Button 4.3.1 und der Liste 4.3.2 in der Abbildung.</w:t>
      </w:r>
    </w:p>
    <w:p w14:paraId="6C3E8F1F" w14:textId="23855486" w:rsidR="00D4673A" w:rsidRDefault="007B4250" w:rsidP="00D4673A">
      <w:r>
        <w:t xml:space="preserve">Die Unterteile werden nach dem Aufruf des Fensters standardmäßig nicht </w:t>
      </w:r>
      <w:r w:rsidR="00C304CA">
        <w:t xml:space="preserve">in dem Fenster </w:t>
      </w:r>
      <w:r>
        <w:t xml:space="preserve">angezeigt. </w:t>
      </w:r>
      <w:r w:rsidR="00C304CA">
        <w:t xml:space="preserve">Das bedeutet der Platz, an dem die Unterteile in der Abbildung gezeigt werden, ist nach dem Aufruf des Fensters standardmäßig leer. </w:t>
      </w:r>
      <w:r>
        <w:t xml:space="preserve">Sie werden erst </w:t>
      </w:r>
      <w:r w:rsidR="00C304CA">
        <w:t xml:space="preserve">in der GUI </w:t>
      </w:r>
      <w:r>
        <w:t xml:space="preserve">angezeigt, wenn der Pfad einer aktualisierbaren </w:t>
      </w:r>
      <w:r w:rsidR="00DC5A9F">
        <w:t xml:space="preserve">oder neuen </w:t>
      </w:r>
      <w:r>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liste angezeigt. </w:t>
      </w:r>
      <w:r w:rsidR="00C304CA">
        <w:t xml:space="preserve">Die Template-Inhalt-Liste des </w:t>
      </w:r>
      <w:r w:rsidR="00DC64DA">
        <w:t>dritten</w:t>
      </w:r>
      <w:r w:rsidR="00C304CA">
        <w:t xml:space="preserve"> Unterteils zeigt den Inhalt der Datei, die sich in der Projekt-Schablone befindet. </w:t>
      </w:r>
      <w:r w:rsidR="00DC64DA">
        <w:t>Die Merged-Liste des zweiten Unterteils, zeigt</w:t>
      </w:r>
      <w:r w:rsidR="00BB5384">
        <w:t xml:space="preserve"> </w:t>
      </w:r>
      <w:r w:rsidR="00DC64DA">
        <w:t xml:space="preserve">den zusammengesetzten Inhalt beider Dateien. </w:t>
      </w:r>
      <w:r w:rsidR="00D4673A">
        <w:t xml:space="preserve">Der Inhalt dieser Liste 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Merged-Liste hinzugefügt werden. </w:t>
      </w:r>
      <w:r w:rsidR="00373BC9">
        <w:t xml:space="preserve">Wenn bspw. nur der Inhalt der Template-Datei benötigt wird, kann dazu der „Take-Theres“-Button </w:t>
      </w:r>
      <w:r w:rsidR="005C175C">
        <w:t>gedrückt werden. Dadurch wird der Inhalt der Merged-Liste mit dem Inhalt aus der Template-Inhalt-Liste überschrieben. Entgegengesetzt kann der „Take Yours“-Button gedrückt werden, falls nur der Inhalt der Projekt-Datei benötigt wird. Dadurch wird der Inhalt der Merged-Liste mit dem Inhalt aus der Projekt-Inhalt-Liste überschrieben.</w:t>
      </w:r>
    </w:p>
    <w:p w14:paraId="258123D8" w14:textId="0C3F1CBF" w:rsidR="002F2BFB" w:rsidRDefault="005072D2" w:rsidP="00D4673A">
      <w:r>
        <w:t>Nachdem die Konfiguration der Merged-Liste abgeschlossen ist, kann der „Accept Changes“-Button gedrückt werden, um den Inhalt der Merged-Liste zu speichern und die Änderungen der ausgewählten Datei, aus der Liste des zweiten Teils, zuzuordnen.</w:t>
      </w:r>
      <w:r w:rsidR="00BB5384">
        <w:t xml:space="preserve"> Dabei kann die Merged-Liste auch leer sein, weil bspw. eine neue Datei in der Liste des zweiten Teils ausgewählt wurde und anschließend der „Take Yours“-Button gedrückt wurde.</w:t>
      </w:r>
      <w:r>
        <w:t xml:space="preserve"> Mit dem „Reset Changes“-Button k</w:t>
      </w:r>
      <w:r w:rsidR="00445191">
        <w:t>önnen die gespeicherten Änderungen für die Datei wieder gelöscht werden.</w:t>
      </w:r>
    </w:p>
    <w:p w14:paraId="6178AA89" w14:textId="1288CD50" w:rsidR="00445191" w:rsidRDefault="00445191" w:rsidP="000357DB">
      <w:r>
        <w:lastRenderedPageBreak/>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entweder hinzugefügt oder nicht. Wenn der gespeicherte </w:t>
      </w:r>
      <w:r w:rsidR="008969F0">
        <w:t>Inhalt</w:t>
      </w:r>
      <w:r w:rsidR="0061595A">
        <w:t xml:space="preserve"> leer ist, wird </w:t>
      </w:r>
      <w:r w:rsidR="008969F0">
        <w:t>dem Projekt die neue Datei nicht hinzugefügt.</w:t>
      </w:r>
    </w:p>
    <w:p w14:paraId="253931B5" w14:textId="15336313" w:rsidR="008969F0" w:rsidRDefault="008969F0" w:rsidP="000357DB">
      <w:r>
        <w:t>Mit dem „Back to Menu“-Button, gekennzeichnet durch den Button 3.1 in der Abbildung, wechselt die GUI das Fenster zum Hauptmenü.</w:t>
      </w:r>
    </w:p>
    <w:p w14:paraId="3E0A2980" w14:textId="64B10678" w:rsidR="0072684E" w:rsidRDefault="0072684E" w:rsidP="0072684E">
      <w:pPr>
        <w:spacing w:after="160" w:line="259" w:lineRule="auto"/>
        <w:jc w:val="left"/>
      </w:pPr>
      <w:r>
        <w:br w:type="page"/>
      </w:r>
    </w:p>
    <w:p w14:paraId="36E187C8" w14:textId="3BC4FFE7" w:rsidR="007B2AF8" w:rsidRDefault="002F2BFB" w:rsidP="00DE4E7B">
      <w:pPr>
        <w:pStyle w:val="berschrift3"/>
        <w:numPr>
          <w:ilvl w:val="2"/>
          <w:numId w:val="1"/>
        </w:numPr>
      </w:pPr>
      <w:bookmarkStart w:id="49" w:name="_Toc95927019"/>
      <w:r>
        <w:lastRenderedPageBreak/>
        <w:t xml:space="preserve">Fenster für </w:t>
      </w:r>
      <w:r w:rsidR="00DE4E7B">
        <w:t xml:space="preserve">die </w:t>
      </w:r>
      <w:r>
        <w:t>Erweiterung der Projektmodule</w:t>
      </w:r>
      <w:bookmarkEnd w:id="49"/>
    </w:p>
    <w:p w14:paraId="0F9A0E66" w14:textId="1AD9AA1D" w:rsidR="00833BFB" w:rsidRPr="00833BFB" w:rsidRDefault="00833BFB" w:rsidP="00833BFB">
      <w:r w:rsidRPr="00833BFB">
        <w:t>Dies</w:t>
      </w:r>
      <w:r>
        <w:t xml:space="preserve">es Fenster </w:t>
      </w:r>
      <w:r w:rsidRPr="00833BFB">
        <w:t xml:space="preserve">ähnelt dem </w:t>
      </w:r>
      <w:r w:rsidR="0029720D">
        <w:t xml:space="preserve">Fenster </w:t>
      </w:r>
      <w:r w:rsidRPr="00833BFB">
        <w:t xml:space="preserve">in Kapitel </w:t>
      </w:r>
      <w:r w:rsidR="00E84963">
        <w:t>5.2</w:t>
      </w:r>
      <w:r>
        <w:t>.2</w:t>
      </w:r>
      <w:r w:rsidRPr="00833BFB">
        <w:t xml:space="preserve"> </w:t>
      </w:r>
      <w:r>
        <w:t xml:space="preserve">für die </w:t>
      </w:r>
      <w:r w:rsidRPr="00833BFB">
        <w:t xml:space="preserve">Projekterstellung, da er für die Erfassung aller erforderlichen Informationen zur Erstellung eines neuen Moduls zuständig ist und daher auch wie </w:t>
      </w:r>
      <w:r w:rsidR="00B45DB9" w:rsidRPr="00833BFB">
        <w:t>ein Formular</w:t>
      </w:r>
      <w:r w:rsidRPr="00833BFB">
        <w:t xml:space="preserve"> funktioniert.</w:t>
      </w:r>
      <w:r w:rsidR="0029720D">
        <w:t xml:space="preserve"> Das Fenster wird dabei </w:t>
      </w:r>
      <w:r w:rsidR="0072684E">
        <w:t xml:space="preserve">in der GUI </w:t>
      </w:r>
      <w:r w:rsidR="0029720D">
        <w:t>angezeigt, wenn der „Add Cmake“-Button, gekennzeichnet durch den Button 3.4 in der Abbildung 20, des Hauptmenüs angeklickt wird.</w:t>
      </w:r>
    </w:p>
    <w:p w14:paraId="4C944593" w14:textId="62E1ABD3" w:rsidR="00EA570A" w:rsidRDefault="00D0702E" w:rsidP="00EA570A">
      <w:pPr>
        <w:keepNext/>
      </w:pPr>
      <w:r>
        <w:rPr>
          <w:noProof/>
          <w:lang w:eastAsia="de-DE"/>
        </w:rPr>
        <w:drawing>
          <wp:inline distT="0" distB="0" distL="0" distR="0" wp14:anchorId="49119B6A" wp14:editId="2941F85C">
            <wp:extent cx="5753100" cy="42386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53100" cy="4238625"/>
                    </a:xfrm>
                    <a:prstGeom prst="rect">
                      <a:avLst/>
                    </a:prstGeom>
                    <a:noFill/>
                    <a:ln>
                      <a:noFill/>
                    </a:ln>
                  </pic:spPr>
                </pic:pic>
              </a:graphicData>
            </a:graphic>
          </wp:inline>
        </w:drawing>
      </w:r>
    </w:p>
    <w:p w14:paraId="52203FB6" w14:textId="757E9D32" w:rsidR="007B2AF8" w:rsidRDefault="00EA570A" w:rsidP="00EA570A">
      <w:pPr>
        <w:pStyle w:val="Beschriftung"/>
      </w:pPr>
      <w:bookmarkStart w:id="50" w:name="_Toc95985486"/>
      <w:r>
        <w:t xml:space="preserve">Abbildung </w:t>
      </w:r>
      <w:fldSimple w:instr=" SEQ Abbildung \* ARABIC ">
        <w:r w:rsidR="00A82F32">
          <w:rPr>
            <w:noProof/>
          </w:rPr>
          <w:t>23</w:t>
        </w:r>
      </w:fldSimple>
      <w:r>
        <w:t>: Skizze für den Screen der Projektmodulerweiterung</w:t>
      </w:r>
      <w:bookmarkEnd w:id="50"/>
    </w:p>
    <w:p w14:paraId="5BE9ED4C" w14:textId="584571F6" w:rsidR="00B45DB9" w:rsidRDefault="0000212B" w:rsidP="00075830">
      <w:r>
        <w:t xml:space="preserve">In der </w:t>
      </w:r>
      <w:r w:rsidR="00AF4C87">
        <w:t>Abbildung 23</w:t>
      </w:r>
      <w:r>
        <w:t xml:space="preserve"> ist zusehen, dass das Fenster aus </w:t>
      </w:r>
      <w:r w:rsidR="001C3CE8">
        <w:t>einem Teil</w:t>
      </w:r>
      <w:r w:rsidR="00833BFB">
        <w:t>, gekennzeichnet in blau,</w:t>
      </w:r>
      <w:r w:rsidR="001C3CE8">
        <w:t xml:space="preserve"> </w:t>
      </w:r>
      <w:r w:rsidR="00B45DB9">
        <w:t>aufgebaut ist</w:t>
      </w:r>
      <w:r w:rsidR="00833BFB">
        <w:t>.</w:t>
      </w:r>
      <w:r w:rsidR="00B45DB9">
        <w:t xml:space="preserve"> </w:t>
      </w:r>
    </w:p>
    <w:p w14:paraId="45E4659D" w14:textId="0C9E4BF3" w:rsidR="00B8142B" w:rsidRDefault="00B45DB9" w:rsidP="00075830">
      <w:r>
        <w:t>In</w:t>
      </w:r>
      <w:r w:rsidR="00833BFB">
        <w:t xml:space="preserve"> </w:t>
      </w:r>
      <w:r>
        <w:t xml:space="preserve">diesem Teil werden alle notwenigen Informationen über das Projektmodul gesammelt. </w:t>
      </w:r>
      <w:r w:rsidR="00833BFB" w:rsidRPr="00833BFB">
        <w:t>Jedes Modul hat einen Typ, der angegeben werden muss, zum Beispiel ein Bibliotheksmodul, ein ausführbares Modul, ein Schnittstellenmodul und so weiter.</w:t>
      </w:r>
      <w:r w:rsidR="00833BFB">
        <w:t xml:space="preserve"> </w:t>
      </w:r>
      <w:r w:rsidR="001C3CE8">
        <w:t>Dieser</w:t>
      </w:r>
      <w:r w:rsidR="00833BFB">
        <w:t xml:space="preserve"> Typ</w:t>
      </w:r>
      <w:r w:rsidR="001C3CE8">
        <w:t xml:space="preserve"> kann mit der Auswahl eines Wertes aus der Dropdown-Liste</w:t>
      </w:r>
      <w:r w:rsidR="00833BFB">
        <w:t xml:space="preserve">, gekennzeichnet durch die DropDown-Liste </w:t>
      </w:r>
      <w:r w:rsidR="00684027">
        <w:t xml:space="preserve">2.2 in der </w:t>
      </w:r>
      <w:r>
        <w:t>Abbildung</w:t>
      </w:r>
      <w:r w:rsidR="00AF4C87">
        <w:t xml:space="preserve"> 23</w:t>
      </w:r>
      <w:r w:rsidR="00833BFB">
        <w:t>,</w:t>
      </w:r>
      <w:r w:rsidR="001C3CE8">
        <w:t xml:space="preserve"> bestimmt werden</w:t>
      </w:r>
      <w:r w:rsidR="00684027">
        <w:t>. Als nächstes muss der Name des Moduls festgelegt werden. Dazu muss ein Modulname in das Texteingabefeld</w:t>
      </w:r>
      <w:r>
        <w:t xml:space="preserve">, gekennzeichnet durch das Eingabefeld </w:t>
      </w:r>
      <w:r w:rsidR="00684027">
        <w:t xml:space="preserve">2.4 in der </w:t>
      </w:r>
      <w:r>
        <w:lastRenderedPageBreak/>
        <w:t>Abbi</w:t>
      </w:r>
      <w:r w:rsidR="00AF4C87">
        <w:t>ldung 23</w:t>
      </w:r>
      <w:r>
        <w:t>,</w:t>
      </w:r>
      <w:r w:rsidR="00684027">
        <w:t xml:space="preserve"> eingegeben werden.</w:t>
      </w:r>
      <w:r w:rsidR="00E849C6">
        <w:t xml:space="preserve"> Anschließend </w:t>
      </w:r>
      <w:r w:rsidR="00075830">
        <w:t>kann eine Auswahl getroffen werden</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Dazu werden in der Liste</w:t>
      </w:r>
      <w:r>
        <w:t xml:space="preserve">, gekennzeichnet durch die Liste </w:t>
      </w:r>
      <w:r w:rsidR="00E849C6">
        <w:t xml:space="preserve">2.6 in der </w:t>
      </w:r>
      <w:r w:rsidR="00AF4C87">
        <w:t>Abbildung 23</w:t>
      </w:r>
      <w:r>
        <w:t>,</w:t>
      </w:r>
      <w:r w:rsidR="00E849C6">
        <w:t xml:space="preserve"> alle lokalen Abhängigkeiten </w:t>
      </w:r>
      <w:r w:rsidR="007460C1">
        <w:t>aufgelistet, die für das neue Projektmodul des ausgewählten Projektes ausgewählt werden können.</w:t>
      </w:r>
      <w:r w:rsidR="005718DF">
        <w:t xml:space="preserve"> Die Abhängigkeiten werden der Liste dabei als Listenelemente hinzugefügt,</w:t>
      </w:r>
      <w:r w:rsidR="00D0702E">
        <w:t xml:space="preserve"> gekennzeichnet durch den rot m</w:t>
      </w:r>
      <w:r w:rsidR="00AF4C87">
        <w:t>arkierten Teil in der Abbildung 23</w:t>
      </w:r>
      <w:r w:rsidR="00D0702E">
        <w:t>. U</w:t>
      </w:r>
      <w:r w:rsidR="007460C1">
        <w:t>m eine lokale Abhängigkeit zu bestimmen, muss diese in der Liste</w:t>
      </w:r>
      <w:r w:rsidR="005718DF">
        <w:t>, durch markieren der Checkbox, gekennzeichnet durch di</w:t>
      </w:r>
      <w:r w:rsidR="00AF4C87">
        <w:t>e Checkbox 1.1 in der Abbildung 23</w:t>
      </w:r>
      <w:r w:rsidR="007460C1">
        <w:t xml:space="preserve"> bestätigt werden</w:t>
      </w:r>
      <w:r w:rsidR="00075830">
        <w:t xml:space="preserve"> und</w:t>
      </w:r>
      <w:r w:rsidR="005718DF">
        <w:t>, durch das Klicken auf eines der zwei Radio-Buttons, gekennzeichnet durch die Radio-Button 1.3 und 1.</w:t>
      </w:r>
      <w:r w:rsidR="006F1CEF">
        <w:t>5</w:t>
      </w:r>
      <w:r w:rsidR="00AF4C87">
        <w:t xml:space="preserve"> in der Abbildung 23</w:t>
      </w:r>
      <w:r w:rsidR="005718DF">
        <w:t>,</w:t>
      </w:r>
      <w:r w:rsidR="00075830">
        <w:t xml:space="preserve"> angegeben werden, ob diese als private oder öffentliche Abhängigkeit hinzugefügt werden soll.</w:t>
      </w:r>
      <w:r w:rsidR="006164BB">
        <w:t xml:space="preserve"> </w:t>
      </w:r>
      <w:r w:rsidR="00B8142B">
        <w:t>Um das neue Projektmodul mit den eingegebenen Informationen zu erstellen, muss der „Add Cmake“-Button</w:t>
      </w:r>
      <w:r>
        <w:t xml:space="preserve">, gekennzeichnet durch den Button </w:t>
      </w:r>
      <w:r w:rsidR="00B8142B">
        <w:t xml:space="preserve">3.2 in der </w:t>
      </w:r>
      <w:r w:rsidR="00AF4C87">
        <w:t>Abbildung 23</w:t>
      </w:r>
      <w:r>
        <w:t>,</w:t>
      </w:r>
      <w:r w:rsidR="00B8142B">
        <w:t xml:space="preserve"> gedrückt werden. Das Projektmodul wird </w:t>
      </w:r>
      <w:r w:rsidR="002F061A">
        <w:t xml:space="preserve">dabei direkt </w:t>
      </w:r>
      <w:r w:rsidR="00B8142B">
        <w:t>in dem ausgewählten Projekt erstellt</w:t>
      </w:r>
      <w:r w:rsidR="002F061A">
        <w:t>.</w:t>
      </w:r>
    </w:p>
    <w:p w14:paraId="43FBA5BF" w14:textId="54402B88" w:rsidR="006164BB" w:rsidRDefault="00C8119E" w:rsidP="00075830">
      <w:r>
        <w:t>Mit dem</w:t>
      </w:r>
      <w:r w:rsidR="006164BB">
        <w:t xml:space="preserve"> </w:t>
      </w:r>
      <w:r>
        <w:t>„</w:t>
      </w:r>
      <w:r w:rsidR="006D5C29">
        <w:t>Back to Menu</w:t>
      </w:r>
      <w:r>
        <w:t>“-Button</w:t>
      </w:r>
      <w:r w:rsidR="00B45DB9">
        <w:t xml:space="preserve">, gekennzeichnet durch den Button </w:t>
      </w:r>
      <w:r>
        <w:t>3.1 in der</w:t>
      </w:r>
      <w:r w:rsidR="00AF4C87">
        <w:t xml:space="preserve"> Abbildung 23</w:t>
      </w:r>
      <w:r w:rsidR="00B45DB9">
        <w:t>,</w:t>
      </w:r>
      <w:r>
        <w:t xml:space="preserve"> wechselt die GUI das Fenster zum Hauptmenü.</w:t>
      </w:r>
    </w:p>
    <w:p w14:paraId="329D5616" w14:textId="2334D7BB" w:rsidR="00515F84" w:rsidRDefault="00515F84" w:rsidP="00515F84">
      <w:pPr>
        <w:spacing w:after="160" w:line="259" w:lineRule="auto"/>
        <w:jc w:val="left"/>
      </w:pPr>
      <w:r>
        <w:br w:type="page"/>
      </w:r>
    </w:p>
    <w:p w14:paraId="2CB8232F" w14:textId="23684F5D" w:rsidR="007B2AF8" w:rsidRDefault="00DE4E7B" w:rsidP="00DE4E7B">
      <w:pPr>
        <w:pStyle w:val="berschrift3"/>
        <w:numPr>
          <w:ilvl w:val="2"/>
          <w:numId w:val="1"/>
        </w:numPr>
      </w:pPr>
      <w:bookmarkStart w:id="51" w:name="_Toc95927020"/>
      <w:r>
        <w:lastRenderedPageBreak/>
        <w:t xml:space="preserve">Fenster für die Ausführung der </w:t>
      </w:r>
      <w:r w:rsidR="002E19DE">
        <w:t>Dienstprogramme</w:t>
      </w:r>
      <w:bookmarkEnd w:id="51"/>
    </w:p>
    <w:p w14:paraId="73B96C83" w14:textId="6EAE98DC" w:rsidR="007E2164" w:rsidRPr="007E2164" w:rsidRDefault="007E2164" w:rsidP="007E2164">
      <w:r>
        <w:t>Durch dieses Fenster können verschiedene Dienstprogramme (eng.: utilities) eines Projektes, mit benutzerdefinierten Befehlen, ausgeführt werden.</w:t>
      </w:r>
      <w:r w:rsidR="00863C45">
        <w:t xml:space="preserve"> Das Fenster wird dabei in der GUI angezeigt, wenn der „Run Utils“-Button, gekennzeichnet durch den Button 3.8 in der Abbildung 20, des Hauptmenüs angeklickt wird.</w:t>
      </w:r>
    </w:p>
    <w:p w14:paraId="081BFEC1" w14:textId="6AE1E7EB" w:rsidR="00EA570A" w:rsidRDefault="005034C2" w:rsidP="00EA570A">
      <w:pPr>
        <w:keepNext/>
      </w:pPr>
      <w:r>
        <w:rPr>
          <w:noProof/>
          <w:lang w:eastAsia="de-DE"/>
        </w:rPr>
        <w:drawing>
          <wp:inline distT="0" distB="0" distL="0" distR="0" wp14:anchorId="778B0BB8" wp14:editId="729446AC">
            <wp:extent cx="5760720" cy="4067810"/>
            <wp:effectExtent l="0" t="0" r="0" b="8890"/>
            <wp:docPr id="15" name="Grafik 1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descr="Ein Bild, das Text enthält.&#10;&#10;Automatisch generierte Beschreibung"/>
                    <pic:cNvPicPr/>
                  </pic:nvPicPr>
                  <pic:blipFill>
                    <a:blip r:embed="rId41"/>
                    <a:stretch>
                      <a:fillRect/>
                    </a:stretch>
                  </pic:blipFill>
                  <pic:spPr>
                    <a:xfrm>
                      <a:off x="0" y="0"/>
                      <a:ext cx="5760720" cy="4067810"/>
                    </a:xfrm>
                    <a:prstGeom prst="rect">
                      <a:avLst/>
                    </a:prstGeom>
                  </pic:spPr>
                </pic:pic>
              </a:graphicData>
            </a:graphic>
          </wp:inline>
        </w:drawing>
      </w:r>
    </w:p>
    <w:p w14:paraId="6D92238A" w14:textId="0491BA86" w:rsidR="00CB3B88" w:rsidRDefault="00EA570A" w:rsidP="00EA570A">
      <w:pPr>
        <w:pStyle w:val="Beschriftung"/>
      </w:pPr>
      <w:bookmarkStart w:id="52" w:name="_Toc95985487"/>
      <w:r>
        <w:t xml:space="preserve">Abbildung </w:t>
      </w:r>
      <w:fldSimple w:instr=" SEQ Abbildung \* ARABIC ">
        <w:r w:rsidR="00A82F32">
          <w:rPr>
            <w:noProof/>
          </w:rPr>
          <w:t>24</w:t>
        </w:r>
      </w:fldSimple>
      <w:r>
        <w:t>: Skizze für den Screen der Dienstprogrammausführung</w:t>
      </w:r>
      <w:bookmarkEnd w:id="52"/>
    </w:p>
    <w:p w14:paraId="00F6E8DC" w14:textId="73FBEE51" w:rsidR="00CD4E85" w:rsidRDefault="002054CC" w:rsidP="00CB3B88">
      <w:r>
        <w:t xml:space="preserve">In der </w:t>
      </w:r>
      <w:r w:rsidR="00AF4C87">
        <w:t>Abbildung 24</w:t>
      </w:r>
      <w:r>
        <w:t xml:space="preserve"> ist zusehen, dass das Fenster aus zwei Teilen</w:t>
      </w:r>
      <w:r w:rsidR="007E2164">
        <w:t>, gekennzeichnet in blau und rot,</w:t>
      </w:r>
      <w:r>
        <w:t xml:space="preserve"> aufgebaut ist. </w:t>
      </w:r>
    </w:p>
    <w:p w14:paraId="71A17756" w14:textId="763DCAB1" w:rsidR="002054CC" w:rsidRDefault="002054CC" w:rsidP="00CB3B88">
      <w:r>
        <w:t xml:space="preserve">Der erste Teil besteht wiederum </w:t>
      </w:r>
      <w:r w:rsidR="00200C57">
        <w:t xml:space="preserve">selbst </w:t>
      </w:r>
      <w:r>
        <w:t>aus</w:t>
      </w:r>
      <w:r w:rsidR="00D4673A">
        <w:t xml:space="preserve"> </w:t>
      </w:r>
      <w:r>
        <w:t>Unterteilen</w:t>
      </w:r>
      <w:r w:rsidR="00200C57">
        <w:t xml:space="preserve"> – die linke Seite</w:t>
      </w:r>
      <w:r w:rsidR="00CD4E85">
        <w:t xml:space="preserve">, gekennzeichnet durch die Liste </w:t>
      </w:r>
      <w:r w:rsidR="00200C57">
        <w:t xml:space="preserve">2.1 in der </w:t>
      </w:r>
      <w:r w:rsidR="00AF4C87">
        <w:t>Abbildung 24</w:t>
      </w:r>
      <w:r w:rsidR="00CD4E85">
        <w:t>,</w:t>
      </w:r>
      <w:r w:rsidR="00200C57">
        <w:t xml:space="preserve"> und die rechte Seite</w:t>
      </w:r>
      <w:r w:rsidR="00CD4E85">
        <w:t xml:space="preserve">, gekennzeichnet durch die Liste </w:t>
      </w:r>
      <w:r w:rsidR="00200C57">
        <w:t xml:space="preserve">2.2 in der </w:t>
      </w:r>
      <w:r w:rsidR="00AF4C87">
        <w:t>Abbildung 24</w:t>
      </w:r>
      <w:r w:rsidR="00200C57">
        <w:t xml:space="preserve">. Die linke Seit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 xml:space="preserve">Die Dienstprogramme in der Liste können dabei angeklickt bzw. ausgewählt werden. Nachdem das passiert ist, wird das ausgewählte Dienstprogram mit dem Befehl „--help“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w:t>
      </w:r>
      <w:r w:rsidR="00CD4E85">
        <w:t xml:space="preserve"> </w:t>
      </w:r>
      <w:r w:rsidR="00E60AAF">
        <w:t>ausgegeben.</w:t>
      </w:r>
      <w:r w:rsidR="006D418C">
        <w:t xml:space="preserve"> Eine </w:t>
      </w:r>
      <w:r w:rsidR="00E6251D">
        <w:t xml:space="preserve">weitere </w:t>
      </w:r>
      <w:r w:rsidR="006D418C">
        <w:t xml:space="preserve">Funktion bietet der Text </w:t>
      </w:r>
      <w:r w:rsidR="006D418C">
        <w:lastRenderedPageBreak/>
        <w:t>Browser nicht. Er dient lediglich als Bildschirm für die Ausgaben der ausgeführten Dienstprogramme.</w:t>
      </w:r>
    </w:p>
    <w:p w14:paraId="3B50ED63" w14:textId="1E1AC1EA" w:rsidR="00033A16" w:rsidRDefault="00033A16" w:rsidP="00CB3B88">
      <w:r>
        <w:t xml:space="preserve">Der zweite Teil des Fensters, </w:t>
      </w:r>
      <w:r w:rsidR="00457DA9">
        <w:t>beinhaltet zwei Buttons</w:t>
      </w:r>
      <w:r w:rsidR="00CD4E85">
        <w:t xml:space="preserve">, gekennzeichnet durch die Buttons </w:t>
      </w:r>
      <w:r w:rsidR="00457DA9">
        <w:t>3.1</w:t>
      </w:r>
      <w:r w:rsidR="00CD4E85">
        <w:t xml:space="preserve"> und </w:t>
      </w:r>
      <w:r w:rsidR="00457DA9">
        <w:t xml:space="preserve">3.4 in der </w:t>
      </w:r>
      <w:r w:rsidR="00AF4C87">
        <w:t>Abbildung 24</w:t>
      </w:r>
      <w:r w:rsidR="00CD4E85">
        <w:t>,</w:t>
      </w:r>
      <w:r w:rsidR="00457DA9">
        <w:t xml:space="preserve"> und ein Texteingabefeld</w:t>
      </w:r>
      <w:r w:rsidR="00CD4E85">
        <w:t xml:space="preserve">, gekennzeichnet durch das Eingabefeld </w:t>
      </w:r>
      <w:r w:rsidR="00457DA9">
        <w:t>3.3 in der</w:t>
      </w:r>
      <w:r w:rsidR="00AF4C87">
        <w:t xml:space="preserve"> Abbildung 24</w:t>
      </w:r>
      <w:r w:rsidR="00457DA9">
        <w:t>. Mit dem „B</w:t>
      </w:r>
      <w:r w:rsidR="006D5C29">
        <w:t>ack to Menu</w:t>
      </w:r>
      <w:r w:rsidR="00457DA9">
        <w:t>“-Button</w:t>
      </w:r>
      <w:r w:rsidR="00CD4E85">
        <w:t xml:space="preserve">, gekennzeichnet durch den Button </w:t>
      </w:r>
      <w:r w:rsidR="00457DA9">
        <w:t xml:space="preserve">3.1 in der </w:t>
      </w:r>
      <w:r w:rsidR="00AF4C87">
        <w:t>Abbildung 24</w:t>
      </w:r>
      <w:r w:rsidR="00CD4E85">
        <w:t>,</w:t>
      </w:r>
      <w:r w:rsidR="00457DA9">
        <w:t xml:space="preserve"> wechselt, wie in den Kapiteln davor, die GUI das Fenster zum Hauptmenü. In das Texteingabefeld</w:t>
      </w:r>
      <w:r w:rsidR="00CD4E85">
        <w:t xml:space="preserve">, gekennzeichnet durch das Eingabefeld </w:t>
      </w:r>
      <w:r w:rsidR="00457DA9">
        <w:t>3.3 in der</w:t>
      </w:r>
      <w:r w:rsidR="00AF4C87">
        <w:t xml:space="preserve"> Abbildung 24</w:t>
      </w:r>
      <w:r w:rsidR="00CD4E85">
        <w:t>,</w:t>
      </w:r>
      <w:r w:rsidR="00457DA9">
        <w:t xml:space="preserve"> können benutzerdefinierte Befehle für einen ausgewählte</w:t>
      </w:r>
      <w:r w:rsidR="002E19DE">
        <w:t>s</w:t>
      </w:r>
      <w:r w:rsidR="00457DA9">
        <w:t xml:space="preserve"> </w:t>
      </w:r>
      <w:r w:rsidR="002E19DE">
        <w:t>Dienstprogram aus der Liste des ersten Teils eingegeben werden. Mit dem „Run“-Button</w:t>
      </w:r>
      <w:r w:rsidR="00CD4E85">
        <w:t xml:space="preserve">, gekennzeichnet durch den Button </w:t>
      </w:r>
      <w:r w:rsidR="002E19DE">
        <w:t xml:space="preserve">3.4 in der </w:t>
      </w:r>
      <w:r w:rsidR="00CD4E85">
        <w:t>Abbildung</w:t>
      </w:r>
      <w:r w:rsidR="00AF4C87">
        <w:t xml:space="preserve"> 24</w:t>
      </w:r>
      <w:r w:rsidR="00B82925">
        <w:t>,</w:t>
      </w:r>
      <w:r w:rsidR="002E19DE">
        <w:t xml:space="preserv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53" w:name="_Toc95927021"/>
      <w:r>
        <w:lastRenderedPageBreak/>
        <w:t>Software</w:t>
      </w:r>
      <w:r w:rsidR="003C62B3">
        <w:t>architektur</w:t>
      </w:r>
      <w:bookmarkEnd w:id="53"/>
    </w:p>
    <w:p w14:paraId="480EF2D2" w14:textId="3307DC10" w:rsidR="005136BD" w:rsidRDefault="00744AF5" w:rsidP="00744AF5">
      <w:r>
        <w:t xml:space="preserve">Mithilfe der Skizzen </w:t>
      </w:r>
      <w:r w:rsidR="00DD4F8A">
        <w:t xml:space="preserve">konnte das Aussehen, der Aufbau und der gesamte Funktionsumfang der GUI dargestellt werden. </w:t>
      </w:r>
      <w:r w:rsidR="00BF629D">
        <w:t>Anhand</w:t>
      </w:r>
      <w:r w:rsidR="00DD4F8A">
        <w:t xml:space="preserv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bookmarkStart w:id="54" w:name="_Toc95927022"/>
      <w:r>
        <w:t>Basis-Architektur</w:t>
      </w:r>
      <w:bookmarkEnd w:id="54"/>
    </w:p>
    <w:p w14:paraId="3ACAB98E" w14:textId="7B1F3EBD" w:rsidR="0067086A" w:rsidRPr="0067086A" w:rsidRDefault="00AF4C87" w:rsidP="0067086A">
      <w:r>
        <w:t>Die Abbildung 25</w:t>
      </w:r>
      <w:r w:rsidR="0067086A">
        <w:t xml:space="preserve"> zeigt, die Basis-Architektur der Software</w:t>
      </w:r>
      <w:r w:rsidR="003F2E5B">
        <w:t>, aus</w:t>
      </w:r>
      <w:r w:rsidR="0067086A">
        <w:t xml:space="preserve"> </w:t>
      </w:r>
      <w:r w:rsidR="003F2E5B">
        <w:t>der</w:t>
      </w:r>
      <w:r w:rsidR="0067086A">
        <w:t xml:space="preserve"> </w:t>
      </w:r>
      <w:proofErr w:type="gramStart"/>
      <w:r w:rsidR="0067086A">
        <w:t>hervor</w:t>
      </w:r>
      <w:r w:rsidR="003F2E5B">
        <w:t xml:space="preserve"> geht</w:t>
      </w:r>
      <w:proofErr w:type="gramEnd"/>
      <w:r w:rsidR="0067086A">
        <w:t>, dass die Software aus den folgenden vier Basis-Klassen aufgebaut ist:</w:t>
      </w:r>
      <w:r w:rsidR="0067086A" w:rsidRPr="003F2E5B">
        <w:t xml:space="preserve"> </w:t>
      </w:r>
      <w:r w:rsidR="0067086A" w:rsidRPr="003D577A">
        <w:rPr>
          <w:i/>
          <w:iCs/>
        </w:rPr>
        <w:t>App</w:t>
      </w:r>
      <w:r w:rsidR="0067086A" w:rsidRPr="003F2E5B">
        <w:t xml:space="preserve">, </w:t>
      </w:r>
      <w:r w:rsidR="0067086A" w:rsidRPr="003D577A">
        <w:rPr>
          <w:i/>
          <w:iCs/>
        </w:rPr>
        <w:t>Frame</w:t>
      </w:r>
      <w:r w:rsidR="0067086A" w:rsidRPr="003F2E5B">
        <w:t xml:space="preserve">, </w:t>
      </w:r>
      <w:r w:rsidR="0067086A" w:rsidRPr="007C0E02">
        <w:rPr>
          <w:i/>
          <w:iCs/>
        </w:rPr>
        <w:t>Screen</w:t>
      </w:r>
      <w:r w:rsidR="0067086A" w:rsidRPr="003F2E5B">
        <w:t xml:space="preserve"> und </w:t>
      </w:r>
      <w:r w:rsidR="0067086A" w:rsidRPr="007C0E02">
        <w:rPr>
          <w:i/>
          <w:iCs/>
        </w:rPr>
        <w:t>SubScreen</w:t>
      </w:r>
      <w:r w:rsidR="0067086A" w:rsidRPr="003F2E5B">
        <w:t>.</w:t>
      </w:r>
    </w:p>
    <w:p w14:paraId="7B61B44F" w14:textId="77777777" w:rsidR="00050129" w:rsidRDefault="00050129" w:rsidP="00050129">
      <w:pPr>
        <w:keepNext/>
        <w:spacing w:after="160" w:line="259" w:lineRule="auto"/>
        <w:jc w:val="left"/>
      </w:pPr>
      <w:r>
        <w:rPr>
          <w:noProof/>
          <w:lang w:eastAsia="de-DE"/>
        </w:rPr>
        <w:drawing>
          <wp:inline distT="0" distB="0" distL="0" distR="0" wp14:anchorId="30562FC6" wp14:editId="7C1ACDB3">
            <wp:extent cx="5752465" cy="3179445"/>
            <wp:effectExtent l="0" t="0" r="63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752465" cy="3179445"/>
                    </a:xfrm>
                    <a:prstGeom prst="rect">
                      <a:avLst/>
                    </a:prstGeom>
                    <a:noFill/>
                    <a:ln>
                      <a:noFill/>
                    </a:ln>
                  </pic:spPr>
                </pic:pic>
              </a:graphicData>
            </a:graphic>
          </wp:inline>
        </w:drawing>
      </w:r>
    </w:p>
    <w:p w14:paraId="6E4F4769" w14:textId="1C42F980" w:rsidR="00050129" w:rsidRDefault="00050129" w:rsidP="00050129">
      <w:pPr>
        <w:pStyle w:val="Beschriftung"/>
        <w:jc w:val="left"/>
      </w:pPr>
      <w:bookmarkStart w:id="55" w:name="_Toc95985488"/>
      <w:r>
        <w:t xml:space="preserve">Abbildung </w:t>
      </w:r>
      <w:fldSimple w:instr=" SEQ Abbildung \* ARABIC ">
        <w:r w:rsidR="00A82F32">
          <w:rPr>
            <w:noProof/>
          </w:rPr>
          <w:t>25</w:t>
        </w:r>
      </w:fldSimple>
      <w:r>
        <w:t>: Basis Klassendiagram</w:t>
      </w:r>
      <w:bookmarkEnd w:id="55"/>
    </w:p>
    <w:p w14:paraId="61EFAD4C" w14:textId="60325BE6" w:rsidR="003441A5" w:rsidRDefault="00E2441B" w:rsidP="00276A6B">
      <w:r>
        <w:t xml:space="preserve">Die Klasse </w:t>
      </w:r>
      <w:r w:rsidRPr="003D577A">
        <w:rPr>
          <w:i/>
          <w:iCs/>
        </w:rPr>
        <w:t>App</w:t>
      </w:r>
      <w:r>
        <w:t xml:space="preserve"> </w:t>
      </w:r>
      <w:r w:rsidR="00B2549E">
        <w:t xml:space="preserve">ist dabei das Hauptfenster der Anwendung, weswegen es auch </w:t>
      </w:r>
      <w:r>
        <w:t xml:space="preserve">von der </w:t>
      </w:r>
      <w:bookmarkStart w:id="56" w:name="_Hlk93917036"/>
      <w:r w:rsidR="0037500B">
        <w:t>„Qt“-</w:t>
      </w:r>
      <w:r w:rsidR="0037500B" w:rsidRPr="003D577A">
        <w:t>Frame</w:t>
      </w:r>
      <w:r w:rsidR="0037500B">
        <w:t xml:space="preserve">work spezifischen </w:t>
      </w:r>
      <w:r>
        <w:t xml:space="preserve">Klasse </w:t>
      </w:r>
      <w:r w:rsidRPr="003F2E5B">
        <w:rPr>
          <w:i/>
          <w:iCs/>
        </w:rPr>
        <w:t>QMainWindow</w:t>
      </w:r>
      <w:r w:rsidR="00B2549E">
        <w:t xml:space="preserve"> </w:t>
      </w:r>
      <w:bookmarkEnd w:id="56"/>
      <w:r w:rsidR="00B2549E">
        <w:t>erbt</w:t>
      </w:r>
      <w:r w:rsidR="003441A5">
        <w:t xml:space="preserve">. Das Qt Main Window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w:t>
      </w:r>
      <w:r w:rsidR="00100195" w:rsidRPr="003D577A">
        <w:rPr>
          <w:i/>
          <w:iCs/>
        </w:rPr>
        <w:t>QMainWindow</w:t>
      </w:r>
      <w:r w:rsidR="00100195">
        <w:t xml:space="preserve"> besitzt ein eigenes Layout, dass folgenermaßen aussieht:</w:t>
      </w:r>
    </w:p>
    <w:p w14:paraId="13D3862A" w14:textId="77777777" w:rsidR="00E02598" w:rsidRDefault="00100195" w:rsidP="00E02598">
      <w:pPr>
        <w:keepNext/>
        <w:jc w:val="center"/>
      </w:pPr>
      <w:r>
        <w:rPr>
          <w:noProof/>
          <w:lang w:eastAsia="de-DE"/>
        </w:rPr>
        <w:lastRenderedPageBreak/>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78AC579B" w:rsidR="00100195" w:rsidRDefault="00E02598" w:rsidP="008C6D8E">
      <w:pPr>
        <w:pStyle w:val="Beschriftung"/>
        <w:jc w:val="center"/>
      </w:pPr>
      <w:bookmarkStart w:id="57" w:name="_Toc95985489"/>
      <w:r>
        <w:t xml:space="preserve">Abbildung </w:t>
      </w:r>
      <w:fldSimple w:instr=" SEQ Abbildung \* ARABIC ">
        <w:r w:rsidR="00A82F32">
          <w:rPr>
            <w:noProof/>
          </w:rPr>
          <w:t>26</w:t>
        </w:r>
      </w:fldSimple>
      <w:r>
        <w:t>: Layout der Klasse QMainWindow</w:t>
      </w:r>
      <w:r w:rsidR="003F2E5B">
        <w:t xml:space="preserve"> </w:t>
      </w:r>
      <w:sdt>
        <w:sdtPr>
          <w:alias w:val="Don't edit this field"/>
          <w:tag w:val="CitaviPlaceholder#0e2af80e-f2e4-4231-a509-915c16bdfc6f"/>
          <w:id w:val="282936110"/>
          <w:placeholder>
            <w:docPart w:val="DefaultPlaceholder_-1854013440"/>
          </w:placeholder>
        </w:sdtPr>
        <w:sdtContent>
          <w:r w:rsidR="003F2E5B">
            <w:fldChar w:fldCharType="begin"/>
          </w:r>
          <w:r w:rsidR="00A42A26">
            <w:instrText>ADDIN CitaviPlaceholder{eyIkaWQiOiIxIiwiRW50cmllcyI6W3siJGlkIjoiMiIsIklkIjoiYTAwN2Q2MWQtNjE0MS00YzlmLWE4YjEtZDBkOTBhZDIzNWRmIiwiUmFuZ2VMZW5ndGgiOjQsIlJlZmVyZW5jZUlkIjoiYjMyNzlmNjUtNjA1NS00Yzc1LWExYjMtYTI1NmY2NjA2ZjRmIiwiUmVmZXJlbmNlIjp7IiRpZCI6IjMiLCJBYnN0cmFjdENvbXBsZXhpdHkiOjAsIkFic3RyYWN0U291cmNlVGV4dEZvcm1hdCI6MCwiQWNjZXNzRGF0ZSI6IjIwMjItMDEtMjhUMTU6NTc6MzQuNTE3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OFQxNTo1NzozNSIsIk1vZGlmaWVkQnkiOiJfTmljayIsIklkIjoiYzg1MzRkMGItYjc0My00Y2NlLWIwMTAtZmZmYTYwOGIwMTA1IiwiTW9kaWZpZWRPbiI6IjIwMjItMDEtMjhUMTU6NTc6Mzg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}</w:instrText>
          </w:r>
          <w:r w:rsidR="003F2E5B">
            <w:fldChar w:fldCharType="separate"/>
          </w:r>
          <w:r w:rsidR="00A42A26">
            <w:t>[29]</w:t>
          </w:r>
          <w:r w:rsidR="003F2E5B">
            <w:fldChar w:fldCharType="end"/>
          </w:r>
        </w:sdtContent>
      </w:sdt>
      <w:bookmarkEnd w:id="57"/>
    </w:p>
    <w:p w14:paraId="54D8B685" w14:textId="77F56B23" w:rsidR="003D454B" w:rsidRDefault="00D92F0D" w:rsidP="003D454B">
      <w:r>
        <w:t xml:space="preserve">Diesem Layout kann eine Menüleiste, Werkzeugleiste, Dock-Widgets und eine Statusleiste hinzugefügt werden. Für </w:t>
      </w:r>
      <w:r w:rsidR="001B3D38">
        <w:t xml:space="preserve">die Klasse </w:t>
      </w:r>
      <w:r w:rsidR="001B3D38" w:rsidRPr="003D577A">
        <w:rPr>
          <w:i/>
          <w:iCs/>
        </w:rPr>
        <w:t>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r w:rsidR="00B252E1" w:rsidRPr="003D577A">
        <w:rPr>
          <w:i/>
          <w:iCs/>
        </w:rPr>
        <w:t>QMainWindow</w:t>
      </w:r>
      <w:r w:rsidR="003D454B">
        <w:t xml:space="preserve"> gesetzt werden,</w:t>
      </w:r>
      <w:r w:rsidR="001B3D38">
        <w:t xml:space="preserve"> selbst wenn es nur ein Platzhalter ist. Ohne ein </w:t>
      </w:r>
      <w:r w:rsidR="00B252E1">
        <w:t>diesen</w:t>
      </w:r>
      <w:r w:rsidR="001B3D38">
        <w:t xml:space="preserve"> kann ein </w:t>
      </w:r>
      <w:r w:rsidR="001B3D38" w:rsidRPr="003D577A">
        <w:rPr>
          <w:i/>
          <w:iCs/>
        </w:rPr>
        <w:t>QMainWindow</w:t>
      </w:r>
      <w:r w:rsidR="001B3D38">
        <w:t xml:space="preserve"> nicht existieren</w:t>
      </w:r>
      <w:r w:rsidR="00210D85">
        <w:t xml:space="preserve"> </w:t>
      </w:r>
      <w:sdt>
        <w:sdtPr>
          <w:alias w:val="Don't edit this field"/>
          <w:tag w:val="CitaviPlaceholder#2cd2b16a-8708-419e-8ad8-a6d96adef8c1"/>
          <w:id w:val="1975248218"/>
          <w:placeholder>
            <w:docPart w:val="DefaultPlaceholder_-1854013440"/>
          </w:placeholder>
        </w:sdtPr>
        <w:sdtContent>
          <w:r w:rsidR="00210D85">
            <w:fldChar w:fldCharType="begin"/>
          </w:r>
          <w:r w:rsidR="00A42A26">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ToxMTowNCIsIk1vZGlmaWVkQnkiOiJfTmljayIsIklkIjoiOWIzNDY1MTMtZjAyYS00YzZjLTkxZjEtYzU0YmZjZGVhYWFmIiwiTW9kaWZpZWRPbiI6IjIwMjItMDEtMjRUMTE6MTE6MDU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}</w:instrText>
          </w:r>
          <w:r w:rsidR="00210D85">
            <w:fldChar w:fldCharType="separate"/>
          </w:r>
          <w:r w:rsidR="00A42A26">
            <w:t>[30]</w:t>
          </w:r>
          <w:r w:rsidR="00210D85">
            <w:fldChar w:fldCharType="end"/>
          </w:r>
        </w:sdtContent>
      </w:sdt>
      <w:r w:rsidR="001B3D38">
        <w:t>.</w:t>
      </w:r>
    </w:p>
    <w:p w14:paraId="19C5B74B" w14:textId="7430C4A6" w:rsidR="003D454B" w:rsidRDefault="001B3D38" w:rsidP="003D454B">
      <w:r>
        <w:t xml:space="preserve">Für </w:t>
      </w:r>
      <w:r w:rsidR="00E02598">
        <w:t xml:space="preserve">die Klasse </w:t>
      </w:r>
      <w:r w:rsidR="00E02598" w:rsidRPr="003D577A">
        <w:rPr>
          <w:i/>
          <w:iCs/>
        </w:rPr>
        <w:t>App</w:t>
      </w:r>
      <w:r w:rsidR="00E02598">
        <w:t xml:space="preserve"> ist das zentrale Widget die „Qt“-Framework spezifische Klasse </w:t>
      </w:r>
      <w:r w:rsidR="00E02598" w:rsidRPr="003D577A">
        <w:rPr>
          <w:i/>
          <w:iCs/>
        </w:rPr>
        <w:t>QStackedWidget</w:t>
      </w:r>
      <w:r w:rsidR="009858CD">
        <w:t xml:space="preserve">, welches einen Stack (dt.: Stapel) von Widgets bereitstellt, bei dem jeweils nur ein Widget sichtbar ist. Die Widgets </w:t>
      </w:r>
      <w:r w:rsidR="001F7E54">
        <w:t xml:space="preserve">in dem Stack der Klasse </w:t>
      </w:r>
      <w:r w:rsidR="001F7E54" w:rsidRPr="003D577A">
        <w:rPr>
          <w:i/>
          <w:iCs/>
        </w:rPr>
        <w:t>QStackedWidget</w:t>
      </w:r>
      <w:r w:rsidR="001F7E54">
        <w:t xml:space="preserve"> besitzen dabei einen Index, der aussagt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w:t>
      </w:r>
      <w:r w:rsidR="000177BB" w:rsidRPr="003D577A">
        <w:rPr>
          <w:i/>
          <w:iCs/>
        </w:rPr>
        <w:t>QStackedWidget</w:t>
      </w:r>
      <w:r w:rsidR="000177BB">
        <w:t xml:space="preserve"> angezeigt. </w:t>
      </w:r>
      <w:r w:rsidR="00DE41AE">
        <w:t xml:space="preserve">Allerdings besitzt </w:t>
      </w:r>
      <w:r w:rsidR="003D454B">
        <w:t>d</w:t>
      </w:r>
      <w:r w:rsidR="000177BB">
        <w:t xml:space="preserve">ie Klasse eine integrierte Funktion, mit der sich das angezeigt Widget </w:t>
      </w:r>
      <w:r w:rsidR="00DE41AE">
        <w:t>wechseln lässt</w:t>
      </w:r>
      <w:r w:rsidR="00210D85">
        <w:t xml:space="preserve"> </w:t>
      </w:r>
      <w:sdt>
        <w:sdtPr>
          <w:alias w:val="Don't edit this field"/>
          <w:tag w:val="CitaviPlaceholder#efdb8b7c-22ce-4e03-a4f3-14d0296e5057"/>
          <w:id w:val="-1100400468"/>
          <w:placeholder>
            <w:docPart w:val="DefaultPlaceholder_-1854013440"/>
          </w:placeholder>
        </w:sdtPr>
        <w:sdtContent>
          <w:r w:rsidR="00210D85">
            <w:fldChar w:fldCharType="begin"/>
          </w:r>
          <w:r w:rsidR="00A42A26">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E6MTA6NTQiLCJNb2RpZmllZEJ5IjoiX05pY2siLCJJZCI6IjlkMGE5NzdmLWI4MWUtNGZkYi04MTA2LTkzNDJiNDdlYmMxOSIsIk1vZGlmaWVkT24iOiIyMDIyLTAxLTI0VDExOjEwOjU2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}</w:instrText>
          </w:r>
          <w:r w:rsidR="00210D85">
            <w:fldChar w:fldCharType="separate"/>
          </w:r>
          <w:r w:rsidR="00A42A26">
            <w:t>[31]</w:t>
          </w:r>
          <w:r w:rsidR="00210D85">
            <w:fldChar w:fldCharType="end"/>
          </w:r>
        </w:sdtContent>
      </w:sdt>
      <w:r w:rsidR="00DE41AE">
        <w:t xml:space="preserve">. </w:t>
      </w:r>
      <w:r w:rsidR="009858CD">
        <w:t xml:space="preserve">Dementsprechend </w:t>
      </w:r>
      <w:r w:rsidR="001F7E54">
        <w:t xml:space="preserve">kann die Klasse </w:t>
      </w:r>
      <w:r w:rsidR="001F7E54" w:rsidRPr="003D577A">
        <w:rPr>
          <w:i/>
          <w:iCs/>
        </w:rPr>
        <w:t>QStackedWidget</w:t>
      </w:r>
      <w:r w:rsidR="001F7E54">
        <w:t xml:space="preserve"> mit einem Buch verglichen werden, wobei die Klasse </w:t>
      </w:r>
      <w:r w:rsidR="001F7E54" w:rsidRPr="003D577A">
        <w:rPr>
          <w:i/>
          <w:iCs/>
        </w:rPr>
        <w:t>QStackedWidget</w:t>
      </w:r>
      <w:r w:rsidR="001F7E54">
        <w:t xml:space="preserve">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13746DD" w14:textId="684DD464" w:rsidR="00CF4457" w:rsidRDefault="001674DD" w:rsidP="003D454B">
      <w:r>
        <w:t xml:space="preserve">Um das </w:t>
      </w:r>
      <w:r w:rsidRPr="003D577A">
        <w:rPr>
          <w:i/>
          <w:iCs/>
        </w:rPr>
        <w:t>QStackedWidget</w:t>
      </w:r>
      <w:r>
        <w:t xml:space="preserve"> als zentrales Widget nutzen zu können, erstellt die Klasse </w:t>
      </w:r>
      <w:r w:rsidRPr="003D577A">
        <w:rPr>
          <w:i/>
          <w:iCs/>
        </w:rPr>
        <w:t>App</w:t>
      </w:r>
      <w:r>
        <w:t xml:space="preserve"> eine Instanz der Klasse </w:t>
      </w:r>
      <w:r w:rsidRPr="003D577A">
        <w:rPr>
          <w:i/>
          <w:iCs/>
        </w:rPr>
        <w:t>QStackedWidget</w:t>
      </w:r>
      <w:r>
        <w:t xml:space="preserve"> und fügt diese </w:t>
      </w:r>
      <w:r w:rsidR="00EF5AB9">
        <w:t xml:space="preserve">sich selbst </w:t>
      </w:r>
      <w:r>
        <w:t xml:space="preserve">als zentrales </w:t>
      </w:r>
      <w:r>
        <w:lastRenderedPageBreak/>
        <w:t>Widget hinzu.</w:t>
      </w:r>
      <w:r w:rsidR="00D51373">
        <w:t xml:space="preserve"> </w:t>
      </w:r>
      <w:r w:rsidR="008C6D8E">
        <w:t xml:space="preserve">Die Widgets, </w:t>
      </w:r>
      <w:r w:rsidR="007C5F78">
        <w:t xml:space="preserve">die als Elemente der </w:t>
      </w:r>
      <w:r w:rsidR="007C5F78" w:rsidRPr="007C0E02">
        <w:rPr>
          <w:i/>
          <w:iCs/>
        </w:rPr>
        <w:t>QStackedWidget</w:t>
      </w:r>
      <w:r w:rsidR="007C5F78">
        <w:t>-Instanz gebaut werden, werden in dem vorherigen Kapitel 5.1 erklärt. Diese Elemente</w:t>
      </w:r>
      <w:r w:rsidR="00EF5AB9">
        <w:t xml:space="preserve"> sind dabei </w:t>
      </w:r>
      <w:r w:rsidR="007C5F78">
        <w:t>die Kinder</w:t>
      </w:r>
      <w:r w:rsidR="00EF5AB9">
        <w:t xml:space="preserve">, der Klasse </w:t>
      </w:r>
      <w:r w:rsidR="00EF5AB9" w:rsidRPr="007C0E02">
        <w:rPr>
          <w:i/>
          <w:iCs/>
        </w:rPr>
        <w:t>Screen</w:t>
      </w:r>
      <w:r w:rsidR="00EF5AB9">
        <w:t xml:space="preserve"> </w:t>
      </w:r>
      <w:r w:rsidR="00BD7C41">
        <w:t xml:space="preserve">(dt.: Fenster) </w:t>
      </w:r>
      <w:r w:rsidR="007C5F78">
        <w:t>oder</w:t>
      </w:r>
      <w:r w:rsidR="00EF5AB9">
        <w:t xml:space="preserve"> der Klasse </w:t>
      </w:r>
      <w:r w:rsidR="00EF5AB9" w:rsidRPr="007C0E02">
        <w:rPr>
          <w:i/>
          <w:iCs/>
        </w:rPr>
        <w:t>SubScreen</w:t>
      </w:r>
      <w:r w:rsidR="00BD7C41">
        <w:t xml:space="preserve"> (dt.: Unterfenster)</w:t>
      </w:r>
      <w:r w:rsidR="00EF5AB9">
        <w:t>. Das H</w:t>
      </w:r>
      <w:r w:rsidR="00E84963">
        <w:t>auptmenü, welches in Kapitel 5.2</w:t>
      </w:r>
      <w:r w:rsidR="00EF5AB9">
        <w:t xml:space="preserve">.1 gezeigt wurde, ist ein Kindelement der Klasse </w:t>
      </w:r>
      <w:r w:rsidR="00EF5AB9" w:rsidRPr="007C0E02">
        <w:rPr>
          <w:i/>
          <w:iCs/>
        </w:rPr>
        <w:t>Screen</w:t>
      </w:r>
      <w:r w:rsidR="00971A18">
        <w:t xml:space="preserve">, mit dem Namen: </w:t>
      </w:r>
      <w:r w:rsidR="00971A18" w:rsidRPr="00BB2020">
        <w:rPr>
          <w:i/>
          <w:iCs/>
        </w:rPr>
        <w:t>MainMenu_Screen</w:t>
      </w:r>
      <w:r w:rsidR="00971A18">
        <w:t>.</w:t>
      </w:r>
      <w:r w:rsidR="00EF5AB9">
        <w:t xml:space="preserve"> </w:t>
      </w:r>
      <w:r w:rsidR="00BB2020" w:rsidRPr="00BB2020">
        <w:t xml:space="preserve">Alle anderen Kindelemente der </w:t>
      </w:r>
      <w:r w:rsidR="00BB2020" w:rsidRPr="007C0E02">
        <w:rPr>
          <w:i/>
          <w:iCs/>
        </w:rPr>
        <w:t>QStackedWidget</w:t>
      </w:r>
      <w:r w:rsidR="00BB2020" w:rsidRPr="00BB2020">
        <w:t xml:space="preserve">-Instanz sind spezialisierte Instanzen der </w:t>
      </w:r>
      <w:r w:rsidR="00BB2020" w:rsidRPr="007C0E02">
        <w:rPr>
          <w:i/>
          <w:iCs/>
        </w:rPr>
        <w:t>SubScreen</w:t>
      </w:r>
      <w:r w:rsidR="00BB2020" w:rsidRPr="00BB2020">
        <w:t xml:space="preserve">-Klasse. </w:t>
      </w:r>
      <w:r w:rsidR="00BB2020">
        <w:t>Diese lauten</w:t>
      </w:r>
      <w:r w:rsidR="00BB2020" w:rsidRPr="00BB2020">
        <w:t xml:space="preserve"> wie folgt:</w:t>
      </w:r>
      <w:r w:rsidR="00BB2020">
        <w:t xml:space="preserve"> </w:t>
      </w:r>
      <w:r w:rsidR="00BB2020" w:rsidRPr="00BB2020">
        <w:rPr>
          <w:i/>
          <w:iCs/>
        </w:rPr>
        <w:t>CreateProject_SubScreen</w:t>
      </w:r>
      <w:r w:rsidR="00BB2020" w:rsidRPr="00BB2020">
        <w:t xml:space="preserve">, dargestellt in </w:t>
      </w:r>
      <w:r w:rsidR="00BB2020">
        <w:t xml:space="preserve">dem </w:t>
      </w:r>
      <w:r w:rsidR="00E84963">
        <w:t>Kapitel 5.2</w:t>
      </w:r>
      <w:r w:rsidR="00BB2020" w:rsidRPr="00BB2020">
        <w:t>.2,</w:t>
      </w:r>
      <w:r w:rsidR="00BB2020">
        <w:t xml:space="preserve"> </w:t>
      </w:r>
      <w:r w:rsidR="00BB2020" w:rsidRPr="00BB2020">
        <w:rPr>
          <w:i/>
          <w:iCs/>
        </w:rPr>
        <w:t>UpdateProject_SubScreen</w:t>
      </w:r>
      <w:r w:rsidR="00BB2020">
        <w:t>,</w:t>
      </w:r>
      <w:r w:rsidR="00CF4457">
        <w:t xml:space="preserve"> </w:t>
      </w:r>
      <w:r w:rsidR="00E84963">
        <w:t>dargestellt in dem Kapitel 5.2</w:t>
      </w:r>
      <w:r w:rsidR="00BB2020">
        <w:t xml:space="preserve">.3, </w:t>
      </w:r>
      <w:r w:rsidR="00BB2020">
        <w:rPr>
          <w:i/>
          <w:iCs/>
        </w:rPr>
        <w:t xml:space="preserve">AddCmakeModule_SubScreen, </w:t>
      </w:r>
      <w:r w:rsidR="00CF4457">
        <w:t>dargestellt</w:t>
      </w:r>
      <w:r w:rsidR="00BB2020">
        <w:t xml:space="preserve"> in dem </w:t>
      </w:r>
      <w:r w:rsidR="00CF4457">
        <w:t>Kapitel</w:t>
      </w:r>
      <w:r w:rsidR="00E84963">
        <w:t xml:space="preserve"> 5.2</w:t>
      </w:r>
      <w:r w:rsidR="00BB2020">
        <w:t>.</w:t>
      </w:r>
      <w:r w:rsidR="00CF4457">
        <w:t xml:space="preserve">4, </w:t>
      </w:r>
      <w:r w:rsidR="00CF4457">
        <w:rPr>
          <w:i/>
          <w:iCs/>
        </w:rPr>
        <w:t xml:space="preserve">RunUtils_SubScreen, </w:t>
      </w:r>
      <w:r w:rsidR="00E84963">
        <w:t>dargestellt in dem Kapitel 5.2</w:t>
      </w:r>
      <w:r w:rsidR="00CF4457">
        <w:t>.5.</w:t>
      </w:r>
      <w:r w:rsidR="00CF4457">
        <w:rPr>
          <w:i/>
          <w:iCs/>
        </w:rPr>
        <w:t xml:space="preserve"> </w:t>
      </w:r>
    </w:p>
    <w:p w14:paraId="0B86537C" w14:textId="5877A665" w:rsidR="00EF5AB9" w:rsidRDefault="00BD7C41" w:rsidP="003D454B">
      <w:r>
        <w:t xml:space="preserve">Der Grund für die Unterteilung </w:t>
      </w:r>
      <w:r w:rsidR="00700A2F">
        <w:t>in</w:t>
      </w:r>
      <w:r>
        <w:t xml:space="preserve"> </w:t>
      </w:r>
      <w:r w:rsidRPr="007C0E02">
        <w:rPr>
          <w:i/>
          <w:iCs/>
        </w:rPr>
        <w:t>Screens</w:t>
      </w:r>
      <w:r>
        <w:t xml:space="preserve"> und </w:t>
      </w:r>
      <w:r w:rsidRPr="007C0E02">
        <w:rPr>
          <w:i/>
          <w:iCs/>
        </w:rPr>
        <w:t>SubScreens</w:t>
      </w:r>
      <w:r>
        <w:t xml:space="preserve"> </w:t>
      </w:r>
      <w:r w:rsidR="00700A2F">
        <w:t>ist, dass das Hauptmenü</w:t>
      </w:r>
      <w:r w:rsidR="00B803C7">
        <w:t>,</w:t>
      </w:r>
      <w:r w:rsidR="00700A2F">
        <w:t xml:space="preserve"> durch dessen Buttons</w:t>
      </w:r>
      <w:r w:rsidR="00B803C7">
        <w:t xml:space="preserve">, den Index der </w:t>
      </w:r>
      <w:r w:rsidR="00B803C7" w:rsidRPr="007C0E02">
        <w:rPr>
          <w:i/>
          <w:iCs/>
        </w:rPr>
        <w:t>QStackedWidget</w:t>
      </w:r>
      <w:r w:rsidR="00B803C7">
        <w:t xml:space="preserve">-Instanz auf den Index eines </w:t>
      </w:r>
      <w:r w:rsidR="00B803C7" w:rsidRPr="007C0E02">
        <w:rPr>
          <w:i/>
          <w:iCs/>
        </w:rPr>
        <w:t>SubScreens</w:t>
      </w:r>
      <w:r w:rsidR="00B803C7">
        <w:t xml:space="preserve"> wechseln kann, sodass dieser von der </w:t>
      </w:r>
      <w:r w:rsidR="00B803C7" w:rsidRPr="007C0E02">
        <w:rPr>
          <w:i/>
          <w:iCs/>
        </w:rPr>
        <w:t>QStackedWidget</w:t>
      </w:r>
      <w:r w:rsidR="00B803C7">
        <w:t xml:space="preserve">-Instanz angezeigt wird. Diese Funktionalität </w:t>
      </w:r>
      <w:r w:rsidR="00830C90">
        <w:t xml:space="preserve">dürfen die </w:t>
      </w:r>
      <w:r w:rsidR="00B803C7" w:rsidRPr="007C0E02">
        <w:rPr>
          <w:i/>
          <w:iCs/>
        </w:rPr>
        <w:t>SubScreens</w:t>
      </w:r>
      <w:r w:rsidR="00B803C7">
        <w:t xml:space="preserve"> nicht</w:t>
      </w:r>
      <w:r w:rsidR="00830C90">
        <w:t xml:space="preserve"> besitzen</w:t>
      </w:r>
      <w:r w:rsidR="00B803C7">
        <w:t>, da</w:t>
      </w:r>
      <w:r w:rsidR="00830C90">
        <w:t xml:space="preserve"> diese nich</w:t>
      </w:r>
      <w:bookmarkStart w:id="58" w:name="_GoBack"/>
      <w:bookmarkEnd w:id="58"/>
      <w:r w:rsidR="00830C90">
        <w:t xml:space="preserve">t auf andere </w:t>
      </w:r>
      <w:r w:rsidR="00B803C7" w:rsidRPr="007C0E02">
        <w:rPr>
          <w:i/>
          <w:iCs/>
        </w:rPr>
        <w:t>SubScreens</w:t>
      </w:r>
      <w:r w:rsidR="00830C90">
        <w:t xml:space="preserve"> wechseln dürfen. Die einzige Möglichkeit wie die </w:t>
      </w:r>
      <w:r w:rsidR="00830C90" w:rsidRPr="007C0E02">
        <w:rPr>
          <w:i/>
          <w:iCs/>
        </w:rPr>
        <w:t>SubScreens</w:t>
      </w:r>
      <w:r w:rsidR="00830C90">
        <w:t xml:space="preserve"> mit der </w:t>
      </w:r>
      <w:r w:rsidR="00830C90" w:rsidRPr="007C0E02">
        <w:rPr>
          <w:i/>
          <w:iCs/>
        </w:rPr>
        <w:t>QStackedWidget</w:t>
      </w:r>
      <w:r w:rsidR="00830C90">
        <w:t>-Instanz interagieren dürfen</w:t>
      </w:r>
      <w:r w:rsidR="00B803C7">
        <w:t>,</w:t>
      </w:r>
      <w:r w:rsidR="00830C90">
        <w:t xml:space="preserve"> ist,</w:t>
      </w:r>
      <w:r w:rsidR="00B803C7">
        <w:t xml:space="preserve"> durch den „Back to Menu“-Button, den Index der </w:t>
      </w:r>
      <w:r w:rsidR="00B803C7" w:rsidRPr="007C0E02">
        <w:rPr>
          <w:i/>
          <w:iCs/>
        </w:rPr>
        <w:t>QStackedWidget</w:t>
      </w:r>
      <w:r w:rsidR="00B803C7">
        <w:t xml:space="preserve">-Instanz auf den Index des </w:t>
      </w:r>
      <w:r w:rsidR="00B803C7" w:rsidRPr="007C0E02">
        <w:rPr>
          <w:i/>
          <w:iCs/>
        </w:rPr>
        <w:t>MainMenu_Screens</w:t>
      </w:r>
      <w:r w:rsidR="00B803C7">
        <w:t xml:space="preserve"> </w:t>
      </w:r>
      <w:r w:rsidR="00830C90">
        <w:t xml:space="preserve">zu </w:t>
      </w:r>
      <w:r w:rsidR="00B803C7">
        <w:t xml:space="preserve">wechseln, sodass die GUI wieder zurück auf das Hauptmenü wechselt. Diese Funktionalität </w:t>
      </w:r>
      <w:r w:rsidR="00CC06E4">
        <w:t>dürfen</w:t>
      </w:r>
      <w:r w:rsidR="00B803C7">
        <w:t xml:space="preserve"> wiederum die </w:t>
      </w:r>
      <w:r w:rsidR="00B803C7" w:rsidRPr="007C0E02">
        <w:rPr>
          <w:i/>
          <w:iCs/>
        </w:rPr>
        <w:t>Screens</w:t>
      </w:r>
      <w:r w:rsidR="00B803C7">
        <w:t xml:space="preserve"> nicht besitzen, um </w:t>
      </w:r>
      <w:r w:rsidR="00CC06E4">
        <w:t xml:space="preserve">auszuschließen, dass die </w:t>
      </w:r>
      <w:r w:rsidR="00CC06E4" w:rsidRPr="007C0E02">
        <w:rPr>
          <w:i/>
          <w:iCs/>
        </w:rPr>
        <w:t>Screens</w:t>
      </w:r>
      <w:r w:rsidR="00CC06E4">
        <w:t xml:space="preserve"> immer wieder auf sich selbst wechseln.</w:t>
      </w:r>
    </w:p>
    <w:p w14:paraId="1A30EB38" w14:textId="1DD027F6" w:rsidR="001A136C" w:rsidRDefault="00AA28AB" w:rsidP="001B3D38">
      <w:r>
        <w:t xml:space="preserve">Des Weiteren ist in der </w:t>
      </w:r>
      <w:r w:rsidR="00AF4C87">
        <w:t xml:space="preserve">Abbildung 25 </w:t>
      </w:r>
      <w:r>
        <w:t xml:space="preserve">zusehen, dass die </w:t>
      </w:r>
      <w:r w:rsidRPr="007C0E02">
        <w:rPr>
          <w:i/>
          <w:iCs/>
        </w:rPr>
        <w:t>Screens</w:t>
      </w:r>
      <w:r>
        <w:t xml:space="preserve"> und </w:t>
      </w:r>
      <w:r w:rsidRPr="007C0E02">
        <w:rPr>
          <w:i/>
          <w:iCs/>
        </w:rPr>
        <w:t>SubScreens</w:t>
      </w:r>
      <w:r>
        <w:t xml:space="preserve"> von der Klasse </w:t>
      </w:r>
      <w:r w:rsidRPr="003D577A">
        <w:rPr>
          <w:i/>
          <w:iCs/>
        </w:rPr>
        <w:t>Frame</w:t>
      </w:r>
      <w:r>
        <w:t xml:space="preserve"> (dt.: Rahmen) erben</w:t>
      </w:r>
      <w:r w:rsidR="003A12EB">
        <w:t xml:space="preserve">, die wiederum von der „Qt“-Framework spezifischen Klasse </w:t>
      </w:r>
      <w:r w:rsidR="003A12EB" w:rsidRPr="007C0E02">
        <w:rPr>
          <w:i/>
          <w:iCs/>
        </w:rPr>
        <w:t>QWidget</w:t>
      </w:r>
      <w:r w:rsidR="003A12EB">
        <w:t xml:space="preserve"> erbt. </w:t>
      </w:r>
      <w:r w:rsidR="001F07DC">
        <w:t xml:space="preserve">Das bedeutet, dass alle </w:t>
      </w:r>
      <w:r w:rsidR="001F07DC" w:rsidRPr="003D577A">
        <w:rPr>
          <w:i/>
          <w:iCs/>
        </w:rPr>
        <w:t>Frames</w:t>
      </w:r>
      <w:r w:rsidR="001F07DC">
        <w:t xml:space="preserve">, </w:t>
      </w:r>
      <w:r w:rsidR="001F07DC" w:rsidRPr="007C0E02">
        <w:rPr>
          <w:i/>
          <w:iCs/>
        </w:rPr>
        <w:t>Screens</w:t>
      </w:r>
      <w:r w:rsidR="001F07DC">
        <w:t xml:space="preserve"> und </w:t>
      </w:r>
      <w:r w:rsidR="001F07DC" w:rsidRPr="007C0E02">
        <w:rPr>
          <w:i/>
          <w:iCs/>
        </w:rPr>
        <w:t>SubScreens</w:t>
      </w:r>
      <w:r w:rsidR="001F07DC">
        <w:t xml:space="preserve"> </w:t>
      </w:r>
      <w:r w:rsidR="001F07DC" w:rsidRPr="007C0E02">
        <w:rPr>
          <w:i/>
          <w:iCs/>
        </w:rPr>
        <w:t>QWidgets</w:t>
      </w:r>
      <w:r w:rsidR="001F07DC">
        <w:t xml:space="preserve"> sind. Deswegen können die </w:t>
      </w:r>
      <w:r w:rsidR="001F07DC" w:rsidRPr="007C0E02">
        <w:rPr>
          <w:i/>
          <w:iCs/>
        </w:rPr>
        <w:t>Screens</w:t>
      </w:r>
      <w:r w:rsidR="001F07DC">
        <w:t xml:space="preserve"> und </w:t>
      </w:r>
      <w:r w:rsidR="001F07DC" w:rsidRPr="007C0E02">
        <w:rPr>
          <w:i/>
          <w:iCs/>
        </w:rPr>
        <w:t>SunScreens</w:t>
      </w:r>
      <w:r w:rsidR="001F07DC">
        <w:t xml:space="preserve"> auch zu dem Stack der </w:t>
      </w:r>
      <w:r w:rsidR="001F07DC" w:rsidRPr="007C0E02">
        <w:rPr>
          <w:i/>
          <w:iCs/>
        </w:rPr>
        <w:t>QStackedWidget</w:t>
      </w:r>
      <w:r w:rsidR="001F07DC">
        <w:t xml:space="preserve">-Instanz hinzugefügt werden. </w:t>
      </w:r>
      <w:r w:rsidR="00681120">
        <w:t xml:space="preserve">Die </w:t>
      </w:r>
      <w:r w:rsidR="001F07DC">
        <w:t xml:space="preserve">Kinderelemente der </w:t>
      </w:r>
      <w:r w:rsidR="00681120">
        <w:t xml:space="preserve">Klasse </w:t>
      </w:r>
      <w:r w:rsidR="00681120" w:rsidRPr="003D577A">
        <w:rPr>
          <w:i/>
          <w:iCs/>
        </w:rPr>
        <w:t>Frame</w:t>
      </w:r>
      <w:r w:rsidR="00681120">
        <w:t xml:space="preserv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w:t>
      </w:r>
      <w:r w:rsidR="00681120" w:rsidRPr="007C0E02">
        <w:rPr>
          <w:i/>
          <w:iCs/>
        </w:rPr>
        <w:t>Screens</w:t>
      </w:r>
      <w:r w:rsidR="00681120">
        <w:t xml:space="preserve"> / </w:t>
      </w:r>
      <w:r w:rsidR="00681120" w:rsidRPr="007C0E02">
        <w:rPr>
          <w:i/>
          <w:iCs/>
        </w:rPr>
        <w:t>Subscreens</w:t>
      </w:r>
      <w:r w:rsidR="00681120">
        <w:t xml:space="preserve"> zu implementieren</w:t>
      </w:r>
      <w:r w:rsidR="003A12EB">
        <w:t>.</w:t>
      </w:r>
      <w:r w:rsidR="00EA77E4">
        <w:t xml:space="preserve"> </w:t>
      </w:r>
      <w:r w:rsidR="001F07DC">
        <w:t xml:space="preserve">Insgesamt gibt es </w:t>
      </w:r>
      <w:r w:rsidR="00851190">
        <w:t xml:space="preserve">zwölf Kinderelemente der </w:t>
      </w:r>
      <w:r w:rsidR="003D577A">
        <w:t>K</w:t>
      </w:r>
      <w:r w:rsidR="00851190">
        <w:t xml:space="preserve">lasse </w:t>
      </w:r>
      <w:r w:rsidR="00851190" w:rsidRPr="003D577A">
        <w:rPr>
          <w:i/>
          <w:iCs/>
        </w:rPr>
        <w:t>Frame</w:t>
      </w:r>
      <w:r w:rsidR="00851190">
        <w:t>. Die</w:t>
      </w:r>
      <w:r w:rsidR="001A136C">
        <w:t xml:space="preserve"> </w:t>
      </w:r>
      <w:r w:rsidR="001A136C" w:rsidRPr="007C0E02">
        <w:rPr>
          <w:i/>
          <w:iCs/>
        </w:rPr>
        <w:t>Screens</w:t>
      </w:r>
      <w:r w:rsidR="001A136C">
        <w:t xml:space="preserve"> / </w:t>
      </w:r>
      <w:r w:rsidR="001A136C" w:rsidRPr="007C0E02">
        <w:rPr>
          <w:i/>
          <w:iCs/>
        </w:rPr>
        <w:t>SubScreens</w:t>
      </w:r>
      <w:r w:rsidR="001A136C">
        <w:t xml:space="preserve">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4F1C63AF" w:rsidR="009720A7" w:rsidRDefault="006A074D" w:rsidP="001B3D38">
      <w:r>
        <w:t xml:space="preserve">Die Erbreihenfolge </w:t>
      </w:r>
      <w:r w:rsidR="00267938">
        <w:t xml:space="preserve">der Klasse </w:t>
      </w:r>
      <w:r w:rsidR="00267938" w:rsidRPr="003D577A">
        <w:rPr>
          <w:i/>
          <w:iCs/>
        </w:rPr>
        <w:t>Frame</w:t>
      </w:r>
      <w:r w:rsidR="00267938">
        <w:t xml:space="preserve">, </w:t>
      </w:r>
      <w:r w:rsidR="00267938" w:rsidRPr="007C0E02">
        <w:rPr>
          <w:i/>
          <w:iCs/>
        </w:rPr>
        <w:t>Screen</w:t>
      </w:r>
      <w:r w:rsidR="00267938">
        <w:t xml:space="preserve"> und </w:t>
      </w:r>
      <w:r w:rsidR="00267938" w:rsidRPr="007C0E02">
        <w:rPr>
          <w:i/>
          <w:iCs/>
        </w:rPr>
        <w:t>SubScreen</w:t>
      </w:r>
      <w:r w:rsidR="00267938">
        <w:t xml:space="preserve"> </w:t>
      </w:r>
      <w:r>
        <w:t xml:space="preserve">wurde so gewählt, weil die Klasse </w:t>
      </w:r>
      <w:r w:rsidRPr="003D577A">
        <w:rPr>
          <w:i/>
          <w:iCs/>
        </w:rPr>
        <w:t>Frame</w:t>
      </w:r>
      <w:r>
        <w:t xml:space="preserve"> verschiedene Funktionen bereitstellt, um benutzerdefi</w:t>
      </w:r>
      <w:r w:rsidR="004A58E3">
        <w:t>n</w:t>
      </w:r>
      <w:r>
        <w:t xml:space="preserve">ierte Widgets </w:t>
      </w:r>
      <w:r>
        <w:lastRenderedPageBreak/>
        <w:t xml:space="preserve">zu erstellen. </w:t>
      </w:r>
      <w:r w:rsidR="004A58E3">
        <w:t>Diese Funktionen</w:t>
      </w:r>
      <w:r w:rsidR="00CF4457">
        <w:t xml:space="preserve"> werden von den </w:t>
      </w:r>
      <w:r w:rsidR="00CF4457" w:rsidRPr="007C0E02">
        <w:rPr>
          <w:i/>
          <w:iCs/>
        </w:rPr>
        <w:t>Screens</w:t>
      </w:r>
      <w:r w:rsidR="00CF4457">
        <w:t xml:space="preserve"> und </w:t>
      </w:r>
      <w:r w:rsidR="00CF4457" w:rsidRPr="007C0E02">
        <w:rPr>
          <w:i/>
          <w:iCs/>
        </w:rPr>
        <w:t>SubScreens</w:t>
      </w:r>
      <w:r w:rsidR="00CF4457">
        <w:t xml:space="preserve"> gleichermaßen benötigt</w:t>
      </w:r>
      <w:r w:rsidR="00267938">
        <w:t xml:space="preserve">. Weitere Funktionen beinhaltet die Klasse </w:t>
      </w:r>
      <w:r w:rsidR="00267938" w:rsidRPr="003D577A">
        <w:rPr>
          <w:i/>
          <w:iCs/>
        </w:rPr>
        <w:t>Frame</w:t>
      </w:r>
      <w:r w:rsidR="00267938">
        <w:t xml:space="preserve"> nicht</w:t>
      </w:r>
      <w:r w:rsidR="00C51639">
        <w:t xml:space="preserve">, da diese nur zum Aufbau der verschiedenen </w:t>
      </w:r>
      <w:r w:rsidR="00C51639" w:rsidRPr="003D577A">
        <w:rPr>
          <w:i/>
          <w:iCs/>
        </w:rPr>
        <w:t>Frames</w:t>
      </w:r>
      <w:r w:rsidR="00C51639">
        <w:t xml:space="preserve"> dienen soll.</w:t>
      </w:r>
      <w:r w:rsidR="00CF4457">
        <w:t xml:space="preserve"> Deswegen bauen d</w:t>
      </w:r>
      <w:r w:rsidR="00C51639">
        <w:t>ie Klasse</w:t>
      </w:r>
      <w:r w:rsidR="00CF4457">
        <w:t>n</w:t>
      </w:r>
      <w:r w:rsidR="00C51639">
        <w:t xml:space="preserve"> </w:t>
      </w:r>
      <w:r w:rsidR="00C51639" w:rsidRPr="007C0E02">
        <w:rPr>
          <w:i/>
          <w:iCs/>
        </w:rPr>
        <w:t>Screen</w:t>
      </w:r>
      <w:r w:rsidR="00C51639">
        <w:t xml:space="preserve"> und </w:t>
      </w:r>
      <w:r w:rsidR="00C51639" w:rsidRPr="007C0E02">
        <w:rPr>
          <w:i/>
          <w:iCs/>
        </w:rPr>
        <w:t>SubScreen</w:t>
      </w:r>
      <w:r w:rsidR="00C51639">
        <w:t xml:space="preserve"> auf der Klasse </w:t>
      </w:r>
      <w:r w:rsidR="00C51639" w:rsidRPr="003D577A">
        <w:rPr>
          <w:i/>
          <w:iCs/>
        </w:rPr>
        <w:t>Frame</w:t>
      </w:r>
      <w:r w:rsidR="00C51639">
        <w:t xml:space="preserve"> auf.</w:t>
      </w:r>
    </w:p>
    <w:p w14:paraId="54AC84A0" w14:textId="0DC8DB40" w:rsidR="008D659D" w:rsidRDefault="00485CD1" w:rsidP="00C429BB">
      <w:r>
        <w:t xml:space="preserve">Zusammengefasst, besteht die Anwendung aus verschiedenen </w:t>
      </w:r>
      <w:r w:rsidRPr="007C0E02">
        <w:rPr>
          <w:i/>
          <w:iCs/>
        </w:rPr>
        <w:t>Screens</w:t>
      </w:r>
      <w:r>
        <w:t xml:space="preserve"> und </w:t>
      </w:r>
      <w:r w:rsidRPr="007C0E02">
        <w:rPr>
          <w:i/>
          <w:iCs/>
        </w:rPr>
        <w:t>SubScreens</w:t>
      </w:r>
      <w:r>
        <w:t xml:space="preserve">, die aus verschiedenen </w:t>
      </w:r>
      <w:r w:rsidRPr="003D577A">
        <w:rPr>
          <w:i/>
          <w:iCs/>
        </w:rPr>
        <w:t>Frames</w:t>
      </w:r>
      <w:r>
        <w:t xml:space="preserve"> aufgebaut sind. Diese </w:t>
      </w:r>
      <w:r w:rsidRPr="007C0E02">
        <w:rPr>
          <w:i/>
          <w:iCs/>
        </w:rPr>
        <w:t>Screens</w:t>
      </w:r>
      <w:r>
        <w:t xml:space="preserve"> und </w:t>
      </w:r>
      <w:r w:rsidRPr="007C0E02">
        <w:rPr>
          <w:i/>
          <w:iCs/>
        </w:rPr>
        <w:t>SubScreens</w:t>
      </w:r>
      <w:r>
        <w:t xml:space="preserve"> befinden sich innerhalb eines </w:t>
      </w:r>
      <w:r w:rsidRPr="003D577A">
        <w:rPr>
          <w:i/>
          <w:iCs/>
        </w:rPr>
        <w:t>QStackedWidgets</w:t>
      </w:r>
      <w:r>
        <w:t xml:space="preserve">, der zur gleichen Zeit immer nur ein Widget seines Stacks zeigt. Das </w:t>
      </w:r>
      <w:r w:rsidRPr="003D577A">
        <w:rPr>
          <w:i/>
          <w:iCs/>
        </w:rPr>
        <w:t>QStackedWidget</w:t>
      </w:r>
      <w:r>
        <w:t xml:space="preserve"> ist dabei zentrale Widget einer Klasse </w:t>
      </w:r>
      <w:r w:rsidRPr="003D577A">
        <w:rPr>
          <w:i/>
          <w:iCs/>
        </w:rPr>
        <w:t>App</w:t>
      </w:r>
      <w:r>
        <w:t xml:space="preserve">, welche außerdem das Hauptfenster der Anwendung ist. Die Klasse </w:t>
      </w:r>
      <w:r w:rsidRPr="003D577A">
        <w:rPr>
          <w:i/>
          <w:iCs/>
        </w:rPr>
        <w:t>App</w:t>
      </w:r>
      <w:r>
        <w:t xml:space="preserve"> wird bei der Ausführung des Projekt-Konfigurators gezeigt.</w:t>
      </w:r>
    </w:p>
    <w:p w14:paraId="1F91403F" w14:textId="52ACC5D0" w:rsidR="0067086A" w:rsidRDefault="0067086A" w:rsidP="0067086A">
      <w:pPr>
        <w:pStyle w:val="berschrift3"/>
        <w:numPr>
          <w:ilvl w:val="2"/>
          <w:numId w:val="1"/>
        </w:numPr>
      </w:pPr>
      <w:bookmarkStart w:id="59" w:name="_Toc95927023"/>
      <w:r>
        <w:t>Vollständige Architektur</w:t>
      </w:r>
      <w:bookmarkEnd w:id="59"/>
    </w:p>
    <w:p w14:paraId="77CB7EF9" w14:textId="0C1FD17C" w:rsidR="000E1041" w:rsidRDefault="00E50BF8" w:rsidP="00D56D5B">
      <w:r>
        <w:t xml:space="preserve">In diesem Kapitel </w:t>
      </w:r>
      <w:r w:rsidR="00E2156C">
        <w:t>werden die restlichen Klassen der Software</w:t>
      </w:r>
      <w:r w:rsidR="00911402">
        <w:t xml:space="preserve">, </w:t>
      </w:r>
      <w:r w:rsidR="008652FF">
        <w:t>mithilfe</w:t>
      </w:r>
      <w:r w:rsidR="000E1041">
        <w:t xml:space="preserve"> des vollständigen Klassendiagramms, </w:t>
      </w:r>
      <w:r w:rsidR="00E2156C">
        <w:t>gezeigt und erklärt.</w:t>
      </w:r>
    </w:p>
    <w:p w14:paraId="491614BC" w14:textId="6EC51CE7" w:rsidR="000E1041" w:rsidRDefault="00D56D5B" w:rsidP="00E50BF8">
      <w:r>
        <w:t>Der Anhang A</w:t>
      </w:r>
      <w:r w:rsidR="00C429BB">
        <w:t>, der sich am Ende dieser Bachelorarbeit befindet,</w:t>
      </w:r>
      <w:r w:rsidR="000E1041">
        <w:t xml:space="preserve"> zeigt das vollständige Klassendiagramm, mit allen Klassen </w:t>
      </w:r>
      <w:r w:rsidR="008652FF">
        <w:t xml:space="preserve">und </w:t>
      </w:r>
      <w:r w:rsidR="00C429BB">
        <w:t>dessen</w:t>
      </w:r>
      <w:r w:rsidR="008652FF">
        <w:t xml:space="preserve"> Beziehungen </w:t>
      </w:r>
      <w:r w:rsidR="000E1041">
        <w:t xml:space="preserve">der Software. </w:t>
      </w:r>
      <w:r w:rsidR="00154675">
        <w:t xml:space="preserve">Aufgrund der Bildgröße kann dieses Klassendiagram nicht im Textfluss angezeigt werden. </w:t>
      </w:r>
      <w:r w:rsidR="006D5A5A">
        <w:t>Aus dem Diagramm geht hervor, dass alle Screens / SubScreens mindestens eine Instanz eines Kind</w:t>
      </w:r>
      <w:r w:rsidR="00363DED">
        <w:t>er</w:t>
      </w:r>
      <w:r w:rsidR="006D5A5A">
        <w:t>elementes der Klasse Frame erstell</w:t>
      </w:r>
      <w:r w:rsidR="008652FF">
        <w:t>en</w:t>
      </w:r>
      <w:r w:rsidR="006D5A5A">
        <w:t xml:space="preserve"> und </w:t>
      </w:r>
      <w:r w:rsidR="00363DED">
        <w:t>sich diese Instanz zu ihrem eigenen Layout hinzufüg</w:t>
      </w:r>
      <w:r w:rsidR="008652FF">
        <w:t>en</w:t>
      </w:r>
      <w:r w:rsidR="00363DED">
        <w:t>. Im Folgenden wird jeder Screen / SubScreen mit den dazugehörigen Frames erklärt:</w:t>
      </w:r>
    </w:p>
    <w:p w14:paraId="28883C4A" w14:textId="28303170" w:rsidR="00363DED" w:rsidRPr="00505A76" w:rsidRDefault="006F355D" w:rsidP="002D5577">
      <w:r>
        <w:t xml:space="preserve">Die Klasse </w:t>
      </w:r>
      <w:r w:rsidRPr="006F355D">
        <w:rPr>
          <w:i/>
          <w:iCs/>
        </w:rPr>
        <w:t>MainMenu_Screen</w:t>
      </w:r>
      <w:r>
        <w:rPr>
          <w:i/>
          <w:iCs/>
        </w:rPr>
        <w:t xml:space="preserve"> </w:t>
      </w:r>
      <w:r w:rsidR="008652FF">
        <w:t xml:space="preserve">wird dazu benutzt, um das Hauptmenü mit all dessen Funktionen zu erstellen. </w:t>
      </w:r>
      <w:r w:rsidR="00E20875">
        <w:t xml:space="preserve">Dazu erstellt, wie in dem </w:t>
      </w:r>
      <w:r w:rsidR="007503C0">
        <w:t>letzten</w:t>
      </w:r>
      <w:r w:rsidR="00AF4C87">
        <w:t xml:space="preserve"> Kapitel 5.3</w:t>
      </w:r>
      <w:r w:rsidR="00E20875">
        <w:t xml:space="preserve">.1 erklärt, die Klasse </w:t>
      </w:r>
      <w:r w:rsidR="00E20875" w:rsidRPr="00E20875">
        <w:rPr>
          <w:i/>
          <w:iCs/>
        </w:rPr>
        <w:t>App</w:t>
      </w:r>
      <w:r w:rsidR="00E20875">
        <w:t xml:space="preserve"> eine Instanz </w:t>
      </w:r>
      <w:r w:rsidR="00C27093">
        <w:t xml:space="preserve">der </w:t>
      </w:r>
      <w:r w:rsidR="00E20875">
        <w:t xml:space="preserve">Klasse </w:t>
      </w:r>
      <w:r w:rsidR="00E20875" w:rsidRPr="006F355D">
        <w:rPr>
          <w:i/>
          <w:iCs/>
        </w:rPr>
        <w:t>MainMenu_Screen</w:t>
      </w:r>
      <w:r w:rsidR="00E20875">
        <w:rPr>
          <w:i/>
          <w:iCs/>
        </w:rPr>
        <w:t xml:space="preserve"> </w:t>
      </w:r>
      <w:r w:rsidR="00E20875">
        <w:t xml:space="preserve">und fügt diese der Instanz der Klasse </w:t>
      </w:r>
      <w:r w:rsidR="00E20875" w:rsidRPr="00E20875">
        <w:rPr>
          <w:i/>
          <w:iCs/>
        </w:rPr>
        <w:t>QStackedWidget</w:t>
      </w:r>
      <w:r w:rsidR="00E20875">
        <w:t xml:space="preserve"> hinzu. </w:t>
      </w:r>
      <w:r w:rsidR="00AF4C87">
        <w:t>Wie in Kapitel 5.2</w:t>
      </w:r>
      <w:r w:rsidR="008652FF">
        <w:t xml:space="preserve">.1 </w:t>
      </w:r>
      <w:r w:rsidR="002D5577">
        <w:t>erklärt,</w:t>
      </w:r>
      <w:r w:rsidR="008652FF">
        <w:t xml:space="preserve"> besteht </w:t>
      </w:r>
      <w:r w:rsidR="002D5577">
        <w:t xml:space="preserve">das Layout des Hauptmenüs dabei aus zwei Teilen. Der erste Teil, gekennzeichnet </w:t>
      </w:r>
      <w:r w:rsidR="00B768A5">
        <w:t>durch die Farbe</w:t>
      </w:r>
      <w:r w:rsidR="002D5577">
        <w:t xml:space="preserve"> </w:t>
      </w:r>
      <w:r w:rsidR="00B768A5">
        <w:t>B</w:t>
      </w:r>
      <w:r w:rsidR="00AF4C87">
        <w:t>lau in der Abbildung 20 des Kapitels 5.2</w:t>
      </w:r>
      <w:r w:rsidR="00B768A5" w:rsidRPr="00B768A5">
        <w:t>.1</w:t>
      </w:r>
      <w:r w:rsidR="002D5577">
        <w:t xml:space="preserve">, wird mithilfe der Klasse </w:t>
      </w:r>
      <w:r w:rsidRPr="006F355D">
        <w:rPr>
          <w:i/>
          <w:iCs/>
        </w:rPr>
        <w:t>SearchProject_Frame</w:t>
      </w:r>
      <w:r w:rsidR="002D5577">
        <w:t xml:space="preserve"> erstellt</w:t>
      </w:r>
      <w:r w:rsidR="0030684B">
        <w:t xml:space="preserve">, einem Kindelement der Klasse </w:t>
      </w:r>
      <w:r w:rsidR="0030684B" w:rsidRPr="0030684B">
        <w:rPr>
          <w:i/>
          <w:iCs/>
        </w:rPr>
        <w:t>Frame</w:t>
      </w:r>
      <w:r w:rsidR="0030684B">
        <w:t xml:space="preserve">. Dazu erstellt </w:t>
      </w:r>
      <w:r w:rsidR="0030684B" w:rsidRPr="006F355D">
        <w:rPr>
          <w:i/>
          <w:iCs/>
        </w:rPr>
        <w:t>MainMenu_Screen</w:t>
      </w:r>
      <w:r w:rsidR="0030684B">
        <w:rPr>
          <w:i/>
          <w:iCs/>
        </w:rPr>
        <w:t xml:space="preserve"> </w:t>
      </w:r>
      <w:r w:rsidR="0030684B">
        <w:t xml:space="preserve">eine Instanz der Klasse </w:t>
      </w:r>
      <w:r w:rsidR="0030684B" w:rsidRPr="006F355D">
        <w:rPr>
          <w:i/>
          <w:iCs/>
        </w:rPr>
        <w:t>SearchProject_Frame</w:t>
      </w:r>
      <w:r w:rsidR="0030684B">
        <w:t xml:space="preserve"> und fügt diese Instanz dem eigenen Layout hinzu. </w:t>
      </w:r>
      <w:r w:rsidR="00E20875">
        <w:t xml:space="preserve">Die </w:t>
      </w:r>
      <w:r w:rsidR="00E20875" w:rsidRPr="006F355D">
        <w:rPr>
          <w:i/>
          <w:iCs/>
        </w:rPr>
        <w:t>SearchProject_Frame</w:t>
      </w:r>
      <w:r w:rsidR="00E20875">
        <w:t>-Instanz enthält dabei alle notwenigen Wid</w:t>
      </w:r>
      <w:r w:rsidR="00AF4C87">
        <w:t>gets, die auch in der Abbildung 20</w:t>
      </w:r>
      <w:r w:rsidR="00E20875">
        <w:t xml:space="preserve"> </w:t>
      </w:r>
      <w:r w:rsidR="00AF4C87">
        <w:t>des Kapitels 5.2</w:t>
      </w:r>
      <w:r w:rsidR="00B768A5">
        <w:t>.1 zu sehen</w:t>
      </w:r>
      <w:r w:rsidR="00E20875">
        <w:t xml:space="preserve"> sind. </w:t>
      </w:r>
      <w:r w:rsidR="0030684B">
        <w:t xml:space="preserve">Der zweite Teil, gekennzeichnet durch die Farbe </w:t>
      </w:r>
      <w:r w:rsidR="00E20875">
        <w:t>R</w:t>
      </w:r>
      <w:r w:rsidR="00AF4C87">
        <w:t>ot in der Abbildung 20</w:t>
      </w:r>
      <w:r w:rsidR="00B768A5">
        <w:rPr>
          <w:b/>
          <w:bCs/>
        </w:rPr>
        <w:t xml:space="preserve"> </w:t>
      </w:r>
      <w:r w:rsidR="00B768A5" w:rsidRPr="00B768A5">
        <w:t xml:space="preserve">des </w:t>
      </w:r>
      <w:r w:rsidR="003D78A0">
        <w:lastRenderedPageBreak/>
        <w:t>Kapitels 5.2</w:t>
      </w:r>
      <w:r w:rsidR="00B768A5" w:rsidRPr="00B768A5">
        <w:t>.1</w:t>
      </w:r>
      <w:r w:rsidR="0030684B">
        <w:t xml:space="preserve">, </w:t>
      </w:r>
      <w:r w:rsidR="00076B27">
        <w:t xml:space="preserve">sowie alle anderen Widgets des Hauptmenüs </w:t>
      </w:r>
      <w:r w:rsidR="0030684B">
        <w:t>w</w:t>
      </w:r>
      <w:r w:rsidR="00076B27">
        <w:t>erden</w:t>
      </w:r>
      <w:r w:rsidR="0030684B">
        <w:t xml:space="preserve"> </w:t>
      </w:r>
      <w:r w:rsidR="00E20875">
        <w:t>direkt in</w:t>
      </w:r>
      <w:r w:rsidR="0030684B">
        <w:t xml:space="preserve"> de</w:t>
      </w:r>
      <w:r w:rsidR="00076B27">
        <w:t xml:space="preserve">m </w:t>
      </w:r>
      <w:r w:rsidR="0038025E">
        <w:t xml:space="preserve">Konstruktor </w:t>
      </w:r>
      <w:r w:rsidR="00076B27">
        <w:t xml:space="preserve">der </w:t>
      </w:r>
      <w:r w:rsidR="0030684B">
        <w:t xml:space="preserve">Klasse </w:t>
      </w:r>
      <w:r w:rsidR="0030684B" w:rsidRPr="006F355D">
        <w:rPr>
          <w:i/>
          <w:iCs/>
        </w:rPr>
        <w:t>MainMenu_Screen</w:t>
      </w:r>
      <w:r w:rsidR="0030684B">
        <w:rPr>
          <w:i/>
          <w:iCs/>
        </w:rPr>
        <w:t xml:space="preserve"> </w:t>
      </w:r>
      <w:r w:rsidR="0030684B" w:rsidRPr="0030684B">
        <w:t>erstellt</w:t>
      </w:r>
      <w:r w:rsidR="0030684B">
        <w:rPr>
          <w:i/>
          <w:iCs/>
        </w:rPr>
        <w:t>.</w:t>
      </w:r>
    </w:p>
    <w:p w14:paraId="32049AA3" w14:textId="46863A1B" w:rsidR="002D5577" w:rsidRPr="0038025E" w:rsidRDefault="00383F1A" w:rsidP="002D5577">
      <w:r>
        <w:t xml:space="preserve">Die Klasse </w:t>
      </w:r>
      <w:r w:rsidRPr="00383F1A">
        <w:rPr>
          <w:i/>
          <w:iCs/>
        </w:rPr>
        <w:t>CreateProject_SubScree</w:t>
      </w:r>
      <w:r w:rsidR="007503C0">
        <w:rPr>
          <w:i/>
          <w:iCs/>
        </w:rPr>
        <w:t>n</w:t>
      </w:r>
      <w:r w:rsidR="007503C0">
        <w:t xml:space="preserve"> wird dazu benutzt, um das Fenster für die Projekterstellung, w</w:t>
      </w:r>
      <w:r w:rsidR="00E84963">
        <w:t>ie in dem vorherigen Kapitel 5.2</w:t>
      </w:r>
      <w:r w:rsidR="007503C0">
        <w:t>.2 erklärt, zu erstellen. Dazu erstellt</w:t>
      </w:r>
      <w:r w:rsidR="005B7FCC">
        <w:t xml:space="preserve"> </w:t>
      </w:r>
      <w:r w:rsidR="007503C0">
        <w:t xml:space="preserve">die Klasse </w:t>
      </w:r>
      <w:r w:rsidR="007503C0" w:rsidRPr="00E20875">
        <w:rPr>
          <w:i/>
          <w:iCs/>
        </w:rPr>
        <w:t>App</w:t>
      </w:r>
      <w:r w:rsidR="007503C0">
        <w:t xml:space="preserve"> eine Instanz </w:t>
      </w:r>
      <w:r w:rsidR="00C27093">
        <w:t xml:space="preserve">der </w:t>
      </w:r>
      <w:r w:rsidR="007503C0">
        <w:t xml:space="preserve">Klasse </w:t>
      </w:r>
      <w:r w:rsidR="007503C0" w:rsidRPr="006F355D">
        <w:rPr>
          <w:i/>
          <w:iCs/>
        </w:rPr>
        <w:t>MainMenu_Screen</w:t>
      </w:r>
      <w:r w:rsidR="007503C0">
        <w:rPr>
          <w:i/>
          <w:iCs/>
        </w:rPr>
        <w:t xml:space="preserve"> </w:t>
      </w:r>
      <w:r w:rsidR="007503C0">
        <w:t xml:space="preserve">und fügt diese der Instanz der Klasse </w:t>
      </w:r>
      <w:r w:rsidR="007503C0" w:rsidRPr="00E20875">
        <w:rPr>
          <w:i/>
          <w:iCs/>
        </w:rPr>
        <w:t>QStackedWidget</w:t>
      </w:r>
      <w:r w:rsidR="007503C0">
        <w:t xml:space="preserve"> hinzu. Wie</w:t>
      </w:r>
      <w:r w:rsidR="00184E5B">
        <w:t xml:space="preserve"> </w:t>
      </w:r>
      <w:r w:rsidR="00AF4C87">
        <w:t>in der Abbildung 21</w:t>
      </w:r>
      <w:r w:rsidR="007503C0">
        <w:t xml:space="preserve"> </w:t>
      </w:r>
      <w:r w:rsidR="00AF4C87">
        <w:t>des Kapitels 5.2</w:t>
      </w:r>
      <w:r w:rsidR="00184E5B">
        <w:t xml:space="preserve">.2 </w:t>
      </w:r>
      <w:r w:rsidR="007503C0">
        <w:t>dargestellt, ist das Fenster für die Projekterstellung aus vier Teilen</w:t>
      </w:r>
      <w:r w:rsidR="00184E5B">
        <w:t xml:space="preserve">, </w:t>
      </w:r>
      <w:r w:rsidR="007503C0">
        <w:t>gekennzeichnet durch die Farben Blau, Rot, Grün und Pink</w:t>
      </w:r>
      <w:r w:rsidR="00184E5B">
        <w:t>, aufgebaut</w:t>
      </w:r>
      <w:r w:rsidR="007503C0">
        <w:t xml:space="preserve">. </w:t>
      </w:r>
      <w:r w:rsidR="00CA6549">
        <w:t xml:space="preserve">Der erste Teil wird mithilfe der Klasse </w:t>
      </w:r>
      <w:r w:rsidR="00CA6549" w:rsidRPr="00CA6549">
        <w:rPr>
          <w:i/>
          <w:iCs/>
        </w:rPr>
        <w:t>ProjectNameAndReadme_Frame</w:t>
      </w:r>
      <w:r w:rsidR="00CA6549">
        <w:rPr>
          <w:i/>
          <w:iCs/>
        </w:rPr>
        <w:t xml:space="preserve"> </w:t>
      </w:r>
      <w:r w:rsidR="00CA6549">
        <w:t xml:space="preserve">erstellt, der zweite Teil mithilfe der Klasse </w:t>
      </w:r>
      <w:r w:rsidR="00CA6549" w:rsidRPr="00CA6549">
        <w:rPr>
          <w:i/>
          <w:iCs/>
        </w:rPr>
        <w:t>FeaturesCheckbox_Frame</w:t>
      </w:r>
      <w:r w:rsidR="00CA6549">
        <w:t xml:space="preserve">, der dritte Teil mithilfe der Klasse </w:t>
      </w:r>
      <w:r w:rsidR="00CA6549" w:rsidRPr="00CA6549">
        <w:rPr>
          <w:i/>
          <w:iCs/>
        </w:rPr>
        <w:t>AddAuthor_Frame</w:t>
      </w:r>
      <w:r w:rsidR="00CA6549">
        <w:t xml:space="preserve"> und der letzte Teil mithilfe der Klasse </w:t>
      </w:r>
      <w:r w:rsidR="00CA6549" w:rsidRPr="00CA6549">
        <w:rPr>
          <w:i/>
          <w:iCs/>
        </w:rPr>
        <w:t>SavingDirectory_Frame</w:t>
      </w:r>
      <w:r w:rsidR="00CA6549">
        <w:t xml:space="preserve">. Alle vier Klassen sind dabei Kinderelemente der Klasse </w:t>
      </w:r>
      <w:r w:rsidR="00CA6549" w:rsidRPr="00CA6549">
        <w:rPr>
          <w:i/>
          <w:iCs/>
        </w:rPr>
        <w:t>Frame</w:t>
      </w:r>
      <w:r w:rsidR="00CA6549">
        <w:t>.</w:t>
      </w:r>
      <w:r w:rsidR="00505A76">
        <w:t xml:space="preserve"> Um die Klassen für die farblich markierten Teile nutzen zu können, erstellt die Klasse </w:t>
      </w:r>
      <w:r w:rsidR="00505A76" w:rsidRPr="00383F1A">
        <w:rPr>
          <w:i/>
          <w:iCs/>
        </w:rPr>
        <w:t>CreateProject_SubScree</w:t>
      </w:r>
      <w:r w:rsidR="00505A76">
        <w:rPr>
          <w:i/>
          <w:iCs/>
        </w:rPr>
        <w:t xml:space="preserve">n </w:t>
      </w:r>
      <w:r w:rsidR="00505A76">
        <w:t xml:space="preserve">Instanzen der vier </w:t>
      </w:r>
      <w:r w:rsidR="001C02B1">
        <w:t>Frame-</w:t>
      </w:r>
      <w:r w:rsidR="00505A76">
        <w:t xml:space="preserve">Klassen und fügt diese nacheinander dem eigenen Layout hinzu. </w:t>
      </w:r>
      <w:r w:rsidR="0038025E">
        <w:t>Die restliche</w:t>
      </w:r>
      <w:r w:rsidR="00AF4C87">
        <w:t>n Widgets, die in der Abbildung 21 des Kapitels 5.2</w:t>
      </w:r>
      <w:r w:rsidR="0038025E">
        <w:t xml:space="preserve">.2 </w:t>
      </w:r>
      <w:r w:rsidR="00D0702E">
        <w:t>zu sehen</w:t>
      </w:r>
      <w:r w:rsidR="0038025E">
        <w:t xml:space="preserve"> sind, werden direkt in dem Konstruktor der Klasse </w:t>
      </w:r>
      <w:r w:rsidR="0038025E" w:rsidRPr="00383F1A">
        <w:rPr>
          <w:i/>
          <w:iCs/>
        </w:rPr>
        <w:t>CreateProject_SubScree</w:t>
      </w:r>
      <w:r w:rsidR="0038025E">
        <w:rPr>
          <w:i/>
          <w:iCs/>
        </w:rPr>
        <w:t xml:space="preserve">n </w:t>
      </w:r>
      <w:r w:rsidR="0038025E">
        <w:t>erstellt.</w:t>
      </w:r>
    </w:p>
    <w:p w14:paraId="2DC30291" w14:textId="38DD5FEB" w:rsidR="003A199F" w:rsidRPr="00D1186C" w:rsidRDefault="00383F1A" w:rsidP="002D5577">
      <w:r>
        <w:t xml:space="preserve">Die Klasse </w:t>
      </w:r>
      <w:r w:rsidRPr="00383F1A">
        <w:rPr>
          <w:i/>
          <w:iCs/>
        </w:rPr>
        <w:t>UpdateProject_S</w:t>
      </w:r>
      <w:r w:rsidR="003A199F">
        <w:rPr>
          <w:i/>
          <w:iCs/>
        </w:rPr>
        <w:t>ub</w:t>
      </w:r>
      <w:r w:rsidRPr="00383F1A">
        <w:rPr>
          <w:i/>
          <w:iCs/>
        </w:rPr>
        <w:t>Scre</w:t>
      </w:r>
      <w:r w:rsidR="00621ADC">
        <w:rPr>
          <w:i/>
          <w:iCs/>
        </w:rPr>
        <w:t xml:space="preserve">en </w:t>
      </w:r>
      <w:r w:rsidR="00621ADC">
        <w:t>wird dazu benutzt, um das Fenster für die Projektaktualisierung, w</w:t>
      </w:r>
      <w:r w:rsidR="00E84963">
        <w:t>ie in dem vorherigen Kapitel 5.2</w:t>
      </w:r>
      <w:r w:rsidR="00621ADC">
        <w:t>.3 erklärt, zu erstellen.</w:t>
      </w:r>
      <w:r w:rsidR="00621ADC" w:rsidRPr="00184E5B">
        <w:t xml:space="preserve"> </w:t>
      </w:r>
      <w:r w:rsidR="00621ADC">
        <w:t xml:space="preserve">Dazu erstellt, wie in dem letzten Kapitel 5.2.1 erklärt, die Klasse </w:t>
      </w:r>
      <w:r w:rsidR="00621ADC" w:rsidRPr="00E20875">
        <w:rPr>
          <w:i/>
          <w:iCs/>
        </w:rPr>
        <w:t>App</w:t>
      </w:r>
      <w:r w:rsidR="00621ADC">
        <w:t xml:space="preserve"> eine Instanz der Klasse </w:t>
      </w:r>
      <w:r w:rsidR="00621ADC" w:rsidRPr="00383F1A">
        <w:rPr>
          <w:i/>
          <w:iCs/>
        </w:rPr>
        <w:t>UpdateProject_S</w:t>
      </w:r>
      <w:r w:rsidR="003A199F">
        <w:rPr>
          <w:i/>
          <w:iCs/>
        </w:rPr>
        <w:t>ub</w:t>
      </w:r>
      <w:r w:rsidR="00621ADC" w:rsidRPr="00383F1A">
        <w:rPr>
          <w:i/>
          <w:iCs/>
        </w:rPr>
        <w:t>Scre</w:t>
      </w:r>
      <w:r w:rsidR="00621ADC">
        <w:rPr>
          <w:i/>
          <w:iCs/>
        </w:rPr>
        <w:t xml:space="preserve">en </w:t>
      </w:r>
      <w:r w:rsidR="00621ADC">
        <w:t xml:space="preserve">und fügt diese der Instanz der Klasse </w:t>
      </w:r>
      <w:r w:rsidR="00621ADC" w:rsidRPr="00E20875">
        <w:rPr>
          <w:i/>
          <w:iCs/>
        </w:rPr>
        <w:t>QStackedWidget</w:t>
      </w:r>
      <w:r w:rsidR="00AF4C87">
        <w:t xml:space="preserve"> hinzu. Wie in der Abbildung 22 des Kapitels 5.2</w:t>
      </w:r>
      <w:r w:rsidR="00621ADC">
        <w:t>.</w:t>
      </w:r>
      <w:r w:rsidR="006277BC">
        <w:t>3</w:t>
      </w:r>
      <w:r w:rsidR="00621ADC">
        <w:t xml:space="preserve"> dargestellt, ist das Fenster für die </w:t>
      </w:r>
      <w:r w:rsidR="006277BC">
        <w:t>Projektaktualisierung</w:t>
      </w:r>
      <w:r w:rsidR="00621ADC">
        <w:t xml:space="preserve"> aus </w:t>
      </w:r>
      <w:r w:rsidR="006277BC">
        <w:t>drei</w:t>
      </w:r>
      <w:r w:rsidR="00621ADC">
        <w:t xml:space="preserve"> Teil</w:t>
      </w:r>
      <w:r w:rsidR="006277BC">
        <w:t>en</w:t>
      </w:r>
      <w:r w:rsidR="00621ADC">
        <w:t>, gekennzeichnet durch die Farbe</w:t>
      </w:r>
      <w:r w:rsidR="00D1186C">
        <w:t>n</w:t>
      </w:r>
      <w:r w:rsidR="00621ADC">
        <w:t xml:space="preserve"> Blau,</w:t>
      </w:r>
      <w:r w:rsidR="00D1186C">
        <w:t xml:space="preserve"> Rot und Grün,</w:t>
      </w:r>
      <w:r w:rsidR="00621ADC">
        <w:t xml:space="preserve"> aufgebaut.</w:t>
      </w:r>
      <w:r w:rsidR="00D1186C">
        <w:t xml:space="preserve"> Der erste Teil wird mithilfe der Klasse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erstellt, der zweite Teil mithilfe der Klasse </w:t>
      </w:r>
      <w:r w:rsidR="00D1186C">
        <w:rPr>
          <w:i/>
          <w:iCs/>
        </w:rPr>
        <w:t>UpdatableFiles</w:t>
      </w:r>
      <w:r w:rsidR="00D1186C" w:rsidRPr="00CA6549">
        <w:rPr>
          <w:i/>
          <w:iCs/>
        </w:rPr>
        <w:t>_Frame</w:t>
      </w:r>
      <w:r w:rsidR="00D1186C">
        <w:t xml:space="preserve"> und der dritte Teil mithilfe der Klasse </w:t>
      </w:r>
      <w:r w:rsidR="00D1186C">
        <w:rPr>
          <w:i/>
          <w:iCs/>
        </w:rPr>
        <w:t>DiffOutput</w:t>
      </w:r>
      <w:r w:rsidR="00D1186C" w:rsidRPr="00CA6549">
        <w:rPr>
          <w:i/>
          <w:iCs/>
        </w:rPr>
        <w:t>_Frame</w:t>
      </w:r>
      <w:r w:rsidR="00D1186C">
        <w:t xml:space="preserve">. Alle vier Klassen sind dabei Kinderelemente der Klasse </w:t>
      </w:r>
      <w:r w:rsidR="00D1186C" w:rsidRPr="00CA6549">
        <w:rPr>
          <w:i/>
          <w:iCs/>
        </w:rPr>
        <w:t>Frame</w:t>
      </w:r>
      <w:r w:rsidR="00D1186C">
        <w:t xml:space="preserve">. Die Klassen </w:t>
      </w:r>
      <w:r w:rsidR="00D1186C" w:rsidRPr="00CA6549">
        <w:rPr>
          <w:i/>
          <w:iCs/>
        </w:rPr>
        <w:t>Project</w:t>
      </w:r>
      <w:r w:rsidR="00D1186C">
        <w:rPr>
          <w:i/>
          <w:iCs/>
        </w:rPr>
        <w:t>Config</w:t>
      </w:r>
      <w:r w:rsidR="00D1186C" w:rsidRPr="00CA6549">
        <w:rPr>
          <w:i/>
          <w:iCs/>
        </w:rPr>
        <w:t>_Frame</w:t>
      </w:r>
      <w:r w:rsidR="00D1186C">
        <w:rPr>
          <w:i/>
          <w:iCs/>
        </w:rPr>
        <w:t xml:space="preserve"> </w:t>
      </w:r>
      <w:r w:rsidR="00D1186C">
        <w:t xml:space="preserve">und </w:t>
      </w:r>
      <w:r w:rsidR="00D1186C">
        <w:rPr>
          <w:i/>
          <w:iCs/>
        </w:rPr>
        <w:t>UpdatableFiles</w:t>
      </w:r>
      <w:r w:rsidR="00D1186C" w:rsidRPr="00CA6549">
        <w:rPr>
          <w:i/>
          <w:iCs/>
        </w:rPr>
        <w:t>_Frame</w:t>
      </w:r>
      <w:r w:rsidR="00D1186C">
        <w:rPr>
          <w:i/>
          <w:iCs/>
        </w:rPr>
        <w:t xml:space="preserve"> </w:t>
      </w:r>
      <w:r w:rsidR="00D1186C">
        <w:t xml:space="preserve">sind dabei Kinderelemente der Klasse </w:t>
      </w:r>
      <w:r w:rsidR="00D1186C" w:rsidRPr="00D1186C">
        <w:rPr>
          <w:i/>
          <w:iCs/>
        </w:rPr>
        <w:t>Frame</w:t>
      </w:r>
      <w:r w:rsidR="003A199F">
        <w:rPr>
          <w:i/>
          <w:iCs/>
        </w:rPr>
        <w:t xml:space="preserve">, </w:t>
      </w:r>
      <w:r w:rsidR="00D1186C">
        <w:t xml:space="preserve">die Klasse </w:t>
      </w:r>
      <w:r w:rsidR="00D1186C">
        <w:rPr>
          <w:i/>
          <w:iCs/>
        </w:rPr>
        <w:t>DiffOutput</w:t>
      </w:r>
      <w:r w:rsidR="00D1186C" w:rsidRPr="00CA6549">
        <w:rPr>
          <w:i/>
          <w:iCs/>
        </w:rPr>
        <w:t>_Frame</w:t>
      </w:r>
      <w:r w:rsidR="00D1186C">
        <w:rPr>
          <w:i/>
          <w:iCs/>
        </w:rPr>
        <w:t xml:space="preserve"> </w:t>
      </w:r>
      <w:r w:rsidR="00D1186C">
        <w:t xml:space="preserve">ist </w:t>
      </w:r>
      <w:r w:rsidR="003A199F">
        <w:t xml:space="preserve">dagegen </w:t>
      </w:r>
      <w:r w:rsidR="00D1186C">
        <w:t>ein Kindelement der</w:t>
      </w:r>
      <w:r w:rsidR="003D4200">
        <w:t xml:space="preserve"> </w:t>
      </w:r>
      <w:r w:rsidR="00D1186C">
        <w:t xml:space="preserve">Qt spezifischen Klasse </w:t>
      </w:r>
      <w:r w:rsidR="00D1186C" w:rsidRPr="00D1186C">
        <w:rPr>
          <w:i/>
          <w:iCs/>
        </w:rPr>
        <w:t>QSplitter</w:t>
      </w:r>
      <w:r w:rsidR="00D1186C">
        <w:t>.</w:t>
      </w:r>
      <w:r w:rsidR="003A199F">
        <w:t xml:space="preserve"> Um die Klassen für die farblich markierten Teile nutzen zu können, erstellt die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 xml:space="preserve">Instanzen der vier </w:t>
      </w:r>
      <w:r w:rsidR="001C02B1">
        <w:t>Frame-</w:t>
      </w:r>
      <w:r w:rsidR="003A199F">
        <w:t>Klassen und fügt diese nacheinander dem eigenen Layout hinzu.</w:t>
      </w:r>
      <w:r w:rsidR="001926E2" w:rsidRPr="001926E2">
        <w:t xml:space="preserve"> </w:t>
      </w:r>
      <w:r w:rsidR="001926E2">
        <w:t>Die drei Instanzen enthält dabei alle notwenigen Wid</w:t>
      </w:r>
      <w:r w:rsidR="003D78A0">
        <w:t>gets, die auch in der Abbildung 22 des Kapitels 5.2</w:t>
      </w:r>
      <w:r w:rsidR="001926E2">
        <w:t xml:space="preserve">.3 zu sehen sind. Die Klasse </w:t>
      </w:r>
      <w:r w:rsidR="001926E2">
        <w:rPr>
          <w:i/>
          <w:iCs/>
        </w:rPr>
        <w:t>DiffOutput</w:t>
      </w:r>
      <w:r w:rsidR="001926E2" w:rsidRPr="00CA6549">
        <w:rPr>
          <w:i/>
          <w:iCs/>
        </w:rPr>
        <w:t>_Frame</w:t>
      </w:r>
      <w:r w:rsidR="001926E2">
        <w:rPr>
          <w:i/>
          <w:iCs/>
        </w:rPr>
        <w:t xml:space="preserve"> </w:t>
      </w:r>
      <w:r w:rsidR="00604F5D">
        <w:t xml:space="preserve">benötigt dafür allerdings zwei weitere Klassen, um die drei Unterteile, beschrieben in Kapitel </w:t>
      </w:r>
      <w:r w:rsidR="003D78A0">
        <w:lastRenderedPageBreak/>
        <w:t>5.2</w:t>
      </w:r>
      <w:r w:rsidR="00604F5D">
        <w:t>.3, des grün markierten Teils in der Abbildun</w:t>
      </w:r>
      <w:r w:rsidR="003D78A0">
        <w:t>g 22</w:t>
      </w:r>
      <w:r w:rsidR="00604F5D">
        <w:t xml:space="preserve"> zu erstellen. D</w:t>
      </w:r>
      <w:r w:rsidR="001926E2">
        <w:t xml:space="preserve">afür </w:t>
      </w:r>
      <w:r w:rsidR="00604F5D">
        <w:t xml:space="preserve">erstellt die Klasse </w:t>
      </w:r>
      <w:r w:rsidR="00604F5D">
        <w:rPr>
          <w:i/>
          <w:iCs/>
        </w:rPr>
        <w:t>DiffOutput</w:t>
      </w:r>
      <w:r w:rsidR="00604F5D" w:rsidRPr="00CA6549">
        <w:rPr>
          <w:i/>
          <w:iCs/>
        </w:rPr>
        <w:t>_Frame</w:t>
      </w:r>
      <w:r w:rsidR="00604F5D">
        <w:rPr>
          <w:i/>
          <w:iCs/>
        </w:rPr>
        <w:t xml:space="preserve"> </w:t>
      </w:r>
      <w:r w:rsidR="001926E2">
        <w:t xml:space="preserve">zwei Instanzen der Klasse </w:t>
      </w:r>
      <w:r w:rsidR="001926E2" w:rsidRPr="001926E2">
        <w:rPr>
          <w:i/>
          <w:iCs/>
        </w:rPr>
        <w:t>Source_Frame</w:t>
      </w:r>
      <w:r w:rsidR="001926E2">
        <w:t xml:space="preserve"> und eine Instanz der Klasse </w:t>
      </w:r>
      <w:r w:rsidR="001926E2" w:rsidRPr="001926E2">
        <w:rPr>
          <w:i/>
          <w:iCs/>
        </w:rPr>
        <w:t>Recipient_Frame</w:t>
      </w:r>
      <w:r w:rsidR="001926E2">
        <w:rPr>
          <w:i/>
          <w:iCs/>
        </w:rPr>
        <w:t xml:space="preserve"> </w:t>
      </w:r>
      <w:r w:rsidR="001926E2">
        <w:t>und fügt diese sich selbst als Sp</w:t>
      </w:r>
      <w:r w:rsidR="00B73F50">
        <w:t>l</w:t>
      </w:r>
      <w:r w:rsidR="001926E2">
        <w:t>i</w:t>
      </w:r>
      <w:r w:rsidR="00B73F50">
        <w:t>t</w:t>
      </w:r>
      <w:r w:rsidR="001926E2">
        <w:t xml:space="preserve">ter-Elemente hinzu. </w:t>
      </w:r>
      <w:r w:rsidR="00B73F50">
        <w:t xml:space="preserve">Die zwei </w:t>
      </w:r>
      <w:r w:rsidR="00B73F50" w:rsidRPr="001926E2">
        <w:rPr>
          <w:i/>
          <w:iCs/>
        </w:rPr>
        <w:t>Source_Frame</w:t>
      </w:r>
      <w:r w:rsidR="00B73F50">
        <w:t xml:space="preserve">-Instanzen </w:t>
      </w:r>
      <w:r w:rsidR="00604F5D">
        <w:t>sind dabei die beiden äußeren Splitter-Elemente</w:t>
      </w:r>
      <w:r w:rsidR="0049592B">
        <w:t xml:space="preserve"> des</w:t>
      </w:r>
      <w:r w:rsidR="00B73F50">
        <w:t xml:space="preserve"> grün</w:t>
      </w:r>
      <w:r w:rsidR="003D78A0">
        <w:t xml:space="preserve"> markierten Teils der Abbildung 22</w:t>
      </w:r>
      <w:r w:rsidR="00B73F50">
        <w:t xml:space="preserve"> </w:t>
      </w:r>
      <w:r w:rsidR="0049592B">
        <w:t>in dem</w:t>
      </w:r>
      <w:r w:rsidR="003D78A0">
        <w:t xml:space="preserve"> Kapitel 5.2</w:t>
      </w:r>
      <w:r w:rsidR="00B73F50">
        <w:t>.</w:t>
      </w:r>
      <w:r w:rsidR="0049592B">
        <w:t>3</w:t>
      </w:r>
      <w:r w:rsidR="00B73F50">
        <w:t xml:space="preserve">. Das </w:t>
      </w:r>
      <w:r w:rsidR="0049592B">
        <w:t>mittlere Splitter-Element</w:t>
      </w:r>
      <w:r w:rsidR="00B73F50">
        <w:t xml:space="preserve">, desselben grün markierten Teils, wird mithilfe der </w:t>
      </w:r>
      <w:r w:rsidR="00B73F50" w:rsidRPr="001926E2">
        <w:rPr>
          <w:i/>
          <w:iCs/>
        </w:rPr>
        <w:t>Recipient_Frame</w:t>
      </w:r>
      <w:r w:rsidR="00B73F50">
        <w:t>-Instanz erstellt.</w:t>
      </w:r>
      <w:r w:rsidR="00687E54">
        <w:t xml:space="preserve"> Jedes der </w:t>
      </w:r>
      <w:r w:rsidR="00687E54" w:rsidRPr="00687E54">
        <w:rPr>
          <w:i/>
          <w:iCs/>
        </w:rPr>
        <w:t>Source</w:t>
      </w:r>
      <w:r w:rsidR="00687E54">
        <w:rPr>
          <w:i/>
          <w:iCs/>
        </w:rPr>
        <w:t>_</w:t>
      </w:r>
      <w:r w:rsidR="00687E54">
        <w:t>-/</w:t>
      </w:r>
      <w:r w:rsidR="00687E54" w:rsidRPr="00687E54">
        <w:rPr>
          <w:i/>
          <w:iCs/>
        </w:rPr>
        <w:t>Recipient_Frame</w:t>
      </w:r>
      <w:r w:rsidR="00687E54">
        <w:t>-Instanzen sind Kinderelemente der klasse Frame und besitzen alle no</w:t>
      </w:r>
      <w:r w:rsidR="003D78A0">
        <w:t>twenigen Widgets, die Abbildung 22 des Kapitels 5.2</w:t>
      </w:r>
      <w:r w:rsidR="00687E54">
        <w:t xml:space="preserve">.3 zu sehen sind. </w:t>
      </w:r>
      <w:r w:rsidR="003A199F">
        <w:t>Die restlichen Widgets außerhalb der farblich markier</w:t>
      </w:r>
      <w:r w:rsidR="003D78A0">
        <w:t>ten Teile, die in der Abbildung 22 des Kapitels 5.2</w:t>
      </w:r>
      <w:r w:rsidR="003A199F">
        <w:t xml:space="preserve">.3 zu sehen sind, werden direkt in dem Konstruktor der Klasse </w:t>
      </w:r>
      <w:r w:rsidR="003A199F" w:rsidRPr="00383F1A">
        <w:rPr>
          <w:i/>
          <w:iCs/>
        </w:rPr>
        <w:t>UpdateProject_S</w:t>
      </w:r>
      <w:r w:rsidR="003A199F">
        <w:rPr>
          <w:i/>
          <w:iCs/>
        </w:rPr>
        <w:t>ub</w:t>
      </w:r>
      <w:r w:rsidR="003A199F" w:rsidRPr="00383F1A">
        <w:rPr>
          <w:i/>
          <w:iCs/>
        </w:rPr>
        <w:t>Scre</w:t>
      </w:r>
      <w:r w:rsidR="003A199F">
        <w:rPr>
          <w:i/>
          <w:iCs/>
        </w:rPr>
        <w:t xml:space="preserve">en </w:t>
      </w:r>
      <w:r w:rsidR="003A199F">
        <w:t>erstellt.</w:t>
      </w:r>
    </w:p>
    <w:p w14:paraId="3856D6C5" w14:textId="4178DF74" w:rsidR="00383F1A" w:rsidRPr="00B152DF" w:rsidRDefault="00383F1A" w:rsidP="002D5577">
      <w:r>
        <w:t xml:space="preserve">Die Klasse </w:t>
      </w:r>
      <w:r w:rsidRPr="00383F1A">
        <w:rPr>
          <w:i/>
          <w:iCs/>
        </w:rPr>
        <w:t>AddCmake</w:t>
      </w:r>
      <w:r w:rsidR="00B152DF">
        <w:rPr>
          <w:i/>
          <w:iCs/>
        </w:rPr>
        <w:t>Modudule</w:t>
      </w:r>
      <w:r w:rsidRPr="00383F1A">
        <w:rPr>
          <w:i/>
          <w:iCs/>
        </w:rPr>
        <w:t>_SubScre</w:t>
      </w:r>
      <w:r w:rsidR="00C27093">
        <w:rPr>
          <w:i/>
          <w:iCs/>
        </w:rPr>
        <w:t xml:space="preserve">en </w:t>
      </w:r>
      <w:r w:rsidR="00C27093">
        <w:t>wird dazu benutzt, um das Fenster für die Erweiterung der Projektmodule, w</w:t>
      </w:r>
      <w:r w:rsidR="003D78A0">
        <w:t>ie in dem vorherigen Kapitel 5.2</w:t>
      </w:r>
      <w:r w:rsidR="00C27093">
        <w:t>.4 erklärt, zu erstellen.</w:t>
      </w:r>
      <w:r w:rsidR="00C27093" w:rsidRPr="00184E5B">
        <w:t xml:space="preserve"> </w:t>
      </w:r>
      <w:r w:rsidR="00C27093">
        <w:t>Dazu erstellt, wie in</w:t>
      </w:r>
      <w:r w:rsidR="003D78A0">
        <w:t xml:space="preserve"> dem letzten Kapitel 5.3</w:t>
      </w:r>
      <w:r w:rsidR="00C27093">
        <w:t xml:space="preserve">.1 erklärt, die Klasse </w:t>
      </w:r>
      <w:r w:rsidR="00C27093" w:rsidRPr="00E20875">
        <w:rPr>
          <w:i/>
          <w:iCs/>
        </w:rPr>
        <w:t>App</w:t>
      </w:r>
      <w:r w:rsidR="00C27093">
        <w:t xml:space="preserve"> eine Instanz der Klasse </w:t>
      </w:r>
      <w:r w:rsidR="00C27093" w:rsidRPr="00383F1A">
        <w:rPr>
          <w:i/>
          <w:iCs/>
        </w:rPr>
        <w:t>AddCmake</w:t>
      </w:r>
      <w:r w:rsidR="00B152DF">
        <w:rPr>
          <w:i/>
          <w:iCs/>
        </w:rPr>
        <w:t>Module</w:t>
      </w:r>
      <w:r w:rsidR="00C27093" w:rsidRPr="00383F1A">
        <w:rPr>
          <w:i/>
          <w:iCs/>
        </w:rPr>
        <w:t>_SubScre</w:t>
      </w:r>
      <w:r w:rsidR="00C27093">
        <w:rPr>
          <w:i/>
          <w:iCs/>
        </w:rPr>
        <w:t xml:space="preserve">en </w:t>
      </w:r>
      <w:r w:rsidR="00C27093">
        <w:t xml:space="preserve">und fügt diese der Instanz der Klasse </w:t>
      </w:r>
      <w:r w:rsidR="00C27093" w:rsidRPr="00E20875">
        <w:rPr>
          <w:i/>
          <w:iCs/>
        </w:rPr>
        <w:t>QStackedWidget</w:t>
      </w:r>
      <w:r w:rsidR="003D78A0">
        <w:t xml:space="preserve"> hinzu. Wie in der Abbildung 23 des Kapitels 5.2</w:t>
      </w:r>
      <w:r w:rsidR="00C27093">
        <w:t>.4 dargestellt, ist das Fenster für die Erweiterung der Projektmodule aus einem Teil, gekennzeichnet durch die Farbe Blau, aufgebaut.</w:t>
      </w:r>
      <w:r w:rsidR="00B152DF">
        <w:t xml:space="preserve"> Dieser </w:t>
      </w:r>
      <w:r w:rsidR="00106631">
        <w:t>T</w:t>
      </w:r>
      <w:r w:rsidR="00B152DF">
        <w:t xml:space="preserve">eil wird mithilfe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erstellt, einem Kindelement der Klasse </w:t>
      </w:r>
      <w:r w:rsidR="00B152DF" w:rsidRPr="0030684B">
        <w:rPr>
          <w:i/>
          <w:iCs/>
        </w:rPr>
        <w:t>Frame</w:t>
      </w:r>
      <w:r w:rsidR="00B152DF">
        <w:rPr>
          <w:i/>
          <w:iCs/>
        </w:rPr>
        <w:t xml:space="preserve">. </w:t>
      </w:r>
      <w:r w:rsidR="00B152DF">
        <w:t xml:space="preserve">Dazu erstellt </w:t>
      </w:r>
      <w:r w:rsidR="00B152DF" w:rsidRPr="00383F1A">
        <w:rPr>
          <w:i/>
          <w:iCs/>
        </w:rPr>
        <w:t>AddCmake</w:t>
      </w:r>
      <w:r w:rsidR="00B152DF">
        <w:rPr>
          <w:i/>
          <w:iCs/>
        </w:rPr>
        <w:t>Module</w:t>
      </w:r>
      <w:r w:rsidR="00B152DF" w:rsidRPr="00383F1A">
        <w:rPr>
          <w:i/>
          <w:iCs/>
        </w:rPr>
        <w:t>_SubScre</w:t>
      </w:r>
      <w:r w:rsidR="00B152DF">
        <w:rPr>
          <w:i/>
          <w:iCs/>
        </w:rPr>
        <w:t xml:space="preserve">en </w:t>
      </w:r>
      <w:r w:rsidR="00B152DF">
        <w:t xml:space="preserve">eine Instanz der Klasse </w:t>
      </w:r>
      <w:r w:rsidR="00B152DF" w:rsidRPr="00383F1A">
        <w:rPr>
          <w:i/>
          <w:iCs/>
        </w:rPr>
        <w:t>AddCmake</w:t>
      </w:r>
      <w:r w:rsidR="00B152DF">
        <w:rPr>
          <w:i/>
          <w:iCs/>
        </w:rPr>
        <w:t>Module</w:t>
      </w:r>
      <w:r w:rsidR="00B152DF" w:rsidRPr="00383F1A">
        <w:rPr>
          <w:i/>
          <w:iCs/>
        </w:rPr>
        <w:t>_</w:t>
      </w:r>
      <w:r w:rsidR="00B152DF">
        <w:rPr>
          <w:i/>
          <w:iCs/>
        </w:rPr>
        <w:t xml:space="preserve">Frame </w:t>
      </w:r>
      <w:r w:rsidR="00B152DF">
        <w:t xml:space="preserve">und fügt diese Instanz dem eigenen Layout hinzu. </w:t>
      </w:r>
      <w:r w:rsidR="006749EF">
        <w:t xml:space="preserve">Die </w:t>
      </w:r>
      <w:r w:rsidR="006749EF" w:rsidRPr="00383F1A">
        <w:rPr>
          <w:i/>
          <w:iCs/>
        </w:rPr>
        <w:t>AddCmake</w:t>
      </w:r>
      <w:r w:rsidR="006749EF">
        <w:rPr>
          <w:i/>
          <w:iCs/>
        </w:rPr>
        <w:t>Module</w:t>
      </w:r>
      <w:r w:rsidR="006749EF" w:rsidRPr="00383F1A">
        <w:rPr>
          <w:i/>
          <w:iCs/>
        </w:rPr>
        <w:t>_</w:t>
      </w:r>
      <w:r w:rsidR="006749EF">
        <w:rPr>
          <w:i/>
          <w:iCs/>
        </w:rPr>
        <w:t>Frame</w:t>
      </w:r>
      <w:r w:rsidR="006749EF">
        <w:t>-Instanz enthält dabei alle notwenigen Wid</w:t>
      </w:r>
      <w:r w:rsidR="003D78A0">
        <w:t>gets, die auch in der Abbildung 23 des Kapitels 5.2</w:t>
      </w:r>
      <w:r w:rsidR="006749EF">
        <w:t>.4 zu sehen sind. Darunter befinde</w:t>
      </w:r>
      <w:r w:rsidR="0067276B">
        <w:t>t</w:t>
      </w:r>
      <w:r w:rsidR="006749EF">
        <w:t xml:space="preserve"> sich auch die Liste</w:t>
      </w:r>
      <w:r w:rsidR="0067276B">
        <w:t>, gekennzeichnet durch di</w:t>
      </w:r>
      <w:r w:rsidR="003D78A0">
        <w:t>e List 2.6 in der Abbildung 23 des Kapitels 5.2</w:t>
      </w:r>
      <w:r w:rsidR="0067276B">
        <w:t xml:space="preserve">.4, in der alle lokalen Abhängigkeiten des ausgewählten Projektes aufgelistet sind. </w:t>
      </w:r>
      <w:r w:rsidR="006F1CEF">
        <w:t xml:space="preserve">Wie </w:t>
      </w:r>
      <w:r w:rsidR="00D616AC">
        <w:t xml:space="preserve">durch den rot markierten Teil in </w:t>
      </w:r>
      <w:r w:rsidR="003D78A0">
        <w:t>der Abbildung 23 des Kapitels 5.2</w:t>
      </w:r>
      <w:r w:rsidR="006F1CEF">
        <w:t xml:space="preserve">.4 zusehen, weisen die Listenelemente dieser Liste, mit der die lokalen Abhängigkeiten eines ausgewählten Projektes visualisiert werden, ein spezielles Layout auf. Deswegen werden die Listenelemente mithilfe der Klasse </w:t>
      </w:r>
      <w:r w:rsidR="006F1CEF" w:rsidRPr="006F1CEF">
        <w:rPr>
          <w:i/>
          <w:iCs/>
        </w:rPr>
        <w:t>ListItemWidget_Frame</w:t>
      </w:r>
      <w:r w:rsidR="006F1CEF">
        <w:t xml:space="preserve"> erstellt</w:t>
      </w:r>
      <w:r w:rsidR="00106631">
        <w:t xml:space="preserve">, welche auch ein Kindelement der Klasse </w:t>
      </w:r>
      <w:r w:rsidR="00106631" w:rsidRPr="0030684B">
        <w:rPr>
          <w:i/>
          <w:iCs/>
        </w:rPr>
        <w:t>Frame</w:t>
      </w:r>
      <w:r w:rsidR="00106631">
        <w:rPr>
          <w:i/>
          <w:iCs/>
        </w:rPr>
        <w:t xml:space="preserve"> </w:t>
      </w:r>
      <w:r w:rsidR="00106631" w:rsidRPr="00106631">
        <w:t>ist.</w:t>
      </w:r>
      <w:r w:rsidR="00106631">
        <w:t xml:space="preserve"> Dazu erstellt die Klasse </w:t>
      </w:r>
      <w:r w:rsidR="00106631" w:rsidRPr="00383F1A">
        <w:rPr>
          <w:i/>
          <w:iCs/>
        </w:rPr>
        <w:t>AddCmake</w:t>
      </w:r>
      <w:r w:rsidR="00106631">
        <w:rPr>
          <w:i/>
          <w:iCs/>
        </w:rPr>
        <w:t>Module</w:t>
      </w:r>
      <w:r w:rsidR="00106631" w:rsidRPr="00383F1A">
        <w:rPr>
          <w:i/>
          <w:iCs/>
        </w:rPr>
        <w:t>_</w:t>
      </w:r>
      <w:r w:rsidR="00106631">
        <w:rPr>
          <w:i/>
          <w:iCs/>
        </w:rPr>
        <w:t xml:space="preserve">Frame </w:t>
      </w:r>
      <w:r w:rsidR="00106631">
        <w:t xml:space="preserve">beliebig viele Instanzen der Klasse </w:t>
      </w:r>
      <w:r w:rsidR="00106631" w:rsidRPr="006F1CEF">
        <w:rPr>
          <w:i/>
          <w:iCs/>
        </w:rPr>
        <w:t>ListItemWidget_Frame</w:t>
      </w:r>
      <w:r w:rsidR="00106631">
        <w:rPr>
          <w:i/>
          <w:iCs/>
        </w:rPr>
        <w:t xml:space="preserve"> </w:t>
      </w:r>
      <w:r w:rsidR="00106631">
        <w:t xml:space="preserve">und fügt diese der Abhängigkeiten-Liste als Listenelemente hinzu. </w:t>
      </w:r>
      <w:r w:rsidR="006749EF">
        <w:t>Die restlichen Widgets</w:t>
      </w:r>
      <w:r w:rsidR="00106631">
        <w:t xml:space="preserve"> außerhalb des blau markierten Teils</w:t>
      </w:r>
      <w:r w:rsidR="003D78A0">
        <w:t>, die in der Abbildung 23</w:t>
      </w:r>
      <w:r w:rsidR="006749EF">
        <w:t xml:space="preserve"> des Kapitels 5</w:t>
      </w:r>
      <w:r w:rsidR="003D78A0">
        <w:t>.2</w:t>
      </w:r>
      <w:r w:rsidR="006749EF">
        <w:t xml:space="preserve">.4 zu sehen sind, werden direkt in dem Konstruktor der Klasse </w:t>
      </w:r>
      <w:r w:rsidR="006749EF" w:rsidRPr="00383F1A">
        <w:rPr>
          <w:i/>
          <w:iCs/>
        </w:rPr>
        <w:t>AddCmake</w:t>
      </w:r>
      <w:r w:rsidR="006749EF">
        <w:rPr>
          <w:i/>
          <w:iCs/>
        </w:rPr>
        <w:t>Module</w:t>
      </w:r>
      <w:r w:rsidR="006749EF" w:rsidRPr="00383F1A">
        <w:rPr>
          <w:i/>
          <w:iCs/>
        </w:rPr>
        <w:t>_SubScre</w:t>
      </w:r>
      <w:r w:rsidR="006749EF">
        <w:rPr>
          <w:i/>
          <w:iCs/>
        </w:rPr>
        <w:t xml:space="preserve">en </w:t>
      </w:r>
      <w:r w:rsidR="006749EF">
        <w:t>erstellt.</w:t>
      </w:r>
    </w:p>
    <w:p w14:paraId="5588638E" w14:textId="05236F53" w:rsidR="00383F1A" w:rsidRPr="001D2DC7" w:rsidRDefault="00383F1A" w:rsidP="002D5577">
      <w:r>
        <w:lastRenderedPageBreak/>
        <w:t xml:space="preserve">Die Klasse </w:t>
      </w:r>
      <w:r w:rsidRPr="00383F1A">
        <w:rPr>
          <w:i/>
          <w:iCs/>
        </w:rPr>
        <w:t>RunUtils_Su</w:t>
      </w:r>
      <w:r w:rsidR="00184E5B">
        <w:rPr>
          <w:i/>
          <w:iCs/>
        </w:rPr>
        <w:t>b</w:t>
      </w:r>
      <w:r w:rsidRPr="00383F1A">
        <w:rPr>
          <w:i/>
          <w:iCs/>
        </w:rPr>
        <w:t>Scree</w:t>
      </w:r>
      <w:r w:rsidR="001D2DC7">
        <w:rPr>
          <w:i/>
          <w:iCs/>
        </w:rPr>
        <w:t xml:space="preserve">n </w:t>
      </w:r>
      <w:r w:rsidR="001D2DC7">
        <w:t>wird dazu benutzt, um das Fenster für die Ausführung der Dienstprogramme eines Projektes, w</w:t>
      </w:r>
      <w:r w:rsidR="003D78A0">
        <w:t>ie in dem vorherigen Kapitel 5.2</w:t>
      </w:r>
      <w:r w:rsidR="001D2DC7">
        <w:t>.5</w:t>
      </w:r>
      <w:r w:rsidR="00184E5B">
        <w:t xml:space="preserve"> erklärt</w:t>
      </w:r>
      <w:r w:rsidR="001D2DC7">
        <w:t>, zu erstellen.</w:t>
      </w:r>
      <w:r w:rsidR="00184E5B" w:rsidRPr="00184E5B">
        <w:t xml:space="preserve"> </w:t>
      </w:r>
      <w:r w:rsidR="00184E5B">
        <w:t>Dazu erstellt</w:t>
      </w:r>
      <w:r w:rsidR="003D78A0">
        <w:t>, wie in dem letzten Kapitel 5.3</w:t>
      </w:r>
      <w:r w:rsidR="00184E5B">
        <w:t xml:space="preserve">.1 erklärt, die Klasse </w:t>
      </w:r>
      <w:r w:rsidR="00184E5B" w:rsidRPr="00E20875">
        <w:rPr>
          <w:i/>
          <w:iCs/>
        </w:rPr>
        <w:t>App</w:t>
      </w:r>
      <w:r w:rsidR="00184E5B">
        <w:t xml:space="preserve"> eine Instanz </w:t>
      </w:r>
      <w:r w:rsidR="00C27093">
        <w:t xml:space="preserve">der </w:t>
      </w:r>
      <w:r w:rsidR="00184E5B">
        <w:t xml:space="preserve">Klasse </w:t>
      </w:r>
      <w:r w:rsidR="00184E5B" w:rsidRPr="00383F1A">
        <w:rPr>
          <w:i/>
          <w:iCs/>
        </w:rPr>
        <w:t>RunUtils_Su</w:t>
      </w:r>
      <w:r w:rsidR="00184E5B">
        <w:rPr>
          <w:i/>
          <w:iCs/>
        </w:rPr>
        <w:t>b</w:t>
      </w:r>
      <w:r w:rsidR="00184E5B" w:rsidRPr="00383F1A">
        <w:rPr>
          <w:i/>
          <w:iCs/>
        </w:rPr>
        <w:t>Scree</w:t>
      </w:r>
      <w:r w:rsidR="00184E5B">
        <w:rPr>
          <w:i/>
          <w:iCs/>
        </w:rPr>
        <w:t xml:space="preserve">n </w:t>
      </w:r>
      <w:r w:rsidR="00184E5B">
        <w:t xml:space="preserve">und fügt diese der Instanz der Klasse </w:t>
      </w:r>
      <w:r w:rsidR="00184E5B" w:rsidRPr="00E20875">
        <w:rPr>
          <w:i/>
          <w:iCs/>
        </w:rPr>
        <w:t>QStackedWidget</w:t>
      </w:r>
      <w:r w:rsidR="003D78A0">
        <w:t xml:space="preserve"> hinzu. Wie in der Abbildung 24 des Kapitels 5.2.5</w:t>
      </w:r>
      <w:r w:rsidR="00184E5B">
        <w:t xml:space="preserve"> dargestellt, ist das Fenster für die Ausführung der Dienstprogramme eines Projektes aus zwei Teilen, gekennzeichnet durch die Farben Blau und Rot, aufgebaut. Der erste Teil wird mithilfe der Klasse </w:t>
      </w:r>
      <w:r w:rsidR="00184E5B" w:rsidRPr="00184E5B">
        <w:rPr>
          <w:i/>
          <w:iCs/>
        </w:rPr>
        <w:t>Utility_Frame</w:t>
      </w:r>
      <w:r w:rsidR="00184E5B">
        <w:t xml:space="preserve"> erstellt</w:t>
      </w:r>
      <w:r w:rsidR="00F61C13">
        <w:t xml:space="preserve">, einem Kindelement der Klasse </w:t>
      </w:r>
      <w:r w:rsidR="00F61C13" w:rsidRPr="0030684B">
        <w:rPr>
          <w:i/>
          <w:iCs/>
        </w:rPr>
        <w:t>Frame</w:t>
      </w:r>
      <w:r w:rsidR="00F61C13">
        <w:t xml:space="preserve">. Dazu erstellt </w:t>
      </w:r>
      <w:r w:rsidR="00F61C13" w:rsidRPr="00383F1A">
        <w:rPr>
          <w:i/>
          <w:iCs/>
        </w:rPr>
        <w:t>RunUtils_Su</w:t>
      </w:r>
      <w:r w:rsidR="00F61C13">
        <w:rPr>
          <w:i/>
          <w:iCs/>
        </w:rPr>
        <w:t>b</w:t>
      </w:r>
      <w:r w:rsidR="00F61C13" w:rsidRPr="00383F1A">
        <w:rPr>
          <w:i/>
          <w:iCs/>
        </w:rPr>
        <w:t>Scree</w:t>
      </w:r>
      <w:r w:rsidR="00F61C13">
        <w:rPr>
          <w:i/>
          <w:iCs/>
        </w:rPr>
        <w:t xml:space="preserve">n </w:t>
      </w:r>
      <w:r w:rsidR="00F61C13">
        <w:t xml:space="preserve">eine Instanz der Klasse </w:t>
      </w:r>
      <w:r w:rsidR="00F61C13" w:rsidRPr="00184E5B">
        <w:rPr>
          <w:i/>
          <w:iCs/>
        </w:rPr>
        <w:t>Utility_Frame</w:t>
      </w:r>
      <w:r w:rsidR="00F61C13">
        <w:t xml:space="preserve"> und fügt diese Instanz dem eigenen Layout hinzu. Die </w:t>
      </w:r>
      <w:r w:rsidR="00F61C13" w:rsidRPr="00184E5B">
        <w:rPr>
          <w:i/>
          <w:iCs/>
        </w:rPr>
        <w:t>Utility_Frame</w:t>
      </w:r>
      <w:r w:rsidR="00F61C13">
        <w:t>-Instanz enthält dabei alle notwenigen Wid</w:t>
      </w:r>
      <w:r w:rsidR="003D78A0">
        <w:t>gets, die auch in der Abbildung 24 des Kapitels 5.2</w:t>
      </w:r>
      <w:r w:rsidR="00F61C13">
        <w:t>.5 zu sehen sind. Der zweite Teil, gekennzeichnet durch</w:t>
      </w:r>
      <w:r w:rsidR="003D78A0">
        <w:t xml:space="preserve"> die Farbe Rot in der Abbildung 24</w:t>
      </w:r>
      <w:r w:rsidR="00F61C13">
        <w:rPr>
          <w:b/>
          <w:bCs/>
        </w:rPr>
        <w:t xml:space="preserve"> </w:t>
      </w:r>
      <w:r w:rsidR="003D78A0">
        <w:t>des Kapitels 5.2</w:t>
      </w:r>
      <w:r w:rsidR="00F61C13" w:rsidRPr="00B768A5">
        <w:t>.</w:t>
      </w:r>
      <w:r w:rsidR="00F61C13">
        <w:t xml:space="preserve">5, sowie alle anderen Widgets dieses Fensters werden direkt in dem Konstruktor der Klasse </w:t>
      </w:r>
      <w:r w:rsidR="00F61C13" w:rsidRPr="00383F1A">
        <w:rPr>
          <w:i/>
          <w:iCs/>
        </w:rPr>
        <w:t>RunUtils_Su</w:t>
      </w:r>
      <w:r w:rsidR="00F61C13">
        <w:rPr>
          <w:i/>
          <w:iCs/>
        </w:rPr>
        <w:t>b</w:t>
      </w:r>
      <w:r w:rsidR="00F61C13" w:rsidRPr="00383F1A">
        <w:rPr>
          <w:i/>
          <w:iCs/>
        </w:rPr>
        <w:t>Scree</w:t>
      </w:r>
      <w:r w:rsidR="00F61C13">
        <w:rPr>
          <w:i/>
          <w:iCs/>
        </w:rPr>
        <w:t xml:space="preserve">n </w:t>
      </w:r>
      <w:r w:rsidR="00F61C13" w:rsidRPr="0030684B">
        <w:t>erstellt</w:t>
      </w:r>
      <w:r w:rsidR="00F61C13">
        <w:rPr>
          <w:i/>
          <w:iCs/>
        </w:rPr>
        <w:t>.</w:t>
      </w:r>
    </w:p>
    <w:p w14:paraId="6BFF0026" w14:textId="3E1CFF2C" w:rsidR="00383F1A" w:rsidRPr="00383F1A" w:rsidRDefault="003D78A0" w:rsidP="002D5577">
      <w:r>
        <w:t xml:space="preserve">In der Abbildung des Anhang A </w:t>
      </w:r>
      <w:r w:rsidR="00F8413C">
        <w:t>sind</w:t>
      </w:r>
      <w:r w:rsidR="00383F1A" w:rsidRPr="00383F1A">
        <w:t xml:space="preserve"> darüber hinaus</w:t>
      </w:r>
      <w:r w:rsidR="00383F1A">
        <w:rPr>
          <w:b/>
          <w:bCs/>
        </w:rPr>
        <w:t xml:space="preserve"> </w:t>
      </w:r>
      <w:r w:rsidR="003D4200">
        <w:t>drei</w:t>
      </w:r>
      <w:r w:rsidR="00383F1A">
        <w:t xml:space="preserve"> weitere Klassen zusehen</w:t>
      </w:r>
      <w:r w:rsidR="00F52210">
        <w:t xml:space="preserve"> – die Klasse </w:t>
      </w:r>
      <w:r w:rsidR="00F52210" w:rsidRPr="00F52210">
        <w:rPr>
          <w:i/>
          <w:iCs/>
        </w:rPr>
        <w:t>Loading_Screen</w:t>
      </w:r>
      <w:r w:rsidR="00F52210">
        <w:t>,</w:t>
      </w:r>
      <w:r w:rsidR="003D4200">
        <w:t xml:space="preserve"> die Klasse </w:t>
      </w:r>
      <w:r w:rsidR="003D4200">
        <w:rPr>
          <w:i/>
          <w:iCs/>
        </w:rPr>
        <w:t>Job</w:t>
      </w:r>
      <w:r w:rsidR="003D4200">
        <w:t xml:space="preserve">, sowie </w:t>
      </w:r>
      <w:r w:rsidR="00F52210">
        <w:t xml:space="preserve">die </w:t>
      </w:r>
      <w:r w:rsidR="003D4200">
        <w:t xml:space="preserve">QT spezifische </w:t>
      </w:r>
      <w:r w:rsidR="00F52210">
        <w:t xml:space="preserve">Klasse </w:t>
      </w:r>
      <w:r w:rsidR="003D4200" w:rsidRPr="003D4200">
        <w:rPr>
          <w:i/>
          <w:iCs/>
        </w:rPr>
        <w:t>QThread</w:t>
      </w:r>
      <w:r w:rsidR="00F52210">
        <w:t>.</w:t>
      </w:r>
      <w:r w:rsidR="00F8413C">
        <w:t xml:space="preserve"> Diese Klassen werden für </w:t>
      </w:r>
      <w:r w:rsidR="00783E2B">
        <w:t>den</w:t>
      </w:r>
      <w:r w:rsidR="00F8413C">
        <w:t xml:space="preserve"> </w:t>
      </w:r>
      <w:r w:rsidR="00783E2B">
        <w:t>folgenden</w:t>
      </w:r>
      <w:r w:rsidR="00F8413C">
        <w:t xml:space="preserve"> Fall benötigt</w:t>
      </w:r>
      <w:r w:rsidR="00B0574E">
        <w:t>:</w:t>
      </w:r>
    </w:p>
    <w:p w14:paraId="06E92D13" w14:textId="0DE64BA5" w:rsidR="003419A5" w:rsidRDefault="004A7C9B" w:rsidP="001B3D38">
      <w:r>
        <w:t>Wenn in dem Hauptmenü der GUI der „Update Project“-Button</w:t>
      </w:r>
      <w:r w:rsidR="00A668A7">
        <w:t xml:space="preserve">, gekennzeichnet durch </w:t>
      </w:r>
      <w:r w:rsidR="003D78A0">
        <w:t>den Button 3.6 in der Abbildung 20</w:t>
      </w:r>
      <w:r w:rsidR="00A668A7">
        <w:t xml:space="preserve"> de</w:t>
      </w:r>
      <w:r w:rsidR="003D78A0">
        <w:t>s Kapitels 5.2</w:t>
      </w:r>
      <w:r w:rsidR="00A668A7">
        <w:t xml:space="preserve">.1, </w:t>
      </w:r>
      <w:r>
        <w:t>gedrückt wird</w:t>
      </w:r>
      <w:r w:rsidR="00EC4CA9">
        <w:t xml:space="preserve">, wechselt die GUI nicht direkt auf das Fenster für die Projektaktualisierung, </w:t>
      </w:r>
      <w:r w:rsidR="00855F61">
        <w:t>dass</w:t>
      </w:r>
      <w:r w:rsidR="00EC4CA9">
        <w:t xml:space="preserve"> in dem vorherigen </w:t>
      </w:r>
      <w:r w:rsidR="00E84963">
        <w:t>Kapitel 5.2</w:t>
      </w:r>
      <w:r w:rsidR="00855F61">
        <w:t>.3</w:t>
      </w:r>
      <w:r w:rsidR="00EC4CA9">
        <w:t xml:space="preserve"> beschrieben wurde</w:t>
      </w:r>
      <w:r w:rsidR="003419A5">
        <w:t xml:space="preserve">, sondern erst auf einen Ladebildschirm und im Anschluss auf das Fenster für die Projektaktualisierung. Der Grund dafür ist, </w:t>
      </w:r>
      <w:r w:rsidR="00134AD7">
        <w:t xml:space="preserve">dass nach dem Klick auf den „Update Project“-Button </w:t>
      </w:r>
      <w:r w:rsidR="001B75BB">
        <w:t xml:space="preserve">im Hintergrund </w:t>
      </w:r>
      <w:r w:rsidR="00134AD7">
        <w:t>ein Prozess gestartet wird, bei dem das ausgewählte Proje</w:t>
      </w:r>
      <w:r w:rsidR="001B75BB">
        <w:t>kt aus der Projekten-Liste, gekennzeichnet durch</w:t>
      </w:r>
      <w:r w:rsidR="003D78A0">
        <w:t xml:space="preserve"> die Liste 2.5 in der Abbildung 20 des Kapitels 5.2</w:t>
      </w:r>
      <w:r w:rsidR="001B75BB">
        <w:t>.1, mit der Projekt-Schablone verglichen wird. Während dem Vergleich werden alle Dateien die aktualisierbar sind in der Liste, gekennzeichnet du</w:t>
      </w:r>
      <w:r w:rsidR="003D78A0">
        <w:t>rch die Liste 3.2 der Abbildung 22 des Kapitels 5.2</w:t>
      </w:r>
      <w:r w:rsidR="001B75BB">
        <w:t>.3, des Fensters für die Projektaktualisierung aufgelistet. Dieser Prozess benötigt Zeit</w:t>
      </w:r>
      <w:r w:rsidR="009607FF">
        <w:t xml:space="preserve">, weswegen die GUI, solange dieser Prozess läuft, auf einen Ladebildschirm wechselt. Nachdem der Vergleich zu Ende ist und alle aktualisierbaren Dateien in die Liste </w:t>
      </w:r>
      <w:r w:rsidR="003D4200">
        <w:t>eingetragen wurden, wechselt die GUI von dem Ladebildschirm auf das Fenster für die Projektaktualisierung.</w:t>
      </w:r>
    </w:p>
    <w:p w14:paraId="2B0E1B47" w14:textId="0757A557" w:rsidR="006E0047" w:rsidRDefault="006E0047" w:rsidP="001B3D38">
      <w:r>
        <w:lastRenderedPageBreak/>
        <w:t xml:space="preserve">Die Klasse </w:t>
      </w:r>
      <w:r w:rsidRPr="006E0047">
        <w:rPr>
          <w:i/>
          <w:iCs/>
        </w:rPr>
        <w:t>Loading_Screen</w:t>
      </w:r>
      <w:r>
        <w:t xml:space="preserve"> wird dazu verwendet, um den Ladebildschirm der GUI zu erstellen. </w:t>
      </w:r>
      <w:r w:rsidR="00635D12">
        <w:t>Dazu erstellt</w:t>
      </w:r>
      <w:r w:rsidR="003D78A0">
        <w:t>, wie in dem letzten Kapitel 5.3</w:t>
      </w:r>
      <w:r w:rsidR="00635D12">
        <w:t xml:space="preserve">.1 erklärt, die Klasse </w:t>
      </w:r>
      <w:r w:rsidR="00635D12" w:rsidRPr="00E20875">
        <w:rPr>
          <w:i/>
          <w:iCs/>
        </w:rPr>
        <w:t>App</w:t>
      </w:r>
      <w:r w:rsidR="00635D12">
        <w:t xml:space="preserve"> eine Instanz der Klasse </w:t>
      </w:r>
      <w:r w:rsidR="00635D12" w:rsidRPr="006E0047">
        <w:rPr>
          <w:i/>
          <w:iCs/>
        </w:rPr>
        <w:t>Loading_Screen</w:t>
      </w:r>
      <w:r w:rsidR="00635D12">
        <w:t xml:space="preserve"> und fügt diese der Instanz der Klasse </w:t>
      </w:r>
      <w:r w:rsidR="00635D12" w:rsidRPr="00E20875">
        <w:rPr>
          <w:i/>
          <w:iCs/>
        </w:rPr>
        <w:t>QStackedWidget</w:t>
      </w:r>
      <w:r w:rsidR="00635D12">
        <w:t xml:space="preserve"> hinzu. </w:t>
      </w:r>
      <w:r w:rsidR="00635D12" w:rsidRPr="006E0047">
        <w:rPr>
          <w:i/>
          <w:iCs/>
        </w:rPr>
        <w:t>Loading_Screen</w:t>
      </w:r>
      <w:r w:rsidR="00635D12">
        <w:rPr>
          <w:i/>
          <w:iCs/>
        </w:rPr>
        <w:t xml:space="preserve"> </w:t>
      </w:r>
      <w:r w:rsidR="00635D12" w:rsidRPr="00635D12">
        <w:t>ist dabei ein Kindelement der Klasse</w:t>
      </w:r>
      <w:r w:rsidR="00635D12">
        <w:rPr>
          <w:i/>
          <w:iCs/>
        </w:rPr>
        <w:t xml:space="preserve"> Screen</w:t>
      </w:r>
      <w:r w:rsidR="00635D12" w:rsidRPr="00635D12">
        <w:t>.</w:t>
      </w:r>
      <w:r w:rsidR="00635D12">
        <w:t xml:space="preserve"> Wenn der Prozess, der in dem vorherigen Abschnitt erklärt wurde, gestartet wird, wird der Index des Stacks der </w:t>
      </w:r>
      <w:r w:rsidR="00635D12" w:rsidRPr="00635D12">
        <w:rPr>
          <w:i/>
          <w:iCs/>
        </w:rPr>
        <w:t>QStackedWidget</w:t>
      </w:r>
      <w:r w:rsidR="00635D12">
        <w:t xml:space="preserve">-Instanz auf den Index des </w:t>
      </w:r>
      <w:r w:rsidR="00635D12" w:rsidRPr="00635D12">
        <w:rPr>
          <w:i/>
          <w:iCs/>
        </w:rPr>
        <w:t>Loading_Screens</w:t>
      </w:r>
      <w:r w:rsidR="00635D12">
        <w:t xml:space="preserve"> gewechselt, sodass die GUI den Ladebildschirm </w:t>
      </w:r>
      <w:r w:rsidR="001972EA">
        <w:t>anzeigt</w:t>
      </w:r>
      <w:r w:rsidR="00635D12">
        <w:t>.</w:t>
      </w:r>
    </w:p>
    <w:p w14:paraId="1CE9C0FB" w14:textId="00E5EAB8" w:rsidR="001972EA" w:rsidRDefault="0078458F" w:rsidP="001B3D38">
      <w:r>
        <w:t xml:space="preserve">Der </w:t>
      </w:r>
      <w:r w:rsidR="00884285">
        <w:t xml:space="preserve">beschriebene </w:t>
      </w:r>
      <w:r>
        <w:t xml:space="preserve">Prozess, bei dem das ausgewählte Projekt mit der Projekt-Schablone verglichen wird, wird nebenbei in einem neuen Thread gestartet. </w:t>
      </w:r>
      <w:r w:rsidR="0077665B">
        <w:t xml:space="preserve">Um den neuen Thread zu erzeugen, wird die Klasse </w:t>
      </w:r>
      <w:r w:rsidR="0077665B" w:rsidRPr="0077665B">
        <w:rPr>
          <w:i/>
          <w:iCs/>
        </w:rPr>
        <w:t>QThread</w:t>
      </w:r>
      <w:r w:rsidR="0077665B">
        <w:t xml:space="preserve"> benötigt</w:t>
      </w:r>
      <w:r w:rsidR="000A70CB">
        <w:t xml:space="preserve">. </w:t>
      </w:r>
      <w:r w:rsidR="00884285">
        <w:t xml:space="preserve">Eine Instanz dieser Klasse wird in </w:t>
      </w:r>
      <w:r w:rsidR="000A70CB">
        <w:t>d</w:t>
      </w:r>
      <w:r w:rsidR="00884285">
        <w:t>er</w:t>
      </w:r>
      <w:r w:rsidR="000A70CB">
        <w:t xml:space="preserve"> Klasse </w:t>
      </w:r>
      <w:r w:rsidR="000A70CB" w:rsidRPr="006F355D">
        <w:rPr>
          <w:i/>
          <w:iCs/>
        </w:rPr>
        <w:t>MainMenu_Screen</w:t>
      </w:r>
      <w:r w:rsidR="00884285">
        <w:rPr>
          <w:i/>
          <w:iCs/>
        </w:rPr>
        <w:t xml:space="preserve"> </w:t>
      </w:r>
      <w:r w:rsidR="00884285">
        <w:t>erzeugt</w:t>
      </w:r>
      <w:r w:rsidR="000A70CB">
        <w:t xml:space="preserve">, nachdem der „Update Project“-Button, gekennzeichnet durch </w:t>
      </w:r>
      <w:r w:rsidR="003D78A0">
        <w:t>den Button 3.6 in der Abbildung 20 des Kapitels 5.2</w:t>
      </w:r>
      <w:r w:rsidR="000A70CB">
        <w:t>.1, gedrückt wird</w:t>
      </w:r>
      <w:r w:rsidR="00884285">
        <w:t>.</w:t>
      </w:r>
      <w:r w:rsidR="00EF12C3">
        <w:t xml:space="preserve"> </w:t>
      </w:r>
      <w:r w:rsidR="00884285">
        <w:t xml:space="preserve">Anschließend erstellt die Klasse </w:t>
      </w:r>
      <w:r w:rsidR="00884285" w:rsidRPr="006F355D">
        <w:rPr>
          <w:i/>
          <w:iCs/>
        </w:rPr>
        <w:t>MainMenu_Screen</w:t>
      </w:r>
      <w:r w:rsidR="00884285">
        <w:rPr>
          <w:i/>
          <w:iCs/>
        </w:rPr>
        <w:t xml:space="preserve"> </w:t>
      </w:r>
      <w:r w:rsidR="00884285">
        <w:t xml:space="preserve">eine Instanz der Klasse </w:t>
      </w:r>
      <w:r w:rsidR="00884285" w:rsidRPr="00EF12C3">
        <w:rPr>
          <w:i/>
          <w:iCs/>
        </w:rPr>
        <w:t>Job</w:t>
      </w:r>
      <w:r w:rsidR="00884285">
        <w:t xml:space="preserve">, die bei ihrer Erstellung eine beliebige Anzahl von Funktionen übergeben bekommt. </w:t>
      </w:r>
      <w:r w:rsidR="00EF12C3">
        <w:t xml:space="preserve">Nach der Erstellung wird die </w:t>
      </w:r>
      <w:r w:rsidR="00EF12C3" w:rsidRPr="00EF12C3">
        <w:rPr>
          <w:i/>
          <w:iCs/>
        </w:rPr>
        <w:t>Job</w:t>
      </w:r>
      <w:r w:rsidR="00EF12C3">
        <w:t xml:space="preserve">-Instanz der </w:t>
      </w:r>
      <w:r w:rsidR="00EF12C3" w:rsidRPr="00EF12C3">
        <w:rPr>
          <w:i/>
          <w:iCs/>
        </w:rPr>
        <w:t>QThread</w:t>
      </w:r>
      <w:r w:rsidR="00EF12C3">
        <w:t xml:space="preserve">-Instanz zugewiesen, wodurch alle Aufgaben bzw. Funktionen, die der </w:t>
      </w:r>
      <w:r w:rsidR="00EF12C3" w:rsidRPr="00EF12C3">
        <w:rPr>
          <w:i/>
          <w:iCs/>
        </w:rPr>
        <w:t>Job</w:t>
      </w:r>
      <w:r w:rsidR="00EF12C3">
        <w:t xml:space="preserve">-Instanz übergeben wurde, ausgeführt werden. Solange diese Funktionen ausgeführt </w:t>
      </w:r>
      <w:r w:rsidR="001F3DA1">
        <w:t>werden,</w:t>
      </w:r>
      <w:r w:rsidR="00EF12C3">
        <w:t xml:space="preserve"> ist in der GUI der Ladebildschirm zusehen. Nachdem die Funktionen beendet wurden, schließt die Klasse </w:t>
      </w:r>
      <w:r w:rsidR="00EF12C3" w:rsidRPr="006F355D">
        <w:rPr>
          <w:i/>
          <w:iCs/>
        </w:rPr>
        <w:t>MainMenu_Screen</w:t>
      </w:r>
      <w:r w:rsidR="00EF12C3">
        <w:rPr>
          <w:i/>
          <w:iCs/>
        </w:rPr>
        <w:t xml:space="preserve"> </w:t>
      </w:r>
      <w:r w:rsidR="00EF12C3">
        <w:t>den Thread und wechselt das Fenster der GUI zu dem Fenster der Projektaktual</w:t>
      </w:r>
      <w:r w:rsidR="00E84963">
        <w:t>isierung, welches in Kapitel 5.2</w:t>
      </w:r>
      <w:r w:rsidR="00EF12C3">
        <w:t>.3 beschrieben wurde.</w:t>
      </w:r>
    </w:p>
    <w:p w14:paraId="0E91FD7B" w14:textId="6355B4BA" w:rsidR="003616C2" w:rsidRPr="00EF12C3" w:rsidRDefault="003616C2" w:rsidP="003616C2">
      <w:pPr>
        <w:pStyle w:val="berschrift2"/>
        <w:numPr>
          <w:ilvl w:val="1"/>
          <w:numId w:val="1"/>
        </w:numPr>
      </w:pPr>
      <w:bookmarkStart w:id="60" w:name="_Toc95927024"/>
      <w:r>
        <w:t>Zusammenfassung</w:t>
      </w:r>
      <w:bookmarkEnd w:id="60"/>
    </w:p>
    <w:p w14:paraId="70CECBC9" w14:textId="1FF6CBAF" w:rsidR="005F2432" w:rsidRDefault="003616C2" w:rsidP="001B3D38">
      <w:r>
        <w:t xml:space="preserve">In diesem Kapitel </w:t>
      </w:r>
      <w:r w:rsidR="0023713D" w:rsidRPr="00F24338">
        <w:t xml:space="preserve">wurde erklärt, wie die Software des </w:t>
      </w:r>
      <w:r>
        <w:t>P</w:t>
      </w:r>
      <w:r w:rsidR="0023713D" w:rsidRPr="00F24338">
        <w:t>rojekt-Konfigurators designt wurde.</w:t>
      </w:r>
    </w:p>
    <w:p w14:paraId="17011505" w14:textId="75CC3DB6" w:rsidR="005F2432" w:rsidRDefault="003616C2" w:rsidP="003616C2">
      <w:r>
        <w:t>Dazu wurde a</w:t>
      </w:r>
      <w:r w:rsidR="0023713D" w:rsidRPr="00F24338">
        <w:t>ls erstes der Aufbau der GUI erklärt, indem das Aussehen und die Funktionen jedes GUI-Fensters mithilfe von Skizzen erläutert wurde</w:t>
      </w:r>
      <w:r>
        <w:t>n</w:t>
      </w:r>
      <w:r w:rsidR="005F2432">
        <w:t>.</w:t>
      </w:r>
    </w:p>
    <w:p w14:paraId="5AFD6B12" w14:textId="19B656A5" w:rsidR="005F2432" w:rsidRDefault="005F2432" w:rsidP="003616C2">
      <w:r>
        <w:t>Als zweites</w:t>
      </w:r>
      <w:r w:rsidR="0023713D" w:rsidRPr="00F24338">
        <w:t xml:space="preserve"> wurde das Basis-Klassendiagramm </w:t>
      </w:r>
      <w:r w:rsidR="00F24338" w:rsidRPr="00F24338">
        <w:t>erklärt</w:t>
      </w:r>
      <w:r w:rsidR="0023713D" w:rsidRPr="00F24338">
        <w:t xml:space="preserve">, wodurch der grundlegende Aufbau der GUI </w:t>
      </w:r>
      <w:r w:rsidR="00F24338" w:rsidRPr="00F24338">
        <w:t>deutlich wurde</w:t>
      </w:r>
      <w:r w:rsidR="0023713D" w:rsidRPr="00F24338">
        <w:t xml:space="preserve">. </w:t>
      </w:r>
      <w:r>
        <w:t>Dadurch wurde außerdem</w:t>
      </w:r>
      <w:r w:rsidR="0023713D" w:rsidRPr="00F24338">
        <w:t xml:space="preserve"> wurde</w:t>
      </w:r>
      <w:r w:rsidR="00F24338" w:rsidRPr="00F24338">
        <w:t xml:space="preserve"> </w:t>
      </w:r>
      <w:r>
        <w:t>ersichtlich</w:t>
      </w:r>
      <w:r w:rsidR="0023713D" w:rsidRPr="00F24338">
        <w:t>, wieso die Klassen Frame, Screen und SubScreen existieren und wieso diese benötigt werden</w:t>
      </w:r>
      <w:r>
        <w:t>.</w:t>
      </w:r>
    </w:p>
    <w:p w14:paraId="7156D482" w14:textId="64C2BD5C" w:rsidR="001E7F2B" w:rsidRPr="00F24338" w:rsidRDefault="005F2432" w:rsidP="003616C2">
      <w:r>
        <w:t xml:space="preserve">Als </w:t>
      </w:r>
      <w:r w:rsidR="00A33656">
        <w:t>letztes</w:t>
      </w:r>
      <w:r w:rsidR="0023713D" w:rsidRPr="00F24338">
        <w:t xml:space="preserve"> </w:t>
      </w:r>
      <w:r w:rsidR="00F24338" w:rsidRPr="00F24338">
        <w:t>wurde</w:t>
      </w:r>
      <w:r w:rsidR="0023713D" w:rsidRPr="00F24338">
        <w:t xml:space="preserve"> das gesamte Klassendiagramm</w:t>
      </w:r>
      <w:r w:rsidR="00F24338" w:rsidRPr="00F24338">
        <w:t xml:space="preserve"> und </w:t>
      </w:r>
      <w:r w:rsidR="00A33656">
        <w:t>damit</w:t>
      </w:r>
      <w:r w:rsidR="00F24338" w:rsidRPr="00F24338">
        <w:t xml:space="preserve"> der Aufbau jedes Screens und SubScreens erklärt.</w:t>
      </w:r>
      <w:r w:rsidR="001E7F2B" w:rsidRPr="00F24338">
        <w:br w:type="page"/>
      </w:r>
    </w:p>
    <w:p w14:paraId="2B237D08" w14:textId="1954A6EC" w:rsidR="001E7F2B" w:rsidRDefault="001E7F2B" w:rsidP="00196E2A">
      <w:pPr>
        <w:pStyle w:val="berschrift1"/>
        <w:numPr>
          <w:ilvl w:val="0"/>
          <w:numId w:val="1"/>
        </w:numPr>
      </w:pPr>
      <w:bookmarkStart w:id="61" w:name="_Toc95927025"/>
      <w:r>
        <w:lastRenderedPageBreak/>
        <w:t xml:space="preserve">Implementierung </w:t>
      </w:r>
      <w:r w:rsidR="00B032B1">
        <w:t>der Software</w:t>
      </w:r>
      <w:bookmarkEnd w:id="61"/>
    </w:p>
    <w:p w14:paraId="3AD605B3" w14:textId="0B456A0E" w:rsidR="00125007" w:rsidRDefault="00125007" w:rsidP="00824F09">
      <w:r>
        <w:t xml:space="preserve">In diesem Kapitel wird erklärt, wie die </w:t>
      </w:r>
      <w:r w:rsidR="002537CD">
        <w:t xml:space="preserve">gesamte </w:t>
      </w:r>
      <w:r>
        <w:t>Software implementiert wurde.</w:t>
      </w:r>
      <w:r w:rsidR="00B1796C">
        <w:t xml:space="preserve"> </w:t>
      </w:r>
      <w:r w:rsidR="002537CD">
        <w:t xml:space="preserve">Dazu wird </w:t>
      </w:r>
      <w:r w:rsidR="00873F23">
        <w:t xml:space="preserve">als erstes </w:t>
      </w:r>
      <w:r w:rsidR="002537CD">
        <w:t xml:space="preserve">die intern gespeicherte Projekt-Schablone gezeigt und erklärt. </w:t>
      </w:r>
      <w:r w:rsidR="00873F23">
        <w:t>Als nächstes</w:t>
      </w:r>
      <w:r w:rsidR="002537CD">
        <w:t xml:space="preserve"> w</w:t>
      </w:r>
      <w:r w:rsidR="00A416AC">
        <w:t>ird beschrieben wie die Fenster</w:t>
      </w:r>
      <w:r w:rsidR="002537CD">
        <w:t xml:space="preserve"> </w:t>
      </w:r>
      <w:r w:rsidR="00A416AC">
        <w:t>inklusive ihrer</w:t>
      </w:r>
      <w:r w:rsidR="002537CD">
        <w:t xml:space="preserve"> Funktionen, die in Kapitel 5.1 erklärt wurden, </w:t>
      </w:r>
      <w:r w:rsidR="00A416AC">
        <w:t>implementiert wurden. Dabei werden alle Funktionen</w:t>
      </w:r>
      <w:r w:rsidR="00137BD5">
        <w:t xml:space="preserve"> </w:t>
      </w:r>
      <w:r w:rsidR="00767F0E">
        <w:t>mithilfe</w:t>
      </w:r>
      <w:r w:rsidR="00137BD5">
        <w:t xml:space="preserve"> verschiedener Flussdiagramme, detailliert erklärt.</w:t>
      </w:r>
    </w:p>
    <w:p w14:paraId="0B8074DA" w14:textId="51C8BCF4" w:rsidR="00824F09" w:rsidRDefault="00824F09" w:rsidP="00137BD5">
      <w:pPr>
        <w:pStyle w:val="berschrift2"/>
        <w:numPr>
          <w:ilvl w:val="1"/>
          <w:numId w:val="1"/>
        </w:numPr>
      </w:pPr>
      <w:bookmarkStart w:id="62" w:name="_Toc95927026"/>
      <w:r w:rsidRPr="00125007">
        <w:t>Interne Projekt</w:t>
      </w:r>
      <w:r w:rsidR="00137BD5">
        <w:t>-Schablone</w:t>
      </w:r>
      <w:bookmarkEnd w:id="62"/>
    </w:p>
    <w:p w14:paraId="0AA40800" w14:textId="5AC92FC1" w:rsidR="00767F0E" w:rsidRDefault="00882D68" w:rsidP="00767F0E">
      <w:r>
        <w:t xml:space="preserve">Für die Projekterstellung und die Projektaktualisierung wird eine Projekt-Schablone benötigt, </w:t>
      </w:r>
      <w:r w:rsidR="00AD4DB9">
        <w:t>auf dessen Basis Projekte erstellt bzw. aktualisiert werden können.</w:t>
      </w:r>
      <w:r w:rsidR="00887EB8">
        <w:t xml:space="preserve"> </w:t>
      </w:r>
      <w:r w:rsidR="00634E7E">
        <w:t xml:space="preserve">Die Schablone ist dabei intern in dem Projekt-Konfigurator gespeichert und besitzt eine </w:t>
      </w:r>
      <w:r w:rsidR="00DC448B">
        <w:t>vorgegebene</w:t>
      </w:r>
      <w:r w:rsidR="00634E7E">
        <w:t xml:space="preserve"> Verzeichnisstruktur. </w:t>
      </w:r>
    </w:p>
    <w:p w14:paraId="44300F1B" w14:textId="77777777" w:rsidR="00A416AC" w:rsidRDefault="00A416AC" w:rsidP="00A416AC">
      <w:pPr>
        <w:keepNext/>
        <w:jc w:val="center"/>
      </w:pPr>
      <w:r>
        <w:rPr>
          <w:noProof/>
          <w:lang w:eastAsia="de-DE"/>
        </w:rPr>
        <w:drawing>
          <wp:inline distT="0" distB="0" distL="0" distR="0" wp14:anchorId="3899E638" wp14:editId="0321D494">
            <wp:extent cx="3200400" cy="4752975"/>
            <wp:effectExtent l="0" t="0" r="0" b="9525"/>
            <wp:docPr id="11" name="Grafik 11"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isch enthält.&#10;&#10;Automatisch generierte Beschreibung"/>
                    <pic:cNvPicPr/>
                  </pic:nvPicPr>
                  <pic:blipFill>
                    <a:blip r:embed="rId44"/>
                    <a:stretch>
                      <a:fillRect/>
                    </a:stretch>
                  </pic:blipFill>
                  <pic:spPr>
                    <a:xfrm>
                      <a:off x="0" y="0"/>
                      <a:ext cx="3200400" cy="4752975"/>
                    </a:xfrm>
                    <a:prstGeom prst="rect">
                      <a:avLst/>
                    </a:prstGeom>
                  </pic:spPr>
                </pic:pic>
              </a:graphicData>
            </a:graphic>
          </wp:inline>
        </w:drawing>
      </w:r>
    </w:p>
    <w:p w14:paraId="760CAB22" w14:textId="7C41DB73" w:rsidR="00A416AC" w:rsidRDefault="00A416AC" w:rsidP="00A416AC">
      <w:pPr>
        <w:pStyle w:val="Beschriftung"/>
        <w:jc w:val="center"/>
      </w:pPr>
      <w:bookmarkStart w:id="63" w:name="_Toc95985490"/>
      <w:r>
        <w:t xml:space="preserve">Abbildung </w:t>
      </w:r>
      <w:fldSimple w:instr=" SEQ Abbildung \* ARABIC ">
        <w:r w:rsidR="00A82F32">
          <w:rPr>
            <w:noProof/>
          </w:rPr>
          <w:t>27</w:t>
        </w:r>
      </w:fldSimple>
      <w:r>
        <w:t>: Struktur der Projekt-Schablone</w:t>
      </w:r>
      <w:bookmarkEnd w:id="63"/>
    </w:p>
    <w:p w14:paraId="37439BB2" w14:textId="4392C89C" w:rsidR="00A416AC" w:rsidRDefault="003D78A0" w:rsidP="00D51F8D">
      <w:r>
        <w:t>Die Abbildung 27</w:t>
      </w:r>
      <w:r w:rsidR="00887EB8">
        <w:t xml:space="preserve"> zeigt die Struktur der Projekt-Schablone. </w:t>
      </w:r>
      <w:r w:rsidR="00726B57">
        <w:t>Jedes Projekt, das mit dem Projekt-Konfigurator erstellt wird, wird auf Basis dieser Schablone erstellt. Allerdings</w:t>
      </w:r>
      <w:r w:rsidR="00C659D9">
        <w:t xml:space="preserve"> </w:t>
      </w:r>
      <w:r w:rsidR="00726B57">
        <w:lastRenderedPageBreak/>
        <w:t>werden für die Erstellung einige Informationen</w:t>
      </w:r>
      <w:r w:rsidR="00C659D9">
        <w:t xml:space="preserve">, welche in Kapitel 4 beschrieben wurden, </w:t>
      </w:r>
      <w:r w:rsidR="00726B57">
        <w:t>über das reale Projekt benötigt. Diese Informationen werden durch das Fenster für die Projekter</w:t>
      </w:r>
      <w:r>
        <w:t>stellung, welches in Kapitel 5.2</w:t>
      </w:r>
      <w:r w:rsidR="00726B57">
        <w:t xml:space="preserve">.2 beschrieben wurde, </w:t>
      </w:r>
      <w:r w:rsidR="00C659D9">
        <w:t>gesammelt. Im Folgenden wird erklärt welche Dateien der Schablone bei der Projekterstellung, mit den eingegebenen Informationen über das Projekt, konfiguriert werden:</w:t>
      </w:r>
    </w:p>
    <w:p w14:paraId="55F0E8BA" w14:textId="60BD5051" w:rsidR="00C659D9" w:rsidRPr="000D734B" w:rsidRDefault="0027721E" w:rsidP="00D51F8D">
      <w:r>
        <w:t>Der lange Projektname, welcher in das Texte</w:t>
      </w:r>
      <w:r w:rsidR="003D78A0">
        <w:t>ingabefeld 2.2 in der Abbildung 21</w:t>
      </w:r>
      <w:r>
        <w:t xml:space="preserve"> eingetragen werden muss, und die Projektbeschreibung, welche in das Texte</w:t>
      </w:r>
      <w:r w:rsidR="003D78A0">
        <w:t>ingabefeld 2.6 in der Abbildung 21</w:t>
      </w:r>
      <w:r>
        <w:t xml:space="preserve"> eingetragen werden muss, werden für die README Datei, gekennzeichnet durch die „RE</w:t>
      </w:r>
      <w:r w:rsidR="003D78A0">
        <w:t>ADME.md“-Datei in der Abbildung 27</w:t>
      </w:r>
      <w:r>
        <w:t>, verwendet.</w:t>
      </w:r>
    </w:p>
    <w:p w14:paraId="51A5B869" w14:textId="7EC439BE" w:rsidR="006B2696" w:rsidRPr="001A4952" w:rsidRDefault="006B2696" w:rsidP="00D51F8D">
      <w:r>
        <w:t>Der kurze Projektname, welcher in das Texte</w:t>
      </w:r>
      <w:r w:rsidR="003D78A0">
        <w:t>ingabefeld 2.4 in der Abbildung 21</w:t>
      </w:r>
      <w:r>
        <w:rPr>
          <w:b/>
          <w:bCs/>
        </w:rPr>
        <w:t xml:space="preserve"> </w:t>
      </w:r>
      <w:r>
        <w:t>eingetragen werden muss, wird für den Namen des erstellten Projektes verwendet. Das bedeutet, dass der Ordner, der bei der Erstellung im Dateisystem erstellt wird, nach dem kurzen Projektenname benannt ist</w:t>
      </w:r>
      <w:r w:rsidRPr="006214C4">
        <w:rPr>
          <w:b/>
          <w:bCs/>
        </w:rPr>
        <w:t>.</w:t>
      </w:r>
      <w:r w:rsidR="006214C4" w:rsidRPr="006214C4">
        <w:rPr>
          <w:b/>
          <w:bCs/>
        </w:rPr>
        <w:t xml:space="preserve"> </w:t>
      </w:r>
      <w:r w:rsidR="001A4952">
        <w:t>Außerdem wird der kurze Projektname, nach dem Build, als Name für das Bereitstellungspaket des Projektes verwendet.</w:t>
      </w:r>
    </w:p>
    <w:p w14:paraId="0E443DC1" w14:textId="6E41C42C" w:rsidR="00D70C08" w:rsidRDefault="00D70C08" w:rsidP="00D51F8D">
      <w:r>
        <w:t>Die Liste der Projekttypen, gekennzeichnet durch die Drop</w:t>
      </w:r>
      <w:r w:rsidR="003D78A0">
        <w:t>Down-Liste 3.2 in der Abbildung 21</w:t>
      </w:r>
      <w:r>
        <w:t xml:space="preserve">, setzt sich aus den </w:t>
      </w:r>
      <w:r w:rsidR="004A00AF">
        <w:t xml:space="preserve">Namen </w:t>
      </w:r>
      <w:r w:rsidR="003D78A0">
        <w:t>der Unterordner</w:t>
      </w:r>
      <w:r>
        <w:t xml:space="preserve"> </w:t>
      </w:r>
      <w:r w:rsidR="004A00AF">
        <w:t>zusammen, die sich in dem Quellen Order, gekennzeichnet durch den „S</w:t>
      </w:r>
      <w:r w:rsidR="003D78A0">
        <w:t>ources“-Ordner in der Abbildung 27</w:t>
      </w:r>
      <w:r w:rsidR="004A00AF">
        <w:t>, befinden. In jedem dieser Unterordner befindet sich eine „CMakeLists.txt“-Datei.</w:t>
      </w:r>
      <w:r w:rsidR="00A707A8">
        <w:t xml:space="preserve"> Bei der Projekterstellung wird der ausgewählte Projekttyp, also der entsprechende Unterordner der Schablone, dem realen Projekt als Projektmodul hinzugefügt. </w:t>
      </w:r>
      <w:r w:rsidR="00041AD0">
        <w:t>Das Projektmodul ist dabei ein Unterordner in dem realen Projekt, welcher nach dem Modulnamen, aus dem Texte</w:t>
      </w:r>
      <w:r w:rsidR="003D78A0">
        <w:t>ingabefeld 2.4 in der Abbildung 21</w:t>
      </w:r>
      <w:r w:rsidR="00041AD0">
        <w:t xml:space="preserve">, benannt ist. Dieser Modulname </w:t>
      </w:r>
      <w:r w:rsidR="004A00AF">
        <w:t xml:space="preserve">wird </w:t>
      </w:r>
      <w:r w:rsidR="00041AD0">
        <w:t xml:space="preserve">außerdem </w:t>
      </w:r>
      <w:r w:rsidR="004A00AF">
        <w:t>für die „CMakeLists.txt“-Datei</w:t>
      </w:r>
      <w:r w:rsidR="00041AD0">
        <w:t>.</w:t>
      </w:r>
    </w:p>
    <w:p w14:paraId="138F6ABC" w14:textId="01B05A74" w:rsidR="00E45BEA" w:rsidRDefault="00E45BEA" w:rsidP="00D51F8D">
      <w:r>
        <w:t>Die Liste der Lizenztypen, gekennzeichnet durch die Drop</w:t>
      </w:r>
      <w:r w:rsidR="003D78A0">
        <w:t>Down-Liste 3.6 in der Abbildung 21</w:t>
      </w:r>
      <w:r>
        <w:t>, setzt sich aus de</w:t>
      </w:r>
      <w:r w:rsidR="003D78A0">
        <w:t>n Namen der Unterordner</w:t>
      </w:r>
      <w:r>
        <w:t xml:space="preserve"> zusammen, die sich in dem Lizenzen Order, gekennzeichnet durch den „li</w:t>
      </w:r>
      <w:r w:rsidR="003D78A0">
        <w:t>censes“-Ordner in der Abbildung 27</w:t>
      </w:r>
      <w:r>
        <w:t xml:space="preserve">, befinden. In jedem dieser Unterordner befindet sich eine Textdatei der entsprechenden Lizenz. </w:t>
      </w:r>
      <w:r w:rsidR="00A707A8">
        <w:t>Bei der Projekterstellung wird die ausgewählte Lizenz, also die Textdatei des entsprechenden Unterordners der Schablone, dem realen Projekt hinzugefügt.</w:t>
      </w:r>
    </w:p>
    <w:p w14:paraId="3157729B" w14:textId="08E2E3C7" w:rsidR="00041AD0" w:rsidRDefault="00D51F8D" w:rsidP="00D51F8D">
      <w:r>
        <w:lastRenderedPageBreak/>
        <w:t>Die</w:t>
      </w:r>
      <w:r w:rsidR="00041AD0">
        <w:t xml:space="preserve"> Dateien </w:t>
      </w:r>
      <w:proofErr w:type="gramStart"/>
      <w:r w:rsidR="00206EC7">
        <w:t>„.clang</w:t>
      </w:r>
      <w:proofErr w:type="gramEnd"/>
      <w:r w:rsidR="00206EC7">
        <w:t>-format</w:t>
      </w:r>
      <w:r w:rsidR="00041AD0">
        <w:t>“</w:t>
      </w:r>
      <w:r w:rsidR="00206EC7">
        <w:t>, „.clang-tidy, „.gitignore“, „.gitlab-ci.yml“, „ci-variables.yml“, „conanfile.txt“ und „CONTRIBUTING.md“ aus der Proj</w:t>
      </w:r>
      <w:r w:rsidR="003D78A0">
        <w:t>ekt-Schablone, die in Abbildung 27</w:t>
      </w:r>
      <w:r w:rsidR="00206EC7">
        <w:t xml:space="preserve"> dargestellt ist, sind vordefinierte Konfigurationsdateien. Diese werden bei der Projekterstellung nur </w:t>
      </w:r>
      <w:r>
        <w:t xml:space="preserve">dann </w:t>
      </w:r>
      <w:r w:rsidR="00206EC7">
        <w:t xml:space="preserve">für das </w:t>
      </w:r>
      <w:r>
        <w:t xml:space="preserve">neue </w:t>
      </w:r>
      <w:r w:rsidR="00206EC7">
        <w:t xml:space="preserve">Projekt miterstellt, wenn </w:t>
      </w:r>
      <w:r>
        <w:t>die entsprechenden Checkboxen, gekennzeichnet durch die Checkboxen 3.8, 3.10, 3.12, 3.14,</w:t>
      </w:r>
      <w:r w:rsidR="003D78A0">
        <w:t xml:space="preserve"> 3.16 und 3.18 in der Abbildung 21</w:t>
      </w:r>
      <w:r>
        <w:t xml:space="preserve">, markiert wurden. Wenn die Checkboxen nicht markiert wurden, werden diese Konfigurationsdateien </w:t>
      </w:r>
      <w:r w:rsidR="0023556D">
        <w:t>nicht in das neue Projekt übertragen.</w:t>
      </w:r>
    </w:p>
    <w:p w14:paraId="0D328862" w14:textId="190E7D7A" w:rsidR="00D70C08" w:rsidRDefault="00D70C08" w:rsidP="00D51F8D">
      <w:r>
        <w:t>Die Liste der Autoren, gekennzeichnet durch die Liste 4.4 in d</w:t>
      </w:r>
      <w:r w:rsidR="003D78A0">
        <w:t>er Abbildung 21</w:t>
      </w:r>
      <w:r>
        <w:t>, wird bei der Projekterstellung in die Autoren Datei, gekennzeichnet durch die „</w:t>
      </w:r>
      <w:r w:rsidR="003D78A0">
        <w:t>AUTHORS“-Datei in der Abbildung 27</w:t>
      </w:r>
      <w:r>
        <w:t>, übertragen.</w:t>
      </w:r>
      <w:r w:rsidR="0023556D">
        <w:t xml:space="preserve"> In der Projekt-Schablone ist diese Datei leer.</w:t>
      </w:r>
    </w:p>
    <w:p w14:paraId="59586E21" w14:textId="749F7E11" w:rsidR="00A22EAA" w:rsidRDefault="0023556D" w:rsidP="00D51F8D">
      <w:r>
        <w:t>Der Änderungsprotokoll Datei, gekennzeichnet durch die „CHANGELOG</w:t>
      </w:r>
      <w:r w:rsidR="003D78A0">
        <w:t>“-Datei in der Abbildung 27</w:t>
      </w:r>
      <w:r>
        <w:t>, wird bei der Projekterstellung das derzeitige Datum hinzugefügt. In der Projekt-Schablone ist diese Datei leer.</w:t>
      </w:r>
    </w:p>
    <w:p w14:paraId="5F2CFCD5" w14:textId="57F52D46" w:rsidR="0023556D" w:rsidRPr="006B2696" w:rsidRDefault="00A22EAA" w:rsidP="00A22EAA">
      <w:pPr>
        <w:spacing w:after="160" w:line="259" w:lineRule="auto"/>
        <w:jc w:val="left"/>
      </w:pPr>
      <w:r>
        <w:br w:type="page"/>
      </w:r>
    </w:p>
    <w:p w14:paraId="66C392B4" w14:textId="03D5ACE6" w:rsidR="00137BD5" w:rsidRDefault="00146816" w:rsidP="00137BD5">
      <w:pPr>
        <w:pStyle w:val="berschrift2"/>
        <w:numPr>
          <w:ilvl w:val="1"/>
          <w:numId w:val="1"/>
        </w:numPr>
      </w:pPr>
      <w:bookmarkStart w:id="64" w:name="_Toc95927027"/>
      <w:r>
        <w:lastRenderedPageBreak/>
        <w:t>Implementierung der Software</w:t>
      </w:r>
      <w:bookmarkEnd w:id="64"/>
    </w:p>
    <w:p w14:paraId="2C57CD82" w14:textId="0E9C9416" w:rsidR="0073062C" w:rsidRDefault="00CB4FC5" w:rsidP="00A22EAA">
      <w:r>
        <w:t>Nachdem die Skizzen und das Klassendiagramm fertiggestellt, die Programmiersprache, sowie das Framework für die GUI ausgewählt und die Projekt-Schablone erstellt wurde, konnte die Software implementiert werden. Im weitere</w:t>
      </w:r>
      <w:r w:rsidR="00C46A25">
        <w:t>n</w:t>
      </w:r>
      <w:r>
        <w:t xml:space="preserve"> Verlauf dieses Kapitels wird die Implementierung </w:t>
      </w:r>
      <w:r w:rsidR="005D341E">
        <w:t>jedes Fensters</w:t>
      </w:r>
      <w:r w:rsidR="00C46A25">
        <w:t xml:space="preserve"> beschrieben, sowie alle Funktionen der GUI, </w:t>
      </w:r>
      <w:r w:rsidR="00725622">
        <w:t xml:space="preserve">die in Kapitel 5.1 oberflächlich beschrieben wurden, </w:t>
      </w:r>
      <w:r w:rsidR="00C46A25">
        <w:t>mithilfe von Flussdiagrammen, detailliert erklärt.</w:t>
      </w:r>
    </w:p>
    <w:p w14:paraId="264DDE6D" w14:textId="10361AB5" w:rsidR="005D341E" w:rsidRDefault="005D341E" w:rsidP="005D341E">
      <w:pPr>
        <w:pStyle w:val="berschrift3"/>
        <w:numPr>
          <w:ilvl w:val="2"/>
          <w:numId w:val="1"/>
        </w:numPr>
      </w:pPr>
      <w:bookmarkStart w:id="65" w:name="_Toc95927028"/>
      <w:r>
        <w:t>Das Hauptmenü</w:t>
      </w:r>
      <w:bookmarkEnd w:id="65"/>
    </w:p>
    <w:p w14:paraId="039A46B7" w14:textId="37EF185B" w:rsidR="00144777" w:rsidRPr="006D74AD" w:rsidRDefault="006D74AD" w:rsidP="00B315C6">
      <w:r>
        <w:t xml:space="preserve">In diesem Kapitel wird erklärt wie das Hauptmenü, welches in dem Kapitel 5.2.1 erklärt wurde, in die Software implementiert wurde und </w:t>
      </w:r>
      <w:r w:rsidR="00306F50">
        <w:t>wie die</w:t>
      </w:r>
      <w:r>
        <w:t xml:space="preserve"> Funktionen </w:t>
      </w:r>
      <w:r w:rsidR="00306F50">
        <w:t xml:space="preserve">des Hauptmenüs </w:t>
      </w:r>
      <w:r>
        <w:t>im Detail funktionierten.</w:t>
      </w:r>
    </w:p>
    <w:p w14:paraId="3DA3D031" w14:textId="67ACB165" w:rsidR="0073062C" w:rsidRDefault="00144777" w:rsidP="0073062C">
      <w:pPr>
        <w:keepNext/>
      </w:pPr>
      <w:r>
        <w:rPr>
          <w:noProof/>
          <w:lang w:eastAsia="de-DE"/>
        </w:rPr>
        <w:drawing>
          <wp:anchor distT="0" distB="0" distL="114300" distR="114300" simplePos="0" relativeHeight="251663360" behindDoc="0" locked="0" layoutInCell="1" allowOverlap="1" wp14:anchorId="298D00C9" wp14:editId="671E59F0">
            <wp:simplePos x="0" y="0"/>
            <wp:positionH relativeFrom="margin">
              <wp:align>center</wp:align>
            </wp:positionH>
            <wp:positionV relativeFrom="paragraph">
              <wp:posOffset>1104900</wp:posOffset>
            </wp:positionV>
            <wp:extent cx="219075" cy="219075"/>
            <wp:effectExtent l="0" t="0" r="9525" b="9525"/>
            <wp:wrapNone/>
            <wp:docPr id="20" name="Grafik 20" descr="Marke 4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Marke 4 mit einfarbiger Füllung"/>
                    <pic:cNvPicPr/>
                  </pic:nvPicPr>
                  <pic:blipFill>
                    <a:blip r:embed="rId45"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6"/>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61312" behindDoc="0" locked="0" layoutInCell="1" allowOverlap="1" wp14:anchorId="7BB4E4CD" wp14:editId="10DE990A">
            <wp:simplePos x="0" y="0"/>
            <wp:positionH relativeFrom="margin">
              <wp:posOffset>4853305</wp:posOffset>
            </wp:positionH>
            <wp:positionV relativeFrom="paragraph">
              <wp:posOffset>352425</wp:posOffset>
            </wp:positionV>
            <wp:extent cx="219075" cy="219075"/>
            <wp:effectExtent l="0" t="0" r="9525" b="9525"/>
            <wp:wrapNone/>
            <wp:docPr id="23" name="Grafik 23" descr="Abzeichen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Abzeichen mit einfarbiger Füllung"/>
                    <pic:cNvPicPr/>
                  </pic:nvPicPr>
                  <pic:blipFill>
                    <a:blip r:embed="rId4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48"/>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0288" behindDoc="0" locked="0" layoutInCell="1" allowOverlap="1" wp14:anchorId="40B29EDE" wp14:editId="0A2ABABF">
            <wp:simplePos x="0" y="0"/>
            <wp:positionH relativeFrom="margin">
              <wp:align>center</wp:align>
            </wp:positionH>
            <wp:positionV relativeFrom="paragraph">
              <wp:posOffset>361315</wp:posOffset>
            </wp:positionV>
            <wp:extent cx="219075" cy="219075"/>
            <wp:effectExtent l="0" t="0" r="9525" b="9525"/>
            <wp:wrapNone/>
            <wp:docPr id="24" name="Grafik 24" descr="Marke 1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Marke 1 mit einfarbiger Füllung"/>
                    <pic:cNvPicPr/>
                  </pic:nvPicPr>
                  <pic:blipFill>
                    <a:blip r:embed="rId49"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50"/>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1A4886">
        <w:rPr>
          <w:noProof/>
          <w:lang w:eastAsia="de-DE"/>
        </w:rPr>
        <w:drawing>
          <wp:anchor distT="0" distB="0" distL="114300" distR="114300" simplePos="0" relativeHeight="251662336" behindDoc="0" locked="0" layoutInCell="1" allowOverlap="1" wp14:anchorId="2FADE2E3" wp14:editId="43E3C4B4">
            <wp:simplePos x="0" y="0"/>
            <wp:positionH relativeFrom="column">
              <wp:posOffset>5234305</wp:posOffset>
            </wp:positionH>
            <wp:positionV relativeFrom="paragraph">
              <wp:posOffset>351790</wp:posOffset>
            </wp:positionV>
            <wp:extent cx="219075" cy="219075"/>
            <wp:effectExtent l="0" t="0" r="9525" b="9525"/>
            <wp:wrapNone/>
            <wp:docPr id="22" name="Grafik 22" descr="Marke 3 mit einfarbiger Füll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Marke 3 mit einfarbiger Füllung"/>
                    <pic:cNvPicPr/>
                  </pic:nvPicPr>
                  <pic:blipFill>
                    <a:blip r:embed="rId51"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52"/>
                        </a:ext>
                      </a:extLst>
                    </a:blip>
                    <a:stretch>
                      <a:fillRect/>
                    </a:stretch>
                  </pic:blipFill>
                  <pic:spPr>
                    <a:xfrm>
                      <a:off x="0" y="0"/>
                      <a:ext cx="219075" cy="219075"/>
                    </a:xfrm>
                    <a:prstGeom prst="rect">
                      <a:avLst/>
                    </a:prstGeom>
                  </pic:spPr>
                </pic:pic>
              </a:graphicData>
            </a:graphic>
            <wp14:sizeRelH relativeFrom="margin">
              <wp14:pctWidth>0</wp14:pctWidth>
            </wp14:sizeRelH>
            <wp14:sizeRelV relativeFrom="margin">
              <wp14:pctHeight>0</wp14:pctHeight>
            </wp14:sizeRelV>
          </wp:anchor>
        </w:drawing>
      </w:r>
      <w:r w:rsidR="00D32DA5">
        <w:rPr>
          <w:noProof/>
          <w:lang w:eastAsia="de-DE"/>
        </w:rPr>
        <w:drawing>
          <wp:inline distT="0" distB="0" distL="0" distR="0" wp14:anchorId="20B6540F" wp14:editId="4FD21405">
            <wp:extent cx="5724525" cy="396240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1C7F920" w14:textId="383798DB" w:rsidR="0073062C" w:rsidRPr="005D341E" w:rsidRDefault="0073062C" w:rsidP="0073062C">
      <w:pPr>
        <w:pStyle w:val="Beschriftung"/>
        <w:rPr>
          <w:b/>
          <w:bCs/>
        </w:rPr>
      </w:pPr>
      <w:bookmarkStart w:id="66" w:name="_Toc95985491"/>
      <w:r>
        <w:t xml:space="preserve">Abbildung </w:t>
      </w:r>
      <w:fldSimple w:instr=" SEQ Abbildung \* ARABIC ">
        <w:r w:rsidR="00A82F32">
          <w:rPr>
            <w:noProof/>
          </w:rPr>
          <w:t>28</w:t>
        </w:r>
      </w:fldSimple>
      <w:r>
        <w:t>: Implementierung des Hauptmenüs</w:t>
      </w:r>
      <w:bookmarkEnd w:id="66"/>
    </w:p>
    <w:p w14:paraId="03C25296" w14:textId="32F7FFE4" w:rsidR="00716561" w:rsidRDefault="00D72EEF" w:rsidP="00B315C6">
      <w:r>
        <w:t>Die Abbildung 28</w:t>
      </w:r>
      <w:r w:rsidR="00D361F2">
        <w:t xml:space="preserve"> zeigt ein Screenshot des Hauptmenüs</w:t>
      </w:r>
      <w:r w:rsidR="00716561">
        <w:t>. Dabei ist zusehen, dass das Haupt</w:t>
      </w:r>
      <w:r>
        <w:t>menü nach Vorlage der Abbildung 20</w:t>
      </w:r>
      <w:r w:rsidR="00716561">
        <w:t xml:space="preserve"> des Kapitels 5.2.1 implementiert wurde, da der Aufbau des Fensters und die </w:t>
      </w:r>
      <w:r w:rsidR="009456A5">
        <w:t>Benennung</w:t>
      </w:r>
      <w:r w:rsidR="00716561">
        <w:t xml:space="preserve"> der Widgets </w:t>
      </w:r>
      <w:r w:rsidR="009456A5">
        <w:t xml:space="preserve">unverändert </w:t>
      </w:r>
      <w:r w:rsidR="000A10AA">
        <w:t xml:space="preserve">von </w:t>
      </w:r>
      <w:r>
        <w:t>der Abbildung 20</w:t>
      </w:r>
      <w:r w:rsidR="009456A5">
        <w:t xml:space="preserve"> </w:t>
      </w:r>
      <w:r w:rsidR="000A10AA">
        <w:t>übernommen</w:t>
      </w:r>
      <w:r w:rsidR="009456A5">
        <w:t xml:space="preserve"> wurde</w:t>
      </w:r>
      <w:r w:rsidR="000A10AA">
        <w:t>n</w:t>
      </w:r>
      <w:r w:rsidR="009456A5">
        <w:t xml:space="preserve">. </w:t>
      </w:r>
      <w:r w:rsidR="00716561">
        <w:t>Im Folgenden wird mithilfe eines Flussdiagramms der Suchungsmechanismus für existierende Projekte erklärt</w:t>
      </w:r>
      <w:r w:rsidR="00B032B1">
        <w:t>.</w:t>
      </w:r>
    </w:p>
    <w:p w14:paraId="7D72BAE3" w14:textId="6D7F9C9B" w:rsidR="003E78DC" w:rsidRDefault="003E78DC" w:rsidP="00B315C6">
      <w:r>
        <w:lastRenderedPageBreak/>
        <w:t xml:space="preserve">Um den Suchungsmechanismus zu starten, </w:t>
      </w:r>
      <w:r w:rsidR="00FA1BCC">
        <w:t>sollte</w:t>
      </w:r>
      <w:r>
        <w:t xml:space="preserve"> </w:t>
      </w:r>
      <w:r w:rsidR="00677B2C">
        <w:t>als erstes</w:t>
      </w:r>
      <w:r>
        <w:t xml:space="preserve"> </w:t>
      </w:r>
      <w:r w:rsidR="00677B2C">
        <w:t>der</w:t>
      </w:r>
      <w:r>
        <w:t xml:space="preserve"> Pfad </w:t>
      </w:r>
      <w:r w:rsidR="00677B2C">
        <w:t>eines Ordners, in dem sich</w:t>
      </w:r>
      <w:r w:rsidR="00E86A05">
        <w:t xml:space="preserve"> </w:t>
      </w:r>
      <w:r w:rsidR="00677B2C">
        <w:t xml:space="preserve">existierende Projekte befinden, </w:t>
      </w:r>
      <w:r>
        <w:t>in d</w:t>
      </w:r>
      <w:r w:rsidR="004C64E3">
        <w:t>as Texteingabefeld, gekennzeichnet durc</w:t>
      </w:r>
      <w:r w:rsidR="00D72EEF">
        <w:t>h die Nummer 1 in der Abbildung 28</w:t>
      </w:r>
      <w:r w:rsidR="004C64E3">
        <w:t xml:space="preserve">, eingetragen werden. Dies kann manuell </w:t>
      </w:r>
      <w:r w:rsidR="009933AA">
        <w:t>durchgeführt werden, oder durch Benutzung eines Ordner-Dialogs. Dieser wird durch den Klick auf den Button mit dem Ordner-Icon, gekennzeichnet durc</w:t>
      </w:r>
      <w:r w:rsidR="00D72EEF">
        <w:t>h die Nummer 2 in der Abbildung 28</w:t>
      </w:r>
      <w:r w:rsidR="009933AA">
        <w:t xml:space="preserve">, geöffnet. Intern wird dadurch die Methode </w:t>
      </w:r>
      <w:r w:rsidR="009933AA" w:rsidRPr="009933AA">
        <w:rPr>
          <w:i/>
          <w:iCs/>
        </w:rPr>
        <w:t>getExistingDirectory()</w:t>
      </w:r>
      <w:r w:rsidR="009933AA">
        <w:rPr>
          <w:i/>
          <w:iCs/>
        </w:rPr>
        <w:t xml:space="preserve"> </w:t>
      </w:r>
      <w:r w:rsidR="009933AA">
        <w:t xml:space="preserve">der Qt spezifischen Klasse </w:t>
      </w:r>
      <w:r w:rsidR="009933AA" w:rsidRPr="009933AA">
        <w:rPr>
          <w:i/>
          <w:iCs/>
        </w:rPr>
        <w:t xml:space="preserve">QFileDialog </w:t>
      </w:r>
      <w:r w:rsidR="009933AA">
        <w:t xml:space="preserve">aufgerufen, durch die sich ein </w:t>
      </w:r>
      <w:r w:rsidR="00677B2C">
        <w:t xml:space="preserve">klassischer </w:t>
      </w:r>
      <w:r w:rsidR="009933AA">
        <w:t>Ordner- bzw. Datei-Dialog öffnet</w:t>
      </w:r>
      <w:r w:rsidR="00677B2C">
        <w:t>, mit dem der entsprechende Pfad ausgewählt und bestätigt werden kann.</w:t>
      </w:r>
    </w:p>
    <w:p w14:paraId="674F0E8F" w14:textId="754BDDE3" w:rsidR="001A4886" w:rsidRDefault="001A4886" w:rsidP="00B315C6">
      <w:r>
        <w:t>Nachdem der Pfad eingeben wurde, kann der Suchungsmechanismus durch den „Search“-Button, gekennzeichnet d</w:t>
      </w:r>
      <w:r w:rsidR="00D72EEF">
        <w:t>urch die Nummer 3 der Abbildung 28</w:t>
      </w:r>
      <w:r>
        <w:t>, gestartet werden.</w:t>
      </w:r>
    </w:p>
    <w:p w14:paraId="7498F0E1" w14:textId="64AF7504" w:rsidR="00732BE0" w:rsidRDefault="00D6681C" w:rsidP="00732BE0">
      <w:pPr>
        <w:keepNext/>
      </w:pPr>
      <w:r>
        <w:rPr>
          <w:noProof/>
          <w:lang w:eastAsia="de-DE"/>
        </w:rPr>
        <w:pict w14:anchorId="64CAF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452.25pt;height:235.5pt">
            <v:imagedata r:id="rId54" o:title="Suchungsmechanismus"/>
          </v:shape>
        </w:pict>
      </w:r>
    </w:p>
    <w:p w14:paraId="343EED5E" w14:textId="635A35A9" w:rsidR="00732BE0" w:rsidRPr="009933AA" w:rsidRDefault="00732BE0" w:rsidP="00732BE0">
      <w:pPr>
        <w:pStyle w:val="Beschriftung"/>
      </w:pPr>
      <w:bookmarkStart w:id="67" w:name="_Toc95985492"/>
      <w:r>
        <w:t xml:space="preserve">Abbildung </w:t>
      </w:r>
      <w:fldSimple w:instr=" SEQ Abbildung \* ARABIC ">
        <w:r w:rsidR="00A82F32">
          <w:rPr>
            <w:noProof/>
          </w:rPr>
          <w:t>29</w:t>
        </w:r>
      </w:fldSimple>
      <w:r>
        <w:t>: Flussdiagram für den Suchungsmechanismus</w:t>
      </w:r>
      <w:bookmarkEnd w:id="67"/>
    </w:p>
    <w:p w14:paraId="02100137" w14:textId="27D13090" w:rsidR="00CA1E6C" w:rsidRDefault="00D72EEF" w:rsidP="00B315C6">
      <w:r>
        <w:t>In der Abbildung 29</w:t>
      </w:r>
      <w:r w:rsidR="003E78DC">
        <w:t xml:space="preserve"> ist der Ablauf des Suchungsmechanismus dargestellt. </w:t>
      </w:r>
      <w:r w:rsidR="00B032B1">
        <w:t xml:space="preserve">Dieser kann in </w:t>
      </w:r>
      <w:r w:rsidR="0077776C">
        <w:t>drei</w:t>
      </w:r>
      <w:r w:rsidR="00B032B1">
        <w:t xml:space="preserve"> Teilschritten erklärt werden:</w:t>
      </w:r>
    </w:p>
    <w:p w14:paraId="2CDFA091" w14:textId="3A1AC0C7" w:rsidR="00B032B1" w:rsidRDefault="00CA1E6C" w:rsidP="00B315C6">
      <w:r>
        <w:t>Im ersten Teilschritt</w:t>
      </w:r>
      <w:r w:rsidR="00D1207B">
        <w:t xml:space="preserve">, der mit der Operation "Get entered input value from GUI" beginnt und mit "Check if path contains subdirectories" </w:t>
      </w:r>
      <w:r w:rsidR="00D72EEF">
        <w:t>in der Abbildung 29</w:t>
      </w:r>
      <w:r w:rsidR="00383A1A">
        <w:t xml:space="preserve"> </w:t>
      </w:r>
      <w:r w:rsidR="00D1207B">
        <w:t>endet,</w:t>
      </w:r>
      <w:r>
        <w:t xml:space="preserve"> wird geprüft, ob </w:t>
      </w:r>
      <w:r w:rsidR="007877AB">
        <w:t>der eingegebene Wert</w:t>
      </w:r>
      <w:r w:rsidR="002F3ECE">
        <w:t>, der in das</w:t>
      </w:r>
      <w:r w:rsidR="007877AB">
        <w:t xml:space="preserve"> Texteingabefeld, gekennzeichnet durc</w:t>
      </w:r>
      <w:r w:rsidR="00D72EEF">
        <w:t>h die Nummer 1 in der Abbildung 28</w:t>
      </w:r>
      <w:r w:rsidR="007877AB">
        <w:t xml:space="preserve">, </w:t>
      </w:r>
      <w:r w:rsidR="002F3ECE">
        <w:t xml:space="preserve">eingegeben wurde, </w:t>
      </w:r>
      <w:r>
        <w:t>ein Pfad zu einem Ordner</w:t>
      </w:r>
      <w:r w:rsidR="00A45CD5">
        <w:t>,</w:t>
      </w:r>
      <w:r>
        <w:t xml:space="preserve"> </w:t>
      </w:r>
      <w:r w:rsidR="00A45CD5">
        <w:t>mit</w:t>
      </w:r>
      <w:r>
        <w:t xml:space="preserve"> weitere</w:t>
      </w:r>
      <w:r w:rsidR="00A45CD5">
        <w:t>n</w:t>
      </w:r>
      <w:r>
        <w:t xml:space="preserve"> Unterordner</w:t>
      </w:r>
      <w:r w:rsidR="00A45CD5">
        <w:t>n</w:t>
      </w:r>
      <w:r>
        <w:t xml:space="preserve"> </w:t>
      </w:r>
      <w:r w:rsidR="00A45CD5">
        <w:t>ist</w:t>
      </w:r>
      <w:r>
        <w:t>.</w:t>
      </w:r>
      <w:r w:rsidR="00A45CD5">
        <w:t xml:space="preserve"> </w:t>
      </w:r>
      <w:r w:rsidR="002F3ECE">
        <w:t xml:space="preserve">Dazu wird der Wert intern als String gespeichert </w:t>
      </w:r>
      <w:r w:rsidR="003140D8">
        <w:t xml:space="preserve">und anschließend auf vier Kriterien überprüft. Bei der ersten Prüfung wird kontrolliert, ob </w:t>
      </w:r>
      <w:r w:rsidR="003140D8">
        <w:lastRenderedPageBreak/>
        <w:t>der eingegeben</w:t>
      </w:r>
      <w:r w:rsidR="0034299F">
        <w:t>e</w:t>
      </w:r>
      <w:r w:rsidR="003140D8">
        <w:t xml:space="preserve"> Wer</w:t>
      </w:r>
      <w:r w:rsidR="0034299F">
        <w:t xml:space="preserve">t ein leerer String ist, also ob der Nutzer etwas in das Texteingabefeld eingegeben hat. Ist der String nicht leer, wird bei der zweiten Prüfung kontrolliert, ob der String ein Pfad zu einem Ordner ist. </w:t>
      </w:r>
      <w:r>
        <w:t>Wenn dies der Fall ist, wird als drittes kontrolliert, ob der Ordner, zu dem der eingegebene Pfad führt, leer ist. Ist der Ordner nicht leer, wird als letztes geprüft, ob der Ordner weitere Unterorder enthält.</w:t>
      </w:r>
      <w:r w:rsidR="00A45CD5">
        <w:t xml:space="preserve"> Wenn eines dieser Überprüfungen fehlschlägt, d.h. der String entweder leer ist, kein Pfad zu einem Ordner ist, der Ordner leer ist oder der Ordner keine weiteren Unterordner enthält, </w:t>
      </w:r>
      <w:r w:rsidR="00CB7B3D">
        <w:t xml:space="preserve">erscheint </w:t>
      </w:r>
      <w:r w:rsidR="00A45CD5">
        <w:t xml:space="preserve">auf dem Hauptmenü der GUI </w:t>
      </w:r>
      <w:r w:rsidR="00CB7B3D">
        <w:t xml:space="preserve">eine Error-Nachricht mit dem Grund des Fehlschlags. Nachdem dies passiert ist, wird </w:t>
      </w:r>
      <w:r w:rsidR="00A45CD5">
        <w:t>der weitere Verlauf des Suchmechanismus</w:t>
      </w:r>
      <w:r w:rsidR="00CB7B3D">
        <w:t xml:space="preserve"> </w:t>
      </w:r>
      <w:r w:rsidR="00A45CD5">
        <w:t>gestoppt</w:t>
      </w:r>
      <w:r w:rsidR="0091512B">
        <w:t>.</w:t>
      </w:r>
    </w:p>
    <w:p w14:paraId="0C0926EB" w14:textId="240A7A65" w:rsidR="0091512B" w:rsidRDefault="0091512B" w:rsidP="00B315C6">
      <w:r>
        <w:t>Wenn die Überprüfungen erfolgreich waren, der eingegeben Wert also ein Pfad zu einem Ordner mit weiteren Unterordnern ist, wird der zweite Teilschritt des Suchungsmechanismus ausgelöst.</w:t>
      </w:r>
      <w:r w:rsidR="00BC6DC9">
        <w:t xml:space="preserve"> In dem zweiten Teilschritt</w:t>
      </w:r>
      <w:r w:rsidR="00D1207B">
        <w:t>, der mit der Operation "Get all subdirectories from entered path" beginnt und mit "</w:t>
      </w:r>
      <w:r w:rsidR="00C37C2B">
        <w:t>Add name of Project to List Widget</w:t>
      </w:r>
      <w:r w:rsidR="00D1207B">
        <w:t xml:space="preserve">" </w:t>
      </w:r>
      <w:r w:rsidR="00D72EEF">
        <w:t>in der Abbildung 29</w:t>
      </w:r>
      <w:r w:rsidR="00383A1A">
        <w:t xml:space="preserve"> </w:t>
      </w:r>
      <w:r w:rsidR="00D1207B">
        <w:t>endet,</w:t>
      </w:r>
      <w:r w:rsidR="00BC6DC9">
        <w:t xml:space="preserve"> wird überprüft, ob eines der Unterordner des Hauptordners, ein existierendes C++-Projekt ist, welches </w:t>
      </w:r>
      <w:r w:rsidR="000A567B">
        <w:t>dadurch in d</w:t>
      </w:r>
      <w:r w:rsidR="006D4296">
        <w:t>as</w:t>
      </w:r>
      <w:r w:rsidR="00BC6DC9">
        <w:t xml:space="preserve"> Liste</w:t>
      </w:r>
      <w:r w:rsidR="006D4296">
        <w:t>n-Widget</w:t>
      </w:r>
      <w:r w:rsidR="00BC6DC9">
        <w:t>, gekennzeichnet durc</w:t>
      </w:r>
      <w:r w:rsidR="00D72EEF">
        <w:t>h die Nummer 4 in der Abbildung 28</w:t>
      </w:r>
      <w:r w:rsidR="00BC6DC9">
        <w:t>, angezeigt w</w:t>
      </w:r>
      <w:r w:rsidR="000A567B">
        <w:t>ird</w:t>
      </w:r>
      <w:r w:rsidR="00BC6DC9">
        <w:t xml:space="preserve">. Dazu </w:t>
      </w:r>
      <w:r w:rsidR="000A567B">
        <w:t>wird intern zuerst eine Liste aller Unterordner des Hauptordners generiert. Diese Liste besteht dabei aus den Namen der Unterordner</w:t>
      </w:r>
      <w:r w:rsidR="00381909">
        <w:t xml:space="preserve">, welche der Liste als Strings hinzugefügt wurden. Anschließend wird </w:t>
      </w:r>
      <w:r w:rsidR="0072395D">
        <w:t xml:space="preserve">in einer doppelten </w:t>
      </w:r>
      <w:r w:rsidR="0072395D" w:rsidRPr="003F6CFE">
        <w:rPr>
          <w:i/>
          <w:iCs/>
        </w:rPr>
        <w:t>for-Schleife</w:t>
      </w:r>
      <w:r w:rsidR="0072395D">
        <w:t xml:space="preserve"> überprüft, ob die Unterordner der Liste C++-Projekte sind. Dazu wird in der ersten </w:t>
      </w:r>
      <w:r w:rsidR="0072395D" w:rsidRPr="003F6CFE">
        <w:rPr>
          <w:i/>
          <w:iCs/>
        </w:rPr>
        <w:t>for-Schleife</w:t>
      </w:r>
      <w:r w:rsidR="0072395D">
        <w:t xml:space="preserve"> </w:t>
      </w:r>
      <w:r w:rsidR="00381909">
        <w:t>die Liste</w:t>
      </w:r>
      <w:r w:rsidR="00CA0018">
        <w:t>,</w:t>
      </w:r>
      <w:r w:rsidR="00381909">
        <w:t xml:space="preserve"> mit den Namen der Unterordner</w:t>
      </w:r>
      <w:r w:rsidR="00CA0018">
        <w:t>,</w:t>
      </w:r>
      <w:r w:rsidR="00381909">
        <w:t xml:space="preserve"> durchiteriert. Bei jeder Iteration </w:t>
      </w:r>
      <w:r w:rsidR="00CA0018">
        <w:t>wird der Pfad zu dem jeweiligen Unterordner gebildet, um nachfolgend den Inhalt dieses Unterordnens in einer zweiten Liste zu speichern.</w:t>
      </w:r>
      <w:r w:rsidR="003E6D81">
        <w:t xml:space="preserve"> Die zweite Liste besteht dabei aus den Namen der Unterordner und Dateien, des jeweiligen Unterordners der ersten Liste. Nachdem die zweite </w:t>
      </w:r>
      <w:r w:rsidR="00383A1A">
        <w:t>Liste</w:t>
      </w:r>
      <w:r w:rsidR="003E6D81">
        <w:t xml:space="preserve"> erstellt wurde, wird diese </w:t>
      </w:r>
      <w:r w:rsidR="0072395D">
        <w:t xml:space="preserve">in der zweiten </w:t>
      </w:r>
      <w:r w:rsidR="0072395D" w:rsidRPr="003F6CFE">
        <w:rPr>
          <w:i/>
          <w:iCs/>
        </w:rPr>
        <w:t>for-Schleife</w:t>
      </w:r>
      <w:r w:rsidR="0072395D">
        <w:t xml:space="preserve"> </w:t>
      </w:r>
      <w:r w:rsidR="003E6D81">
        <w:t xml:space="preserve">ebenfalls durch iteriert, </w:t>
      </w:r>
      <w:r w:rsidR="0077776C">
        <w:t>wobei</w:t>
      </w:r>
      <w:r w:rsidR="003E6D81">
        <w:t xml:space="preserve"> überprüft</w:t>
      </w:r>
      <w:r w:rsidR="0077776C">
        <w:t xml:space="preserve"> wird</w:t>
      </w:r>
      <w:r w:rsidR="003E6D81">
        <w:t xml:space="preserve">, ob sich in dieser Liste eine </w:t>
      </w:r>
      <w:r w:rsidR="00A018EF">
        <w:t>JSON-</w:t>
      </w:r>
      <w:r w:rsidR="003E6D81">
        <w:t>Datei</w:t>
      </w:r>
      <w:r w:rsidR="00A018EF">
        <w:t>,</w:t>
      </w:r>
      <w:r w:rsidR="003E6D81">
        <w:t xml:space="preserve"> </w:t>
      </w:r>
      <w:r w:rsidR="00A018EF">
        <w:t xml:space="preserve">mit den Metadaten des Projektes, </w:t>
      </w:r>
      <w:r w:rsidR="003E6D81">
        <w:t xml:space="preserve">befindet. </w:t>
      </w:r>
      <w:r w:rsidR="00A018EF">
        <w:t>Falls dies der Falls ist, bedeutet das, dass der Unterordner aus der ersten Liste ein C++-Projekt ist. Dadurch wird der Name dieses Unterordnens de</w:t>
      </w:r>
      <w:r w:rsidR="006D4296">
        <w:t>m</w:t>
      </w:r>
      <w:r w:rsidR="00A018EF">
        <w:t xml:space="preserve"> Liste</w:t>
      </w:r>
      <w:r w:rsidR="006D4296">
        <w:t>n-Widget</w:t>
      </w:r>
      <w:r w:rsidR="00A018EF">
        <w:t xml:space="preserve"> im Hauptmenü, gekennzeichnet durc</w:t>
      </w:r>
      <w:r w:rsidR="00D72EEF">
        <w:t>h die Nummer 4 in der Abbildung 28</w:t>
      </w:r>
      <w:r w:rsidR="00A018EF">
        <w:rPr>
          <w:b/>
          <w:bCs/>
        </w:rPr>
        <w:t xml:space="preserve">, </w:t>
      </w:r>
      <w:r w:rsidR="00A018EF">
        <w:t>hinzugefüg</w:t>
      </w:r>
      <w:r w:rsidR="006D4296">
        <w:t>t</w:t>
      </w:r>
      <w:r w:rsidR="00A018EF">
        <w:t xml:space="preserve">.  </w:t>
      </w:r>
      <w:r w:rsidR="006D4296">
        <w:t xml:space="preserve">Dazu wird eine Instanz der Qt spezifischen Klasse </w:t>
      </w:r>
      <w:r w:rsidR="006D4296" w:rsidRPr="006D4296">
        <w:rPr>
          <w:i/>
          <w:iCs/>
        </w:rPr>
        <w:t>QListWidgetItem</w:t>
      </w:r>
      <w:r w:rsidR="006D4296">
        <w:t xml:space="preserve"> erstellt, welchem bei der Instanziierung der Name des Unterordners als String übergeben wird. </w:t>
      </w:r>
      <w:r w:rsidR="0072395D">
        <w:t>Dadurch wird ein Listenelement für das Listen-Widget erstellt, welches den Namen des Unterordners anzeigt.</w:t>
      </w:r>
      <w:r w:rsidR="0072395D" w:rsidRPr="0072395D">
        <w:rPr>
          <w:i/>
          <w:iCs/>
        </w:rPr>
        <w:t xml:space="preserve"> </w:t>
      </w:r>
      <w:r w:rsidR="0072395D">
        <w:t xml:space="preserve">Die </w:t>
      </w:r>
      <w:r w:rsidR="0072395D" w:rsidRPr="006D4296">
        <w:rPr>
          <w:i/>
          <w:iCs/>
        </w:rPr>
        <w:lastRenderedPageBreak/>
        <w:t>QListWidgetItem</w:t>
      </w:r>
      <w:r w:rsidR="0072395D">
        <w:t>-Instanz wird anschließend dem Listen-Widget hinzugefügt.</w:t>
      </w:r>
      <w:r w:rsidR="0077776C">
        <w:t xml:space="preserve"> Falls sich in der zweiten Liste keine JSON-Datei, mit den Metadaten des Projektes, befindet, überprüft das Programm den nächsten Unterorder der ersten Liste.</w:t>
      </w:r>
    </w:p>
    <w:p w14:paraId="1E1282B2" w14:textId="51D5C645" w:rsidR="00FC5CA3" w:rsidRPr="00AF1A29" w:rsidRDefault="0077776C" w:rsidP="00FC5CA3">
      <w:r>
        <w:t>Während dem letzten Teilschritt</w:t>
      </w:r>
      <w:r w:rsidR="00C37C2B">
        <w:t xml:space="preserve">, der sich auf die Operation "Check if List Widget has no Items" </w:t>
      </w:r>
      <w:r w:rsidR="00383A1A">
        <w:t>in d</w:t>
      </w:r>
      <w:r w:rsidR="00D72EEF">
        <w:t>er Abbildung 29</w:t>
      </w:r>
      <w:r w:rsidR="00383A1A">
        <w:t xml:space="preserve"> </w:t>
      </w:r>
      <w:r w:rsidR="00C37C2B">
        <w:t xml:space="preserve">bezieht, </w:t>
      </w:r>
      <w:r>
        <w:t xml:space="preserve">wird geprüft, ob sich </w:t>
      </w:r>
      <w:r w:rsidRPr="006D4296">
        <w:rPr>
          <w:i/>
          <w:iCs/>
        </w:rPr>
        <w:t>QListWidgetItem</w:t>
      </w:r>
      <w:r>
        <w:t xml:space="preserve">-Instanzen in dem Listen-Widget befinden. Wenn dies zutrifft, ist der Prozess des Suchungsmechanismus zu </w:t>
      </w:r>
      <w:r w:rsidR="00D1207B">
        <w:t>Ende</w:t>
      </w:r>
      <w:r>
        <w:t xml:space="preserve"> und der Benutzer sieht dadurch mindestens ein existierendes C++-</w:t>
      </w:r>
      <w:r w:rsidR="00AF1A29">
        <w:t>P</w:t>
      </w:r>
      <w:r>
        <w:t xml:space="preserve">rojekt in dem Listen-Widget. Wenn das Listen-Widget leer ist, </w:t>
      </w:r>
      <w:r w:rsidR="00AF1A29">
        <w:t>erscheint</w:t>
      </w:r>
      <w:r>
        <w:t xml:space="preserve"> eine Error-Nachricht in der GUI</w:t>
      </w:r>
      <w:r w:rsidR="00AF1A29">
        <w:t xml:space="preserve"> mit der Nachricht, dass der eingegeben</w:t>
      </w:r>
      <w:r w:rsidR="00D72EEF">
        <w:t>e</w:t>
      </w:r>
      <w:r w:rsidR="00AF1A29">
        <w:t xml:space="preserve"> Pfad in dem Texteingabefeld, gekennzeichnet durc</w:t>
      </w:r>
      <w:r w:rsidR="00D72EEF">
        <w:t>h die Nummer 2 in der Abbildung 28</w:t>
      </w:r>
      <w:r w:rsidR="00AF1A29">
        <w:t>, kein C++-Projekt enthält.</w:t>
      </w:r>
    </w:p>
    <w:p w14:paraId="13FF72EB" w14:textId="65CCAD83" w:rsidR="005D341E" w:rsidRDefault="005D341E" w:rsidP="005D341E">
      <w:pPr>
        <w:pStyle w:val="berschrift3"/>
        <w:numPr>
          <w:ilvl w:val="2"/>
          <w:numId w:val="1"/>
        </w:numPr>
      </w:pPr>
      <w:bookmarkStart w:id="68" w:name="_Toc95927029"/>
      <w:r>
        <w:t>Fenster für die Projekterstellung</w:t>
      </w:r>
      <w:bookmarkEnd w:id="68"/>
    </w:p>
    <w:p w14:paraId="78297971" w14:textId="027DCE9F" w:rsidR="006D74AD" w:rsidRPr="00306F50" w:rsidRDefault="006D74AD" w:rsidP="00306F50">
      <w:r>
        <w:t xml:space="preserve">In diesem Kapitel wird erklärt wie das </w:t>
      </w:r>
      <w:r w:rsidR="00306F50">
        <w:t>Fenster für die Projekterstellung</w:t>
      </w:r>
      <w:r>
        <w:t>, welches in dem Kapitel 5.2.</w:t>
      </w:r>
      <w:r w:rsidR="00306F50">
        <w:t>2</w:t>
      </w:r>
      <w:r>
        <w:t xml:space="preserve"> erklärt wurde, in die Software implementiert wurde und </w:t>
      </w:r>
      <w:r w:rsidR="00306F50">
        <w:t xml:space="preserve">wie </w:t>
      </w:r>
      <w:r w:rsidR="00D361F2">
        <w:t>Projekterstellung im Detail abläuft</w:t>
      </w:r>
      <w:r w:rsidR="00D72EEF">
        <w:t>.</w:t>
      </w:r>
    </w:p>
    <w:p w14:paraId="1AE95269" w14:textId="21410947" w:rsidR="0073062C" w:rsidRDefault="00D32DA5" w:rsidP="0073062C">
      <w:pPr>
        <w:keepNext/>
      </w:pPr>
      <w:r>
        <w:rPr>
          <w:noProof/>
          <w:lang w:eastAsia="de-DE"/>
        </w:rPr>
        <w:drawing>
          <wp:inline distT="0" distB="0" distL="0" distR="0" wp14:anchorId="275B99D0" wp14:editId="73370829">
            <wp:extent cx="5724525" cy="396240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4066AE85" w14:textId="05089D8B" w:rsidR="0073062C" w:rsidRPr="005D341E" w:rsidRDefault="0073062C" w:rsidP="0073062C">
      <w:pPr>
        <w:pStyle w:val="Beschriftung"/>
        <w:rPr>
          <w:b/>
          <w:bCs/>
        </w:rPr>
      </w:pPr>
      <w:bookmarkStart w:id="69" w:name="_Toc95985493"/>
      <w:r>
        <w:t xml:space="preserve">Abbildung </w:t>
      </w:r>
      <w:fldSimple w:instr=" SEQ Abbildung \* ARABIC ">
        <w:r w:rsidR="00A82F32">
          <w:rPr>
            <w:noProof/>
          </w:rPr>
          <w:t>30</w:t>
        </w:r>
      </w:fldSimple>
      <w:r>
        <w:t>: Implementierung des Fensters für die Projekt</w:t>
      </w:r>
      <w:r w:rsidR="0067370D">
        <w:t>erstellung</w:t>
      </w:r>
      <w:bookmarkEnd w:id="69"/>
    </w:p>
    <w:p w14:paraId="4EEE35B1" w14:textId="11E2B2E3" w:rsidR="00FC5CA3" w:rsidRDefault="00D72EEF" w:rsidP="00FF66EF">
      <w:bookmarkStart w:id="70" w:name="_Hlk94883777"/>
      <w:r>
        <w:lastRenderedPageBreak/>
        <w:t>Die Abbildung 30</w:t>
      </w:r>
      <w:r w:rsidR="000A10AA">
        <w:t xml:space="preserve"> zeigt ein Screenshot des Fensters für die Projekterstellung. Dabei ist zusehen, dass dieses Fenste</w:t>
      </w:r>
      <w:r>
        <w:t>r nach Vorlage der Abbildung 21</w:t>
      </w:r>
      <w:r w:rsidR="000A10AA">
        <w:t xml:space="preserve"> des Kapitels 5.2.</w:t>
      </w:r>
      <w:r w:rsidR="00FF66EF">
        <w:t>2</w:t>
      </w:r>
      <w:r w:rsidR="000A10AA">
        <w:t xml:space="preserve"> implementiert wurde, da der Aufbau des Fensters und die Benennung der Widget</w:t>
      </w:r>
      <w:r>
        <w:t xml:space="preserve">s unverändert von der Abbildung 21 </w:t>
      </w:r>
      <w:r w:rsidR="000A10AA">
        <w:t xml:space="preserve">übernommen wurden. Im Folgenden wird mithilfe </w:t>
      </w:r>
      <w:r w:rsidR="003C6C81">
        <w:t>von verschiedenen</w:t>
      </w:r>
      <w:r w:rsidR="000A10AA">
        <w:t xml:space="preserve"> Flussdiagramm</w:t>
      </w:r>
      <w:r w:rsidR="003C6C81">
        <w:t>en</w:t>
      </w:r>
      <w:r w:rsidR="000A10AA">
        <w:t xml:space="preserve"> erklärt, wie ein Projekt durch den Projekt-Konfigurator erstellt wird</w:t>
      </w:r>
      <w:bookmarkEnd w:id="70"/>
      <w:r w:rsidR="00B032B1">
        <w:t>.</w:t>
      </w:r>
    </w:p>
    <w:p w14:paraId="25111D8D" w14:textId="497AF1D1" w:rsidR="00732BE0" w:rsidRDefault="00D6681C" w:rsidP="00732BE0">
      <w:pPr>
        <w:keepNext/>
      </w:pPr>
      <w:r>
        <w:rPr>
          <w:noProof/>
          <w:lang w:eastAsia="de-DE"/>
        </w:rPr>
        <w:pict w14:anchorId="6C750934">
          <v:shape id="_x0000_i1026" type="#_x0000_t75" style="width:453pt;height:85.5pt">
            <v:imagedata r:id="rId56" o:title="Projekterstellung"/>
          </v:shape>
        </w:pict>
      </w:r>
    </w:p>
    <w:p w14:paraId="7D22E544" w14:textId="4F8FE62D" w:rsidR="00732BE0" w:rsidRDefault="00732BE0" w:rsidP="00732BE0">
      <w:pPr>
        <w:pStyle w:val="Beschriftung"/>
      </w:pPr>
      <w:bookmarkStart w:id="71" w:name="_Toc95985494"/>
      <w:r>
        <w:t xml:space="preserve">Abbildung </w:t>
      </w:r>
      <w:fldSimple w:instr=" SEQ Abbildung \* ARABIC ">
        <w:r w:rsidR="00A82F32">
          <w:rPr>
            <w:noProof/>
          </w:rPr>
          <w:t>31</w:t>
        </w:r>
      </w:fldSimple>
      <w:r>
        <w:t>: Flussdiagramm für die Projekterstellung</w:t>
      </w:r>
      <w:bookmarkEnd w:id="71"/>
    </w:p>
    <w:p w14:paraId="03619032" w14:textId="420A031B" w:rsidR="00FC5CA3" w:rsidRDefault="00D72EEF" w:rsidP="00FC5CA3">
      <w:r>
        <w:t>In der Abbildung 31</w:t>
      </w:r>
      <w:r w:rsidR="00FC5CA3">
        <w:t xml:space="preserve"> ist der Ablauf der Projekterstellung dargestellt. Dieser kann in vier Teilschritten erklärt werden:</w:t>
      </w:r>
    </w:p>
    <w:p w14:paraId="5722DD62" w14:textId="32C37873" w:rsidR="0044562C" w:rsidRDefault="004363CF" w:rsidP="00FC5CA3">
      <w:r>
        <w:t>Mit dem Klick auf den „Create Project“-B</w:t>
      </w:r>
      <w:r w:rsidR="00D72EEF">
        <w:t>utton, zusehen in der Abbildung 21</w:t>
      </w:r>
      <w:r>
        <w:t>, wird intern der Prozess für die Projekterstellung gestartet. Im ersten Teilschritt dieses Prozesses</w:t>
      </w:r>
      <w:r w:rsidR="00D72EEF">
        <w:t>, gekennzeichnet durch</w:t>
      </w:r>
      <w:r w:rsidR="00D72EEF">
        <w:t xml:space="preserve"> die Operation „Get all formular values from GUI“ in der Abbildung 31 bezieht</w:t>
      </w:r>
      <w:r w:rsidR="00D72EEF">
        <w:t>,</w:t>
      </w:r>
      <w:r>
        <w:t xml:space="preserve"> </w:t>
      </w:r>
      <w:r w:rsidR="0044562C">
        <w:t xml:space="preserve">speichert das Programm folgende </w:t>
      </w:r>
      <w:r w:rsidR="00D72EEF">
        <w:t>Werte</w:t>
      </w:r>
      <w:r w:rsidR="003F4AFC">
        <w:t xml:space="preserve"> aus dem Formular</w:t>
      </w:r>
      <w:r w:rsidR="0044562C">
        <w:t xml:space="preserve"> </w:t>
      </w:r>
      <w:r w:rsidR="00D72EEF">
        <w:t>für die Projekterstellung</w:t>
      </w:r>
      <w:r w:rsidR="003F4AFC">
        <w:t xml:space="preserve"> zusehen in </w:t>
      </w:r>
      <w:r w:rsidR="00515AB9">
        <w:t xml:space="preserve">der </w:t>
      </w:r>
      <w:r w:rsidR="00D72EEF">
        <w:t>Abbildung 30</w:t>
      </w:r>
      <w:r w:rsidR="003F4AFC">
        <w:t xml:space="preserve">, </w:t>
      </w:r>
      <w:r w:rsidR="0044562C">
        <w:t>als Strings:</w:t>
      </w:r>
    </w:p>
    <w:p w14:paraId="2469E27C" w14:textId="2731835E" w:rsidR="003F4AFC" w:rsidRDefault="003F4AFC" w:rsidP="003F4AFC">
      <w:pPr>
        <w:pStyle w:val="Listenabsatz"/>
        <w:numPr>
          <w:ilvl w:val="0"/>
          <w:numId w:val="15"/>
        </w:numPr>
      </w:pPr>
      <w:r>
        <w:t xml:space="preserve">Der </w:t>
      </w:r>
      <w:r w:rsidR="0044562C">
        <w:t>lange Projektname</w:t>
      </w:r>
      <w:r w:rsidR="00E30EB6">
        <w:t xml:space="preserve"> – einzugeben in dem „Project Name (long)“-Texteingabefeld, </w:t>
      </w:r>
      <w:r>
        <w:t>gekennzeichnet als erstes Texteingabefeld in dem bla</w:t>
      </w:r>
      <w:r w:rsidR="00D72EEF">
        <w:t>u markierten Teil der Abbildung 30</w:t>
      </w:r>
    </w:p>
    <w:p w14:paraId="0979727C" w14:textId="49F271F7" w:rsidR="003F4AFC" w:rsidRDefault="003F4AFC" w:rsidP="003F4AFC">
      <w:pPr>
        <w:pStyle w:val="Listenabsatz"/>
        <w:numPr>
          <w:ilvl w:val="0"/>
          <w:numId w:val="15"/>
        </w:numPr>
      </w:pPr>
      <w:r>
        <w:t>D</w:t>
      </w:r>
      <w:r w:rsidR="0044562C">
        <w:t>er kurze Projektname</w:t>
      </w:r>
      <w:r w:rsidR="009317F6">
        <w:t xml:space="preserve"> – einzugeben in dem „Project Name (short)“-Texteingabefeld</w:t>
      </w:r>
      <w:r>
        <w:t>, gekennzeichnet als zweites Texteingabefeld in dem bla</w:t>
      </w:r>
      <w:r w:rsidR="00D72EEF">
        <w:t>u markierten Teil der Abbildung 30</w:t>
      </w:r>
    </w:p>
    <w:p w14:paraId="7EB71151" w14:textId="49F09F34" w:rsidR="003F4AFC" w:rsidRDefault="003F4AFC" w:rsidP="003F4AFC">
      <w:pPr>
        <w:pStyle w:val="Listenabsatz"/>
        <w:numPr>
          <w:ilvl w:val="0"/>
          <w:numId w:val="15"/>
        </w:numPr>
      </w:pPr>
      <w:r>
        <w:t>D</w:t>
      </w:r>
      <w:r w:rsidR="0044562C">
        <w:t>ie Projektbeschreibung</w:t>
      </w:r>
      <w:r w:rsidR="009317F6">
        <w:t xml:space="preserve"> – einzugeben in dem „</w:t>
      </w:r>
      <w:r w:rsidR="004F72F9">
        <w:t>Readme</w:t>
      </w:r>
      <w:r w:rsidR="009317F6">
        <w:t>“-Texteingabefeld</w:t>
      </w:r>
      <w:r>
        <w:t>, gekennzeichnet als drittes Texteingabefeld in dem bla</w:t>
      </w:r>
      <w:r w:rsidR="00D72EEF">
        <w:t>u markierten Teil der Abbildung 30</w:t>
      </w:r>
    </w:p>
    <w:p w14:paraId="18C5B37C" w14:textId="717D94BD" w:rsidR="003F4AFC" w:rsidRDefault="003F4AFC" w:rsidP="003F4AFC">
      <w:pPr>
        <w:pStyle w:val="Listenabsatz"/>
        <w:numPr>
          <w:ilvl w:val="0"/>
          <w:numId w:val="15"/>
        </w:numPr>
      </w:pPr>
      <w:r>
        <w:t>D</w:t>
      </w:r>
      <w:r w:rsidR="0044562C">
        <w:t>er Modulname</w:t>
      </w:r>
      <w:r w:rsidR="009317F6">
        <w:t xml:space="preserve"> – einzugeben in dem „Module Name“-Texteingabefeld</w:t>
      </w:r>
      <w:r>
        <w:t>, gekennzeichnet als Texteingabefeld in dem rot markierten Teil der</w:t>
      </w:r>
      <w:r w:rsidR="00D72EEF">
        <w:t xml:space="preserve"> Abbildung 30</w:t>
      </w:r>
    </w:p>
    <w:p w14:paraId="38115C67" w14:textId="67315106" w:rsidR="00FC5CA3" w:rsidRPr="00C0171B" w:rsidRDefault="003F4AFC" w:rsidP="003F4AFC">
      <w:pPr>
        <w:pStyle w:val="Listenabsatz"/>
        <w:numPr>
          <w:ilvl w:val="0"/>
          <w:numId w:val="15"/>
        </w:numPr>
      </w:pPr>
      <w:r>
        <w:lastRenderedPageBreak/>
        <w:t xml:space="preserve">Der </w:t>
      </w:r>
      <w:r w:rsidR="0044562C">
        <w:t>Speicherort des Projektes</w:t>
      </w:r>
      <w:r w:rsidR="009317F6">
        <w:t xml:space="preserve"> – einzugeben in dem „Target Directory“-Texteingabefeld</w:t>
      </w:r>
      <w:r>
        <w:t>, gekennzeichnet als Texteingabefeld in dem pin</w:t>
      </w:r>
      <w:r w:rsidR="00D72EEF">
        <w:t>k markierten Teil der Abbildung 30</w:t>
      </w:r>
    </w:p>
    <w:p w14:paraId="1F6FB5CD" w14:textId="4F182BE0" w:rsidR="003F4AFC" w:rsidRPr="00FC5CA3" w:rsidRDefault="00C0171B" w:rsidP="003F4AFC">
      <w:r>
        <w:t>In dem zweiten Teilschritt</w:t>
      </w:r>
      <w:r w:rsidR="00C37C2B">
        <w:t>, der sich auf die Operation „Check formular value</w:t>
      </w:r>
      <w:r w:rsidR="00D72EEF">
        <w:t>s“ in der Abbildung 31</w:t>
      </w:r>
      <w:r w:rsidR="00C37C2B">
        <w:t xml:space="preserve"> bezieht,</w:t>
      </w:r>
      <w:r>
        <w:t xml:space="preserve"> werden die gespeicherten Werte des ersten Teilschritts überprüft. Diese Überprüfung wird mithilfe eines zusätzlichen </w:t>
      </w:r>
      <w:r w:rsidR="00BA3CA1">
        <w:t>Hilfsdiagramm</w:t>
      </w:r>
      <w:r>
        <w:t xml:space="preserve"> erklärt:</w:t>
      </w:r>
    </w:p>
    <w:p w14:paraId="563B5C14" w14:textId="6D44B32E" w:rsidR="00732BE0" w:rsidRDefault="00D6681C" w:rsidP="00732BE0">
      <w:pPr>
        <w:keepNext/>
      </w:pPr>
      <w:r>
        <w:rPr>
          <w:noProof/>
          <w:lang w:eastAsia="de-DE"/>
        </w:rPr>
        <w:pict w14:anchorId="6A586679">
          <v:shape id="_x0000_i1029" type="#_x0000_t75" style="width:453.75pt;height:164.25pt">
            <v:imagedata r:id="rId57" o:title="Check der Projekterstellungsformularwerte"/>
          </v:shape>
        </w:pict>
      </w:r>
    </w:p>
    <w:p w14:paraId="0DC696E4" w14:textId="16D963E8" w:rsidR="00C0171B" w:rsidRPr="00C0171B" w:rsidRDefault="00732BE0" w:rsidP="00C0171B">
      <w:pPr>
        <w:pStyle w:val="Beschriftung"/>
      </w:pPr>
      <w:bookmarkStart w:id="72" w:name="_Toc95985495"/>
      <w:r>
        <w:t xml:space="preserve">Abbildung </w:t>
      </w:r>
      <w:fldSimple w:instr=" SEQ Abbildung \* ARABIC ">
        <w:r w:rsidR="00A82F32">
          <w:rPr>
            <w:noProof/>
          </w:rPr>
          <w:t>32</w:t>
        </w:r>
      </w:fldSimple>
      <w:r>
        <w:t xml:space="preserve">: Flussdiagramm für den Check der </w:t>
      </w:r>
      <w:r w:rsidR="00DA5A33">
        <w:t>Projekterstellungsf</w:t>
      </w:r>
      <w:r>
        <w:t>ormularwerte</w:t>
      </w:r>
      <w:bookmarkEnd w:id="72"/>
    </w:p>
    <w:p w14:paraId="1DF7EF9E" w14:textId="17AD079A" w:rsidR="00FE30DB" w:rsidRDefault="00D72EEF" w:rsidP="003F4AFC">
      <w:r>
        <w:t>In der Abbildung 32</w:t>
      </w:r>
      <w:r w:rsidR="00C0171B">
        <w:t xml:space="preserve">, ist der Überprüfungsprozess </w:t>
      </w:r>
      <w:r w:rsidR="002659C1">
        <w:t xml:space="preserve">der eingegeben Werte </w:t>
      </w:r>
      <w:r w:rsidR="00C0171B">
        <w:t xml:space="preserve">bzw. der </w:t>
      </w:r>
      <w:r w:rsidR="00B459DC">
        <w:t xml:space="preserve">Ablauf des </w:t>
      </w:r>
      <w:r w:rsidR="00C0171B">
        <w:t>zweite</w:t>
      </w:r>
      <w:r w:rsidR="00B459DC">
        <w:t>n</w:t>
      </w:r>
      <w:r w:rsidR="00C0171B">
        <w:t xml:space="preserve"> Teilschritt</w:t>
      </w:r>
      <w:r w:rsidR="002659C1">
        <w:t>s de</w:t>
      </w:r>
      <w:r w:rsidR="003A5BE5">
        <w:t>s gesamten</w:t>
      </w:r>
      <w:r w:rsidR="002659C1">
        <w:t xml:space="preserve"> Projekterstellung</w:t>
      </w:r>
      <w:r w:rsidR="003A5BE5">
        <w:t>sprozesses</w:t>
      </w:r>
      <w:r w:rsidR="002659C1">
        <w:t>, dargestellt in</w:t>
      </w:r>
      <w:r>
        <w:t xml:space="preserve"> der Abbildung 31</w:t>
      </w:r>
      <w:r w:rsidR="002659C1">
        <w:t xml:space="preserve">, </w:t>
      </w:r>
      <w:r w:rsidR="00C0171B">
        <w:t>zusehen.</w:t>
      </w:r>
      <w:r w:rsidR="00B459DC">
        <w:t xml:space="preserve"> Dabei wird als erstes</w:t>
      </w:r>
      <w:r w:rsidR="0098739F">
        <w:t>, zusehen als Operation „Check if all text inputs a</w:t>
      </w:r>
      <w:r>
        <w:t>re filled out“ in der Abbildung 32</w:t>
      </w:r>
      <w:r w:rsidR="0098739F">
        <w:t>,</w:t>
      </w:r>
      <w:r w:rsidR="00B459DC">
        <w:t xml:space="preserve"> überprüft, ob die gespeicherten Strings aus dem ersten Teilschritt leere Strings sind</w:t>
      </w:r>
      <w:r w:rsidR="00314C0C">
        <w:t>, bzw. ob in einem Texteingabefeld kein Wert eingeben wurde</w:t>
      </w:r>
      <w:r w:rsidR="00B459DC">
        <w:t xml:space="preserve">. Diese Überprüfung erfolgt nacheinander für jeden String. </w:t>
      </w:r>
      <w:r w:rsidR="00314C0C">
        <w:t>Ist ein String leer, wird eine entsprechende Error-Nachricht in der GUI ausgegeben und der gesamte Prozess der Projekterstellung gestoppt.</w:t>
      </w:r>
    </w:p>
    <w:p w14:paraId="1EB57D00" w14:textId="6ED8503C" w:rsidR="003F4AFC" w:rsidRDefault="00314C0C" w:rsidP="003F4AFC">
      <w:r>
        <w:t xml:space="preserve">Wenn die Strings nicht leer sind, bzw. in jedes Texteingabefeld ein Wert eingeben wurde, wird </w:t>
      </w:r>
      <w:r w:rsidR="00FE30DB">
        <w:t>überprüft, ob der kurze Projektname ein unzulässiges Zeichen enthält</w:t>
      </w:r>
      <w:r w:rsidR="0098739F">
        <w:t>, zusehen als Operation „Check if entered short project name contains a URL-reser</w:t>
      </w:r>
      <w:r w:rsidR="00D72EEF">
        <w:t>ved character“ in der Abbildung 32</w:t>
      </w:r>
      <w:r w:rsidR="0098739F">
        <w:t>.</w:t>
      </w:r>
      <w:r w:rsidR="00FE30DB">
        <w:t xml:space="preserve"> Diese Zeichen beziehen sich dabei auf die reservierten Zeichen einer URL. Dazu erstellt das Programm eine Liste mit allen reservierten Zeichen einer URL, wobei die Zeichen als Strings in der Liste gespeichert sind. Anschließend wird kontrolliert, ob sich eines dieser Zeichen in der Liste in dem String des kurzen Projektnamens befindet. Falls dies der Fall ist, wird eine entsprechende </w:t>
      </w:r>
      <w:r w:rsidR="00FE30DB">
        <w:lastRenderedPageBreak/>
        <w:t>Error-Nachricht in der GUI ausgegeben und der gesamte Prozess der Projekterstellung gestoppt.</w:t>
      </w:r>
    </w:p>
    <w:p w14:paraId="3CD37C5B" w14:textId="34D7092D" w:rsidR="002659C1" w:rsidRPr="002659C1" w:rsidRDefault="002659C1" w:rsidP="003F4AFC">
      <w:r>
        <w:t>Nachdem alle Werte überprüft wurden, startet der dritte Teilschritt</w:t>
      </w:r>
      <w:r w:rsidR="00C37C2B">
        <w:t>, der sich auf die Operation „Create project with entered short</w:t>
      </w:r>
      <w:r w:rsidR="00D72EEF">
        <w:t xml:space="preserve"> project name“ in der Abbildung 31</w:t>
      </w:r>
      <w:r w:rsidR="00C37C2B">
        <w:t xml:space="preserve"> bezieht</w:t>
      </w:r>
      <w:r>
        <w:t xml:space="preserve">. </w:t>
      </w:r>
      <w:r w:rsidR="002118C6">
        <w:t xml:space="preserve">In diesem </w:t>
      </w:r>
      <w:r w:rsidR="00C37C2B">
        <w:t>T</w:t>
      </w:r>
      <w:r w:rsidR="002118C6">
        <w:t xml:space="preserve">eilschritt wird das neue Projekt erstellt und dabei alle Dateien, die in dem letzten Kapitel 6.1 erklärt wurden, konfiguriert. Dieser Prozess wird mithilfe eines </w:t>
      </w:r>
      <w:r w:rsidR="00BA3CA1">
        <w:t>weiteren Hilfsdiagramm</w:t>
      </w:r>
      <w:r w:rsidR="002118C6">
        <w:t xml:space="preserve"> erklärt:</w:t>
      </w:r>
    </w:p>
    <w:p w14:paraId="32A657E6" w14:textId="0895B7A2" w:rsidR="00732BE0" w:rsidRDefault="00774E7E" w:rsidP="00732BE0">
      <w:pPr>
        <w:keepNext/>
      </w:pPr>
      <w:r>
        <w:rPr>
          <w:noProof/>
          <w:lang w:eastAsia="de-DE"/>
        </w:rPr>
        <w:pict w14:anchorId="397B69CD">
          <v:shape id="_x0000_i1054" type="#_x0000_t75" style="width:449.25pt;height:156pt">
            <v:imagedata r:id="rId58" o:title="Erstellung des Projektordners"/>
          </v:shape>
        </w:pict>
      </w:r>
    </w:p>
    <w:p w14:paraId="7858008E" w14:textId="208FEBA9" w:rsidR="002118C6" w:rsidRDefault="00732BE0" w:rsidP="00FC5CA3">
      <w:pPr>
        <w:pStyle w:val="Beschriftung"/>
      </w:pPr>
      <w:bookmarkStart w:id="73" w:name="_Toc95985496"/>
      <w:r>
        <w:t xml:space="preserve">Abbildung </w:t>
      </w:r>
      <w:fldSimple w:instr=" SEQ Abbildung \* ARABIC ">
        <w:r w:rsidR="00A82F32">
          <w:rPr>
            <w:noProof/>
          </w:rPr>
          <w:t>33</w:t>
        </w:r>
      </w:fldSimple>
      <w:r>
        <w:t>: Flussdiagramm für Erstellung des Projektordners</w:t>
      </w:r>
      <w:bookmarkEnd w:id="73"/>
    </w:p>
    <w:p w14:paraId="276F8584" w14:textId="3A6CB6AA" w:rsidR="0073062C" w:rsidRDefault="00D72EEF" w:rsidP="002118C6">
      <w:r>
        <w:t>In der Abbildung 33</w:t>
      </w:r>
      <w:r w:rsidR="002118C6">
        <w:t xml:space="preserve"> ist der Ablauf für die </w:t>
      </w:r>
      <w:r w:rsidR="003A5BE5">
        <w:t>Erstellung des neuen Projektes</w:t>
      </w:r>
      <w:r w:rsidR="002118C6">
        <w:t xml:space="preserve"> und die Konfiguration der entsprechenden Dateien </w:t>
      </w:r>
      <w:r w:rsidR="003A5BE5">
        <w:t>bzw. der dritte Teilschritt des gesamten Projekterstellungsprozesse</w:t>
      </w:r>
      <w:r>
        <w:t>s, dargestellt in der Abbildung 31</w:t>
      </w:r>
      <w:r w:rsidR="003A5BE5">
        <w:t xml:space="preserve">, </w:t>
      </w:r>
      <w:r w:rsidR="002118C6">
        <w:t xml:space="preserve">zusehen. </w:t>
      </w:r>
      <w:r w:rsidR="00E30EB6">
        <w:t>Dabei wird als erstes</w:t>
      </w:r>
      <w:r w:rsidR="00367C29">
        <w:t>, zusehen als Operation „Create new Project directory in the entered sav</w:t>
      </w:r>
      <w:r>
        <w:t>ing directory“ in der Abbildung 33</w:t>
      </w:r>
      <w:r w:rsidR="00367C29">
        <w:t>,</w:t>
      </w:r>
      <w:r w:rsidR="00E30EB6">
        <w:t xml:space="preserve"> ein neues Projekt bzw. ein neuer Ordner in dem eingegeben</w:t>
      </w:r>
      <w:r>
        <w:t>en</w:t>
      </w:r>
      <w:r w:rsidR="00E30EB6">
        <w:t xml:space="preserve"> Speicherort</w:t>
      </w:r>
      <w:r w:rsidR="00367C29">
        <w:t xml:space="preserve"> erstellt. Der Speicherort wurde dafür </w:t>
      </w:r>
      <w:r w:rsidR="00E30EB6">
        <w:t>als Pfad in das „</w:t>
      </w:r>
      <w:r w:rsidR="009317F6">
        <w:t xml:space="preserve">Target </w:t>
      </w:r>
      <w:r w:rsidR="00E30EB6">
        <w:t>Directory“-Texteingabefeld, gekennzeichnet als Texteingabefeld des pink ma</w:t>
      </w:r>
      <w:r>
        <w:t>rkierten Teils in der Abbildung 30</w:t>
      </w:r>
      <w:r w:rsidR="009317F6">
        <w:t>, eingeben</w:t>
      </w:r>
      <w:r w:rsidR="00E30EB6">
        <w:t>.</w:t>
      </w:r>
      <w:r w:rsidR="009317F6">
        <w:t xml:space="preserve"> Das neue Projekt bzw. der neue Ordner besitzt dabei den Namen, der als Wert in das „Project Name (short)“-Texteingabefeld, gekennzeichnet als zweites Texteingabefeld des blau ma</w:t>
      </w:r>
      <w:r>
        <w:t>rkierten Teils in der Abbildung 30</w:t>
      </w:r>
      <w:r w:rsidR="009317F6">
        <w:t>, eingeben wurde.</w:t>
      </w:r>
    </w:p>
    <w:p w14:paraId="6A5EE8FE" w14:textId="136F71EE" w:rsidR="00916DF4" w:rsidRDefault="004F72F9" w:rsidP="002118C6">
      <w:r>
        <w:t>Als nächstes</w:t>
      </w:r>
      <w:r w:rsidR="00367C29">
        <w:t>, zusehen als Operation „Copy Project-template content into</w:t>
      </w:r>
      <w:r w:rsidR="00D72EEF">
        <w:t xml:space="preserve"> the Project“ in der Abbildung 33</w:t>
      </w:r>
      <w:r w:rsidR="00367C29">
        <w:t>,</w:t>
      </w:r>
      <w:r>
        <w:t xml:space="preserve"> </w:t>
      </w:r>
      <w:r w:rsidR="007925E2">
        <w:t xml:space="preserve">kopiert das Programm den Inhalt der Projekt-Schablone, die in dem Kapitel 6.1 erklärt wurde, in das neue erstellte Projekt. </w:t>
      </w:r>
      <w:r w:rsidR="0090605A">
        <w:t xml:space="preserve">Nachfolgend wird </w:t>
      </w:r>
      <w:r w:rsidR="00B55F51">
        <w:t xml:space="preserve">sowohl </w:t>
      </w:r>
      <w:r w:rsidR="0090605A">
        <w:t xml:space="preserve">der </w:t>
      </w:r>
      <w:r w:rsidR="00B55F51">
        <w:t>Lizenzen-Unterordner, gekennzeichnet durch den „licenses“-Unterordner</w:t>
      </w:r>
      <w:r w:rsidR="00D72EEF">
        <w:t xml:space="preserve"> in der Abbildung 27</w:t>
      </w:r>
      <w:r w:rsidR="00B55F51">
        <w:t xml:space="preserve"> des Kapitels 6.1, als auch der Inhalt des Quellen-Unterordner, gekennzeichnet durch des „source</w:t>
      </w:r>
      <w:r w:rsidR="00D72EEF">
        <w:t>s“-Unterordner in der Abbildung 27</w:t>
      </w:r>
      <w:r w:rsidR="00B55F51">
        <w:t xml:space="preserve"> des Kapitels 6.1, </w:t>
      </w:r>
      <w:r w:rsidR="00B55F51">
        <w:lastRenderedPageBreak/>
        <w:t>aus dem neuen Projekt gelöscht. Der Quellen-Unterorder bleibt allerdings in dem neuen Projekt bestehen.</w:t>
      </w:r>
    </w:p>
    <w:p w14:paraId="7FB190E9" w14:textId="4E4543C9" w:rsidR="0090605A" w:rsidRDefault="00916DF4" w:rsidP="002118C6">
      <w:r>
        <w:t>Danach</w:t>
      </w:r>
      <w:r w:rsidR="00774E7E">
        <w:t>, gekennzeichnet durch die Operation „</w:t>
      </w:r>
      <w:r w:rsidR="00774E7E" w:rsidRPr="00774E7E">
        <w:t>Create project_config JSON file and add it to project</w:t>
      </w:r>
      <w:r w:rsidR="00774E7E">
        <w:t xml:space="preserve">“ in der Abbildung 33, </w:t>
      </w:r>
      <w:r>
        <w:t xml:space="preserve">erstellt das Programm eine JSON-Datei, in der alle Metadaten des Projektes </w:t>
      </w:r>
      <w:r w:rsidR="001E7970">
        <w:t xml:space="preserve">gespeichert sind, und fügt diese dem Projekt hinzu. </w:t>
      </w:r>
      <w:r w:rsidR="00190CF4">
        <w:t>Die JSON-Datei wird mithilfe eines Python Dictionar</w:t>
      </w:r>
      <w:r w:rsidR="00D760C1">
        <w:t>y erstellt, d</w:t>
      </w:r>
      <w:r w:rsidR="007C1192">
        <w:t>as</w:t>
      </w:r>
      <w:r w:rsidR="00D760C1">
        <w:t xml:space="preserve"> gleich wie die JSON-Datei aufgebaut ist.</w:t>
      </w:r>
      <w:r w:rsidR="00190CF4">
        <w:t xml:space="preserve"> </w:t>
      </w:r>
      <w:r w:rsidR="005A633F">
        <w:t>Die Abbildung 34</w:t>
      </w:r>
      <w:r w:rsidR="006831B5">
        <w:t xml:space="preserve"> zeigt eine beispielhafte JSON-Datei für ein </w:t>
      </w:r>
      <w:r w:rsidR="003B7F43">
        <w:t>Test-</w:t>
      </w:r>
      <w:r w:rsidR="006831B5">
        <w:t>Projekt</w:t>
      </w:r>
      <w:r w:rsidR="003B7F43">
        <w:t>.</w:t>
      </w:r>
      <w:r w:rsidR="00190CF4">
        <w:t xml:space="preserve"> Die booleschen Werte sind dabei die Status der Checkboxen, die in dem rot m</w:t>
      </w:r>
      <w:r w:rsidR="00D72EEF">
        <w:t>arkierten Teil in der Abbildung 30</w:t>
      </w:r>
      <w:r w:rsidR="00190CF4">
        <w:t xml:space="preserve"> dargestellt sind.</w:t>
      </w:r>
    </w:p>
    <w:p w14:paraId="72B1DBFD" w14:textId="611A7269" w:rsidR="006831B5" w:rsidRDefault="00190CF4" w:rsidP="006831B5">
      <w:pPr>
        <w:keepNext/>
        <w:jc w:val="center"/>
      </w:pPr>
      <w:r>
        <w:rPr>
          <w:noProof/>
          <w:lang w:eastAsia="de-DE"/>
        </w:rPr>
        <w:drawing>
          <wp:inline distT="0" distB="0" distL="0" distR="0" wp14:anchorId="4EA41018" wp14:editId="070A3C6B">
            <wp:extent cx="2790825" cy="1876425"/>
            <wp:effectExtent l="0" t="0" r="9525" b="9525"/>
            <wp:docPr id="39" name="Grafik 3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Grafik 39" descr="Ein Bild, das Text enthält.&#10;&#10;Automatisch generierte Beschreibung"/>
                    <pic:cNvPicPr/>
                  </pic:nvPicPr>
                  <pic:blipFill>
                    <a:blip r:embed="rId59"/>
                    <a:stretch>
                      <a:fillRect/>
                    </a:stretch>
                  </pic:blipFill>
                  <pic:spPr>
                    <a:xfrm>
                      <a:off x="0" y="0"/>
                      <a:ext cx="2790825" cy="1876425"/>
                    </a:xfrm>
                    <a:prstGeom prst="rect">
                      <a:avLst/>
                    </a:prstGeom>
                  </pic:spPr>
                </pic:pic>
              </a:graphicData>
            </a:graphic>
          </wp:inline>
        </w:drawing>
      </w:r>
    </w:p>
    <w:p w14:paraId="0EE3EB53" w14:textId="5018B503" w:rsidR="006831B5" w:rsidRDefault="006831B5" w:rsidP="006831B5">
      <w:pPr>
        <w:pStyle w:val="Beschriftung"/>
        <w:jc w:val="center"/>
      </w:pPr>
      <w:bookmarkStart w:id="74" w:name="_Toc95985497"/>
      <w:r>
        <w:t xml:space="preserve">Abbildung </w:t>
      </w:r>
      <w:fldSimple w:instr=" SEQ Abbildung \* ARABIC ">
        <w:r w:rsidR="00A82F32">
          <w:rPr>
            <w:noProof/>
          </w:rPr>
          <w:t>34</w:t>
        </w:r>
      </w:fldSimple>
      <w:r>
        <w:t>: Projekt-Konfiguration JSON-Datei</w:t>
      </w:r>
      <w:bookmarkEnd w:id="74"/>
    </w:p>
    <w:p w14:paraId="21233F03" w14:textId="4B7D9FF8" w:rsidR="004F72F9" w:rsidRDefault="00D760C1" w:rsidP="002118C6">
      <w:r>
        <w:t>Mithilfe des Python Dictionary</w:t>
      </w:r>
      <w:r w:rsidR="007925E2">
        <w:t xml:space="preserve"> wird </w:t>
      </w:r>
      <w:r>
        <w:t>als nächstes</w:t>
      </w:r>
      <w:r w:rsidR="00367C29">
        <w:t>, zusehen als Operation „Hand</w:t>
      </w:r>
      <w:r w:rsidR="00A059AB">
        <w:t>le Checkboxes“ in der Abbildung 33</w:t>
      </w:r>
      <w:r w:rsidR="00367C29">
        <w:t xml:space="preserve">, </w:t>
      </w:r>
      <w:r w:rsidR="007925E2">
        <w:t xml:space="preserve">der Status der Checkboxen, gekennzeichnet durch die Checkboxen in dem rot markierten </w:t>
      </w:r>
      <w:r w:rsidR="00B55F51">
        <w:t>Teil</w:t>
      </w:r>
      <w:r w:rsidR="00A059AB">
        <w:t xml:space="preserve"> in der Abbildung 30</w:t>
      </w:r>
      <w:r w:rsidR="007925E2">
        <w:t xml:space="preserve">, überprüft. </w:t>
      </w:r>
      <w:r w:rsidR="00A059AB">
        <w:t>Wie in Kapitel 6</w:t>
      </w:r>
      <w:r w:rsidR="00B55F51">
        <w:t xml:space="preserve">.1 erklärt, </w:t>
      </w:r>
      <w:r w:rsidR="00D628E9">
        <w:t xml:space="preserve">werden dem neuen Projekt, durch Markieren der Checkboxen, ein oder mehrere vordefinierte Konfigurationsdateien hinzugefügt. Durch die Kopie der Projekt-Schablone besitzt das neue Projekt allerdings </w:t>
      </w:r>
      <w:r w:rsidR="00BF43A2">
        <w:t xml:space="preserve">schon </w:t>
      </w:r>
      <w:r w:rsidR="00D628E9">
        <w:t>alle Konfigurationsdateien</w:t>
      </w:r>
      <w:r w:rsidR="00BF43A2">
        <w:t xml:space="preserve"> – auch diejenigen, die in dem neuen Projekt nicht benötigt werden.</w:t>
      </w:r>
      <w:r w:rsidR="00D628E9">
        <w:t xml:space="preserve"> Deshalb wird bei der Überprüfung nur nach unmarkierten Checkboxen gesucht. Die Überprüfung erfolgt dabei nacheinander für jede Checkbox. Falls eine Checkbox unmarkiert ist, der Status der Checkbox also </w:t>
      </w:r>
      <w:r w:rsidR="00D628E9" w:rsidRPr="00D628E9">
        <w:rPr>
          <w:i/>
          <w:iCs/>
        </w:rPr>
        <w:t>False</w:t>
      </w:r>
      <w:r w:rsidR="00D628E9">
        <w:t xml:space="preserve"> ist, werden die entsprechenden Konfigurationsdateien aus dem neuen Projekt gelöscht</w:t>
      </w:r>
      <w:r w:rsidR="00BF43A2">
        <w:t>.</w:t>
      </w:r>
    </w:p>
    <w:p w14:paraId="538FA10B" w14:textId="0D293182" w:rsidR="00D628E9" w:rsidRDefault="007F18D4" w:rsidP="002118C6">
      <w:r>
        <w:t>Im Anschluss daran</w:t>
      </w:r>
      <w:r w:rsidR="00367C29">
        <w:t>, zusehen als Operation „Copy selected license file from Project-Templa</w:t>
      </w:r>
      <w:r w:rsidR="00A059AB">
        <w:t>te to Project“ in der Abbildung 33</w:t>
      </w:r>
      <w:r w:rsidR="00367C29">
        <w:t>,</w:t>
      </w:r>
      <w:r>
        <w:t xml:space="preserve"> überprüft das Programm welcher Wert in der „License Type“-DopDown-Liste, gekennzeichnet durch die</w:t>
      </w:r>
      <w:r w:rsidR="00BC7408">
        <w:t xml:space="preserve"> zweite </w:t>
      </w:r>
      <w:r>
        <w:t>DropDown-Liste in de</w:t>
      </w:r>
      <w:r w:rsidR="00BC7408">
        <w:t>m rot markierten Teil in der Abbildu</w:t>
      </w:r>
      <w:r w:rsidR="00460D2A">
        <w:t>ng 30</w:t>
      </w:r>
      <w:r w:rsidR="00BC7408">
        <w:t xml:space="preserve">, ausgewählt wurde. Dieser Wert entspricht </w:t>
      </w:r>
      <w:r w:rsidR="00BC7408">
        <w:lastRenderedPageBreak/>
        <w:t>dem gleichnamigen Lizenztyp-Ordner</w:t>
      </w:r>
      <w:r w:rsidR="00E478A4">
        <w:t>, gekennzeichnet durch die „License_1“- / „License_2“- und „Lic</w:t>
      </w:r>
      <w:r w:rsidR="00A059AB">
        <w:t>ense_3“-Ordner in der Abbildung 27</w:t>
      </w:r>
      <w:r w:rsidR="00BC7408">
        <w:t xml:space="preserve"> </w:t>
      </w:r>
      <w:r w:rsidR="00E478A4">
        <w:t xml:space="preserve">des Kapitels 6.1, </w:t>
      </w:r>
      <w:r w:rsidR="00BC7408">
        <w:t>in dem Lizenzen-</w:t>
      </w:r>
      <w:r w:rsidR="00E478A4">
        <w:t>Ordner</w:t>
      </w:r>
      <w:r w:rsidR="00BC7408">
        <w:t>, gekennzeichnet durch den „licenses</w:t>
      </w:r>
      <w:r w:rsidR="00A059AB">
        <w:t>“-Unterordner in der Abbildung 27</w:t>
      </w:r>
      <w:r w:rsidR="00BC7408">
        <w:t xml:space="preserve"> des Kapitels 6.1, der Projekt-Schablone. Der Inhalt dieses</w:t>
      </w:r>
      <w:r w:rsidR="00E478A4">
        <w:t xml:space="preserve"> </w:t>
      </w:r>
      <w:r w:rsidR="00BC7408">
        <w:t>Lizenztyp-Ordners</w:t>
      </w:r>
      <w:r w:rsidR="00FA63A8">
        <w:t xml:space="preserve"> </w:t>
      </w:r>
      <w:r w:rsidR="00E478A4">
        <w:t>wird anschließend in das neue Projekt kopiert.</w:t>
      </w:r>
    </w:p>
    <w:p w14:paraId="3CB17909" w14:textId="6E8D8876" w:rsidR="0045180A" w:rsidRDefault="00E478A4" w:rsidP="002118C6">
      <w:r>
        <w:t xml:space="preserve">Als </w:t>
      </w:r>
      <w:r w:rsidR="002259B9">
        <w:t>nächstes, zusehen als Operation „Write current date to C</w:t>
      </w:r>
      <w:r w:rsidR="00A059AB">
        <w:t>hangelog file“ in der Abbildung 33</w:t>
      </w:r>
      <w:r w:rsidR="002259B9">
        <w:t xml:space="preserve">, </w:t>
      </w:r>
      <w:r w:rsidR="0045180A">
        <w:t>öffnet das Programm</w:t>
      </w:r>
      <w:r>
        <w:t xml:space="preserve"> die Änderungsprotokoll-Datei, gekennzeichnet durch die „</w:t>
      </w:r>
      <w:r w:rsidR="0045180A">
        <w:t>CHANGELOG</w:t>
      </w:r>
      <w:r w:rsidR="00A059AB">
        <w:t>“-Datei in der Abbildung 27</w:t>
      </w:r>
      <w:r>
        <w:t xml:space="preserve"> des Kapitels 6.1, </w:t>
      </w:r>
      <w:r w:rsidR="0045180A">
        <w:t>des neuen Projektes, fügt ihr das Datum der Projekterstellung hinzu und schließt die Datei anschließend wieder.</w:t>
      </w:r>
    </w:p>
    <w:p w14:paraId="3DE46840" w14:textId="33420065" w:rsidR="0045180A" w:rsidRDefault="0045180A" w:rsidP="002118C6">
      <w:r>
        <w:t>Danach</w:t>
      </w:r>
      <w:r w:rsidR="002259B9">
        <w:t>, zusehen als Operation „Create selected Module with entere</w:t>
      </w:r>
      <w:r w:rsidR="00A059AB">
        <w:t>d module name“ in der Abbildung 33</w:t>
      </w:r>
      <w:r w:rsidR="002259B9">
        <w:t>,</w:t>
      </w:r>
      <w:r>
        <w:t xml:space="preserve"> erstellt das Programm ein neues Projektmodul in dem neuen Projekt. Dazu wird zuerst geprüft welcher Wert in der Projekttyp-DropDown-Liste, gekennzeichnet durch die „Project Type“-Drop</w:t>
      </w:r>
      <w:r w:rsidR="00FA63A8">
        <w:t>D</w:t>
      </w:r>
      <w:r w:rsidR="00A059AB">
        <w:t>own-Liste in der Abbildung 30</w:t>
      </w:r>
      <w:r>
        <w:t xml:space="preserve"> ausgewählt wurde</w:t>
      </w:r>
      <w:r w:rsidR="00FA63A8">
        <w:t xml:space="preserve">. Dieser Wert entspricht dem gleichnamigen Projekttyp-Ordner, gekennzeichnet durch die „Header Only Module“- / „Internal Library Module“- und „Main Runnable </w:t>
      </w:r>
      <w:r w:rsidR="00A059AB">
        <w:t>Module“-Ordner in der Abbildung 27</w:t>
      </w:r>
      <w:r w:rsidR="00FA63A8">
        <w:t xml:space="preserve"> des Kapitels 6.1, in dem Quellen-Ordner, gekennzeichnet durch den „source</w:t>
      </w:r>
      <w:r w:rsidR="00A059AB">
        <w:t>s“-Unterordner in der Abbildung 27</w:t>
      </w:r>
      <w:r w:rsidR="00FA63A8">
        <w:t xml:space="preserve"> des Kapitels 6.1, der Projekt-Schablone. Der entsprechende Projekttyp-Ordner wird anschließend, inklusive Inhalt, in den „sources“-Ordner des neuen Projektes kopiert.</w:t>
      </w:r>
    </w:p>
    <w:p w14:paraId="62FF3E7E" w14:textId="0112A76D" w:rsidR="00FA63A8" w:rsidRDefault="00FA63A8" w:rsidP="002118C6">
      <w:r>
        <w:t>Als letztes</w:t>
      </w:r>
      <w:r w:rsidR="002259B9">
        <w:t>, zusehen als Operation „Add all entered authors into the</w:t>
      </w:r>
      <w:r w:rsidR="00A059AB">
        <w:t xml:space="preserve"> Authors file“ in der Abbildung 33</w:t>
      </w:r>
      <w:r w:rsidR="002259B9">
        <w:t>,</w:t>
      </w:r>
      <w:r>
        <w:t xml:space="preserve"> öffnet das Programm die Autoren-Datei, gekennzeichnet durch die „</w:t>
      </w:r>
      <w:r w:rsidR="00A059AB">
        <w:t xml:space="preserve">AUTHORS“-Datei in der Abbildung 27 </w:t>
      </w:r>
      <w:r>
        <w:t xml:space="preserve">des Kapitels 6.1, fügt ihr alle </w:t>
      </w:r>
      <w:r w:rsidR="00A819DA">
        <w:t>Autorennamen, die in dem Listen-Widget des grün</w:t>
      </w:r>
      <w:r w:rsidR="00A059AB">
        <w:t xml:space="preserve"> markierten Teils der Abbildung 30</w:t>
      </w:r>
      <w:r w:rsidR="00A819DA">
        <w:t xml:space="preserve"> aufgelistet sind, hinzu und schließt die Datei anschließend wieder.</w:t>
      </w:r>
      <w:r w:rsidR="003E511B">
        <w:t xml:space="preserve"> Dadurch endet der dritte Teilschritt des gesamten Projekterstellungsproz</w:t>
      </w:r>
      <w:r w:rsidR="00A059AB">
        <w:t>esses, welcher in der Abbildung 31</w:t>
      </w:r>
      <w:r w:rsidR="003E511B">
        <w:t xml:space="preserve"> dargestellt ist.</w:t>
      </w:r>
    </w:p>
    <w:p w14:paraId="5181D305" w14:textId="0F05EE7C" w:rsidR="003E511B" w:rsidRPr="000A10AA" w:rsidRDefault="003E511B" w:rsidP="00873F23">
      <w:r>
        <w:t>In dem vierten Teilschritt</w:t>
      </w:r>
      <w:r w:rsidR="00383A1A">
        <w:t xml:space="preserve">, der sich auf die Operation „Go back to the </w:t>
      </w:r>
      <w:r w:rsidR="00A059AB">
        <w:t>GUI main menu“ in der Abbildung 31</w:t>
      </w:r>
      <w:r w:rsidR="00383A1A">
        <w:rPr>
          <w:b/>
          <w:bCs/>
        </w:rPr>
        <w:t xml:space="preserve"> </w:t>
      </w:r>
      <w:r w:rsidR="00383A1A" w:rsidRPr="00383A1A">
        <w:t>bezieht,</w:t>
      </w:r>
      <w:r>
        <w:t xml:space="preserve"> </w:t>
      </w:r>
      <w:r w:rsidR="00C440ED">
        <w:t>wechselt die GUI das Fenster wieder zurück auf das Hauptmenü</w:t>
      </w:r>
      <w:r w:rsidR="007D2D19">
        <w:t>, wodurch der Prozess</w:t>
      </w:r>
      <w:r w:rsidR="00C440ED">
        <w:t xml:space="preserve"> </w:t>
      </w:r>
      <w:r w:rsidR="007D2D19">
        <w:t>der</w:t>
      </w:r>
      <w:r w:rsidR="00C440ED">
        <w:t xml:space="preserve"> Projekterstellung</w:t>
      </w:r>
      <w:r w:rsidR="007D2D19">
        <w:t xml:space="preserve"> beendet wird</w:t>
      </w:r>
      <w:r w:rsidR="00C440ED">
        <w:t>.</w:t>
      </w:r>
    </w:p>
    <w:p w14:paraId="140BFA2A" w14:textId="36879089" w:rsidR="005D341E" w:rsidRDefault="005D341E" w:rsidP="005D341E">
      <w:pPr>
        <w:pStyle w:val="berschrift3"/>
        <w:numPr>
          <w:ilvl w:val="2"/>
          <w:numId w:val="1"/>
        </w:numPr>
      </w:pPr>
      <w:bookmarkStart w:id="75" w:name="_Toc95927030"/>
      <w:r>
        <w:lastRenderedPageBreak/>
        <w:t>Fenster für die Projektaktualisierung</w:t>
      </w:r>
      <w:bookmarkEnd w:id="75"/>
    </w:p>
    <w:p w14:paraId="76EDAD17" w14:textId="7B362D33" w:rsidR="00C01C98" w:rsidRPr="00306F50" w:rsidRDefault="00306F50" w:rsidP="00306F50">
      <w:r>
        <w:t xml:space="preserve">In diesem Kapitel wird erklärt wie das Fenster für die Projektaktualisierung, welches in dem Kapitel 5.2.3 erklärt wurde, in die Software implementiert wurde und wie die </w:t>
      </w:r>
      <w:r w:rsidR="00D361F2">
        <w:t>Projektaktualisierung im Detail abläuft</w:t>
      </w:r>
      <w:r w:rsidR="00A059AB">
        <w:t>.</w:t>
      </w:r>
    </w:p>
    <w:p w14:paraId="24BCC93D" w14:textId="024FD161" w:rsidR="0067370D" w:rsidRDefault="00D32DA5" w:rsidP="0067370D">
      <w:pPr>
        <w:keepNext/>
      </w:pPr>
      <w:r>
        <w:rPr>
          <w:noProof/>
          <w:lang w:eastAsia="de-DE"/>
        </w:rPr>
        <w:drawing>
          <wp:inline distT="0" distB="0" distL="0" distR="0" wp14:anchorId="6C73AA57" wp14:editId="1B78BF4E">
            <wp:extent cx="5724525" cy="39719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24525" cy="3971925"/>
                    </a:xfrm>
                    <a:prstGeom prst="rect">
                      <a:avLst/>
                    </a:prstGeom>
                    <a:noFill/>
                    <a:ln>
                      <a:noFill/>
                    </a:ln>
                  </pic:spPr>
                </pic:pic>
              </a:graphicData>
            </a:graphic>
          </wp:inline>
        </w:drawing>
      </w:r>
    </w:p>
    <w:p w14:paraId="49E8598B" w14:textId="6FB1DC29" w:rsidR="0073062C" w:rsidRPr="0073062C" w:rsidRDefault="0067370D" w:rsidP="0067370D">
      <w:pPr>
        <w:pStyle w:val="Beschriftung"/>
      </w:pPr>
      <w:bookmarkStart w:id="76" w:name="_Toc95985498"/>
      <w:r>
        <w:t xml:space="preserve">Abbildung </w:t>
      </w:r>
      <w:fldSimple w:instr=" SEQ Abbildung \* ARABIC ">
        <w:r w:rsidR="00A82F32">
          <w:rPr>
            <w:noProof/>
          </w:rPr>
          <w:t>35</w:t>
        </w:r>
      </w:fldSimple>
      <w:r>
        <w:t>: Implementierung des Fensters für die Projektaktualisierung</w:t>
      </w:r>
      <w:bookmarkEnd w:id="76"/>
    </w:p>
    <w:p w14:paraId="0CF59B8A" w14:textId="36B6AA8E" w:rsidR="00732BE0" w:rsidRDefault="00A059AB" w:rsidP="005C409E">
      <w:r>
        <w:t>Die Abbildung 35</w:t>
      </w:r>
      <w:r w:rsidR="000A10AA">
        <w:t xml:space="preserve"> zeigt ein Screenshot des Fensters für die Projektaktualisierung. Dabei ist zusehen, dass dieses Fen</w:t>
      </w:r>
      <w:r>
        <w:t>ster nach Vorlage der Abbildung 22</w:t>
      </w:r>
      <w:r w:rsidR="000A10AA">
        <w:t xml:space="preserve"> des Kapitels 5.2.</w:t>
      </w:r>
      <w:r w:rsidR="00FF66EF">
        <w:t>3</w:t>
      </w:r>
      <w:r w:rsidR="000A10AA">
        <w:t xml:space="preserve"> implementiert wurde, da der Aufbau des Fensters und die Benennung der Widget</w:t>
      </w:r>
      <w:r>
        <w:t>s unverändert von der Abbildung 22</w:t>
      </w:r>
      <w:r w:rsidR="000A10AA">
        <w:t xml:space="preserve"> übernommen wurden. Im Folgenden wird </w:t>
      </w:r>
      <w:r w:rsidR="003C6C81">
        <w:t>mithilfe von verschiedenen Flussdiagrammen</w:t>
      </w:r>
      <w:r w:rsidR="000A10AA">
        <w:t xml:space="preserve"> erklärt, wie ein Projekt durch den Projekt-Konfigurator aktualisiert wird</w:t>
      </w:r>
      <w:r w:rsidR="00B032B1">
        <w:t>.</w:t>
      </w:r>
    </w:p>
    <w:p w14:paraId="7D303625" w14:textId="17403AD4" w:rsidR="00C90334" w:rsidRPr="008955D1" w:rsidRDefault="00E719AE" w:rsidP="005C409E">
      <w:r>
        <w:t xml:space="preserve">Um ein Projekt aktualisieren zu können, </w:t>
      </w:r>
      <w:r w:rsidR="00C90334">
        <w:t xml:space="preserve">muss </w:t>
      </w:r>
      <w:r>
        <w:t xml:space="preserve">das Programm, nach dem Klick auf den „Update Project“-Button, gekennzeichnet durch den „Update Project“-Button in </w:t>
      </w:r>
      <w:r w:rsidR="00A059AB">
        <w:t>der Abbildung 28</w:t>
      </w:r>
      <w:r>
        <w:t xml:space="preserve"> des Kapitels 6.2.1, im Hauptmenü, </w:t>
      </w:r>
      <w:r w:rsidR="00C90334">
        <w:t>die Projekteinstellungen, gekennzeichnet durch den blau m</w:t>
      </w:r>
      <w:r w:rsidR="00A059AB">
        <w:t>arkierten Teil in der Abbildung 35</w:t>
      </w:r>
      <w:r w:rsidR="00C90334">
        <w:t xml:space="preserve">, konfigurieren und die aktualisierbaren Dateien des Projektes </w:t>
      </w:r>
      <w:r w:rsidR="006D4A85">
        <w:t>der „Updatables Files“-Liste</w:t>
      </w:r>
      <w:r w:rsidR="00C90334">
        <w:t>, gekennzeichnet durch den rot m</w:t>
      </w:r>
      <w:r w:rsidR="00A059AB">
        <w:t>arkierten Teil in der Abbildung 35</w:t>
      </w:r>
      <w:r w:rsidR="00C90334">
        <w:rPr>
          <w:b/>
          <w:bCs/>
        </w:rPr>
        <w:t xml:space="preserve">, </w:t>
      </w:r>
      <w:r w:rsidR="00C90334" w:rsidRPr="00C90334">
        <w:t>hinzufügen</w:t>
      </w:r>
      <w:r w:rsidR="008955D1">
        <w:t xml:space="preserve">. Erst </w:t>
      </w:r>
      <w:r w:rsidR="008955D1">
        <w:lastRenderedPageBreak/>
        <w:t xml:space="preserve">nachdem die beiden Teile des Fensters </w:t>
      </w:r>
      <w:r w:rsidR="002040F8">
        <w:t>entsprechend konfiguriert wurden, wird das Fenster für die Projektaktualisierung in der GUI gezeigt.</w:t>
      </w:r>
    </w:p>
    <w:p w14:paraId="20E90E66" w14:textId="40BC1C11" w:rsidR="00732BE0" w:rsidRDefault="00D6681C" w:rsidP="00732BE0">
      <w:pPr>
        <w:keepNext/>
      </w:pPr>
      <w:r>
        <w:rPr>
          <w:noProof/>
          <w:lang w:eastAsia="de-DE"/>
        </w:rPr>
        <w:pict w14:anchorId="397C3239">
          <v:shape id="_x0000_i1035" type="#_x0000_t75" style="width:453pt;height:232.5pt">
            <v:imagedata r:id="rId61" o:title="Initialisierung der Projektaktualisierungsdaten"/>
          </v:shape>
        </w:pict>
      </w:r>
    </w:p>
    <w:p w14:paraId="11A7EE8F" w14:textId="4B778152" w:rsidR="00732BE0" w:rsidRDefault="00732BE0" w:rsidP="00732BE0">
      <w:pPr>
        <w:pStyle w:val="Beschriftung"/>
      </w:pPr>
      <w:bookmarkStart w:id="77" w:name="_Toc95985499"/>
      <w:r>
        <w:t xml:space="preserve">Abbildung </w:t>
      </w:r>
      <w:fldSimple w:instr=" SEQ Abbildung \* ARABIC ">
        <w:r w:rsidR="00A82F32">
          <w:rPr>
            <w:noProof/>
          </w:rPr>
          <w:t>36</w:t>
        </w:r>
      </w:fldSimple>
      <w:r>
        <w:t xml:space="preserve">: Flussdiagramm </w:t>
      </w:r>
      <w:r w:rsidR="00700935">
        <w:t>der Initialisierung der Projektaktualisierungsdaten</w:t>
      </w:r>
      <w:bookmarkEnd w:id="77"/>
    </w:p>
    <w:p w14:paraId="3E5C82AD" w14:textId="574B43BE" w:rsidR="002040F8" w:rsidRDefault="00A059AB" w:rsidP="002040F8">
      <w:r>
        <w:t>In der Abbildung 36</w:t>
      </w:r>
      <w:r w:rsidR="002040F8">
        <w:t xml:space="preserve"> ist der Ablauf dargestellt, durch den der blau und r</w:t>
      </w:r>
      <w:r>
        <w:t>ot markierte Teil der Abbildung 35</w:t>
      </w:r>
      <w:r w:rsidR="002040F8">
        <w:t>, bei dem Wechsel auf dieses Fenster, konfiguriert werden.</w:t>
      </w:r>
      <w:r w:rsidR="00A440AE">
        <w:t xml:space="preserve"> Dieser Prozess kann in </w:t>
      </w:r>
      <w:r w:rsidR="003C6C81">
        <w:t>sechs</w:t>
      </w:r>
      <w:r w:rsidR="00A440AE">
        <w:t xml:space="preserve"> Teilschritten erklärt werden</w:t>
      </w:r>
      <w:r w:rsidR="003C6C81">
        <w:t>:</w:t>
      </w:r>
    </w:p>
    <w:p w14:paraId="0F7F47D5" w14:textId="2433DABB" w:rsidR="00A440AE" w:rsidRDefault="003C6C81" w:rsidP="002040F8">
      <w:r>
        <w:t>Im ersten Teilschritt</w:t>
      </w:r>
      <w:r w:rsidR="0098739F">
        <w:t xml:space="preserve">, der sich auf die Operation „Open Loading Screen“ </w:t>
      </w:r>
      <w:r w:rsidR="00A059AB">
        <w:t>in der Abbildung 36</w:t>
      </w:r>
      <w:r w:rsidR="00280B87">
        <w:t xml:space="preserve"> </w:t>
      </w:r>
      <w:r w:rsidR="0098739F">
        <w:t>bezieht,</w:t>
      </w:r>
      <w:r>
        <w:t xml:space="preserve"> wechselt die GUI das Fenster auf den Ladebildschirm und startet </w:t>
      </w:r>
      <w:r w:rsidR="00B46E50">
        <w:t>anschließend</w:t>
      </w:r>
      <w:r>
        <w:t xml:space="preserve"> einen </w:t>
      </w:r>
      <w:r w:rsidR="00B46E50">
        <w:t xml:space="preserve">neuen </w:t>
      </w:r>
      <w:r>
        <w:t xml:space="preserve">Thread, in dem die vier </w:t>
      </w:r>
      <w:r w:rsidR="00B46E50">
        <w:t xml:space="preserve">nachfolgenden </w:t>
      </w:r>
      <w:r>
        <w:t xml:space="preserve">Teilschritte </w:t>
      </w:r>
      <w:r w:rsidR="00B46E50">
        <w:t>ausgeführt</w:t>
      </w:r>
      <w:r>
        <w:t xml:space="preserve"> werden.</w:t>
      </w:r>
    </w:p>
    <w:p w14:paraId="7CB00D79" w14:textId="58C6DEB6" w:rsidR="003C6C81" w:rsidRDefault="003C6C81" w:rsidP="002040F8">
      <w:r>
        <w:t xml:space="preserve">Im </w:t>
      </w:r>
      <w:r w:rsidR="00B46E50">
        <w:t>zweiten Teilschritt</w:t>
      </w:r>
      <w:r w:rsidR="0098739F">
        <w:t>, der sich auf die Operation „Read the „</w:t>
      </w:r>
      <w:r w:rsidR="00280B87">
        <w:t>project__</w:t>
      </w:r>
      <w:proofErr w:type="gramStart"/>
      <w:r w:rsidR="00280B87">
        <w:t>config.json</w:t>
      </w:r>
      <w:proofErr w:type="gramEnd"/>
      <w:r w:rsidR="0098739F">
        <w:t>“</w:t>
      </w:r>
      <w:r w:rsidR="00280B87">
        <w:t xml:space="preserve"> from selected Project“</w:t>
      </w:r>
      <w:r w:rsidR="0098739F">
        <w:t xml:space="preserve"> </w:t>
      </w:r>
      <w:r w:rsidR="00A059AB">
        <w:t>in der Abbildung 36</w:t>
      </w:r>
      <w:r w:rsidR="00280B87">
        <w:t xml:space="preserve"> </w:t>
      </w:r>
      <w:r w:rsidR="0098739F">
        <w:t>bezieht,</w:t>
      </w:r>
      <w:r w:rsidR="00B46E50">
        <w:t xml:space="preserve"> liest das Programm die JSON-Datei ein, in der die Metadaten des Projektes stehen. Dazu generiert das Programm den Pfad zu der entsprechenden Datei, öffnet diese, liest diese und speichert </w:t>
      </w:r>
      <w:r w:rsidR="00A21FFF">
        <w:t>Inhalt der Datei intern als Python Dictionary.</w:t>
      </w:r>
    </w:p>
    <w:p w14:paraId="5EE83ED6" w14:textId="318A2F4D" w:rsidR="003C6C81" w:rsidRDefault="00C65E9F" w:rsidP="002040F8">
      <w:r>
        <w:t>In dem dritten Teilschritt</w:t>
      </w:r>
      <w:r w:rsidR="00280B87">
        <w:t>, der sich auf die Operation „Set all Values in the Project Configuration Frame tot he j</w:t>
      </w:r>
      <w:r w:rsidR="00A059AB">
        <w:t>son values“ in der Abbildung 36</w:t>
      </w:r>
      <w:r w:rsidR="00280B87">
        <w:t xml:space="preserve"> bezieht,</w:t>
      </w:r>
      <w:r>
        <w:t xml:space="preserve"> setzt das Programm </w:t>
      </w:r>
      <w:r w:rsidR="006B046B">
        <w:t>in dem Teil</w:t>
      </w:r>
      <w:r w:rsidR="0087234C">
        <w:t xml:space="preserve"> für die Projekteinstellungen</w:t>
      </w:r>
      <w:r w:rsidR="006B046B">
        <w:t xml:space="preserve"> des Fensters, gekennzeichnet durch den blau m</w:t>
      </w:r>
      <w:r w:rsidR="00A059AB">
        <w:t>arkierten Teil in der Abbildung 35</w:t>
      </w:r>
      <w:r w:rsidR="006B046B">
        <w:t>, alle Werte auf die entsprechenden Werte der JSON-Datei bzw. dem Python Dictionary.</w:t>
      </w:r>
    </w:p>
    <w:p w14:paraId="34703951" w14:textId="6ABA0891" w:rsidR="0087234C" w:rsidRPr="002040F8" w:rsidRDefault="0087234C" w:rsidP="002040F8">
      <w:r>
        <w:lastRenderedPageBreak/>
        <w:t>Nachdem die Werte der Projekteinstellungen gesetzt wurden, startet der vierte Teilschritt</w:t>
      </w:r>
      <w:r w:rsidR="00280B87">
        <w:t>, der sich auf die Operation „Create Updatable F</w:t>
      </w:r>
      <w:r w:rsidR="00A059AB">
        <w:t>iles TreeList“ in der Abbildung 36</w:t>
      </w:r>
      <w:r w:rsidR="00280B87">
        <w:t xml:space="preserve"> bezieht. In diesem Teilschritt</w:t>
      </w:r>
      <w:r>
        <w:t xml:space="preserve"> </w:t>
      </w:r>
      <w:r w:rsidR="00280B87">
        <w:t>wird</w:t>
      </w:r>
      <w:r>
        <w:t xml:space="preserve"> </w:t>
      </w:r>
      <w:r w:rsidR="00E81AE2">
        <w:t xml:space="preserve">der </w:t>
      </w:r>
      <w:r w:rsidR="00E81AE2">
        <w:t>„Updatable Files“-Liste</w:t>
      </w:r>
      <w:r>
        <w:t>, gekennzeichnet durch de</w:t>
      </w:r>
      <w:r w:rsidR="00A059AB">
        <w:t>n roten Teil in der Abbildung 35</w:t>
      </w:r>
      <w:r>
        <w:t xml:space="preserve">, die Pfade </w:t>
      </w:r>
      <w:r w:rsidR="00F04453">
        <w:t>aller</w:t>
      </w:r>
      <w:r>
        <w:t xml:space="preserve"> aktualisierbaren Dateien </w:t>
      </w:r>
      <w:r w:rsidR="00CD37A0">
        <w:t xml:space="preserve">des Projektes </w:t>
      </w:r>
      <w:r>
        <w:t>als Listenelemente hinzugefüg</w:t>
      </w:r>
      <w:r w:rsidR="00280B87">
        <w:t>t</w:t>
      </w:r>
      <w:r>
        <w:t>. Dieser Prozess wird mithilfe eines Zusä</w:t>
      </w:r>
      <w:r w:rsidR="00DC2CE2">
        <w:t>tzlichen Hilfsdiagramm erklärt:</w:t>
      </w:r>
    </w:p>
    <w:p w14:paraId="417B6750" w14:textId="065DD547" w:rsidR="00732BE0" w:rsidRDefault="00DC2CE2" w:rsidP="00732BE0">
      <w:pPr>
        <w:keepNext/>
      </w:pPr>
      <w:r>
        <w:rPr>
          <w:noProof/>
          <w:lang w:eastAsia="de-DE"/>
        </w:rPr>
        <w:pict w14:anchorId="3D8B0891">
          <v:shape id="_x0000_i1036" type="#_x0000_t75" style="width:452.25pt;height:208.5pt">
            <v:imagedata r:id="rId62" o:title="Erstellung der Baumliste"/>
          </v:shape>
        </w:pict>
      </w:r>
    </w:p>
    <w:p w14:paraId="1F3049BB" w14:textId="2D99A81D" w:rsidR="00732BE0" w:rsidRDefault="00732BE0" w:rsidP="00732BE0">
      <w:pPr>
        <w:pStyle w:val="Beschriftung"/>
      </w:pPr>
      <w:bookmarkStart w:id="78" w:name="_Toc95985500"/>
      <w:r>
        <w:t xml:space="preserve">Abbildung </w:t>
      </w:r>
      <w:fldSimple w:instr=" SEQ Abbildung \* ARABIC ">
        <w:r w:rsidR="00A82F32">
          <w:rPr>
            <w:noProof/>
          </w:rPr>
          <w:t>37</w:t>
        </w:r>
      </w:fldSimple>
      <w:r>
        <w:t>: Flussdiagramm für die Erstellung der Baumliste</w:t>
      </w:r>
      <w:bookmarkEnd w:id="78"/>
    </w:p>
    <w:p w14:paraId="3AB842BC" w14:textId="67FD206E" w:rsidR="005E0933" w:rsidRDefault="00E81AE2" w:rsidP="00CD37A0">
      <w:r>
        <w:t>In der Abbildung 37</w:t>
      </w:r>
      <w:r w:rsidR="005C409E">
        <w:t xml:space="preserve"> ist der Ablauf dargestellt,</w:t>
      </w:r>
      <w:r w:rsidR="00763C5C">
        <w:t xml:space="preserve"> </w:t>
      </w:r>
      <w:r>
        <w:t>durch den dem der „Updatable Files“-Liste die Pfade aller aktualisierbaren Dateien als Listenelemente hinzugefügt werden</w:t>
      </w:r>
      <w:r w:rsidR="005C409E">
        <w:t>.</w:t>
      </w:r>
      <w:r w:rsidR="00F26F5F">
        <w:t xml:space="preserve"> Als erstes</w:t>
      </w:r>
      <w:r w:rsidR="005E0933">
        <w:t xml:space="preserve">, zusehen als Operation „Create new „.tmp“ directory“ in der Abbildung </w:t>
      </w:r>
      <w:r>
        <w:t>37</w:t>
      </w:r>
      <w:r w:rsidR="005E0933">
        <w:t>,</w:t>
      </w:r>
      <w:r w:rsidR="00F26F5F">
        <w:t xml:space="preserve"> erstellt das Programm einen temporären „.tmp“-Ordner.</w:t>
      </w:r>
    </w:p>
    <w:p w14:paraId="5C70EFC9" w14:textId="57EA28D3" w:rsidR="00F26F5F" w:rsidRDefault="00F26F5F" w:rsidP="00CD37A0">
      <w:r>
        <w:t>Nach dessen Erstellung wird der Inhalt des ausgewählten Projektes in den „.tmp“-Ordner kopiert</w:t>
      </w:r>
      <w:r w:rsidR="005E0933">
        <w:t>, zusehen als „Copy project content into „.t</w:t>
      </w:r>
      <w:r w:rsidR="00E81AE2">
        <w:t>mp“ directory“ in der Abbildung 37</w:t>
      </w:r>
      <w:r w:rsidR="005E0933">
        <w:t>.</w:t>
      </w:r>
    </w:p>
    <w:p w14:paraId="3CC2D5C6" w14:textId="39B1E406" w:rsidR="005E0933" w:rsidRDefault="00F26F5F" w:rsidP="00CD37A0">
      <w:r>
        <w:t>Anschließend</w:t>
      </w:r>
      <w:r w:rsidR="005E0933">
        <w:t>, zusehen als Operation „Get all files and subdirectories from „.tmp“ that are also in Tem</w:t>
      </w:r>
      <w:r w:rsidR="00E81AE2">
        <w:t>plate-Projekt“ in der Abbildung 37</w:t>
      </w:r>
      <w:r w:rsidR="005E0933">
        <w:t>,</w:t>
      </w:r>
      <w:r>
        <w:t xml:space="preserve"> speichert das Programm jeden Pfad der Dateien und Unterordner des „.tmp“-Ordners, die sich auch in der Projekt-Schablone befinden, intern in einer Liste.</w:t>
      </w:r>
    </w:p>
    <w:p w14:paraId="1C6F09A3" w14:textId="1E013544" w:rsidR="00F26F5F" w:rsidRDefault="00F770D8" w:rsidP="00CD37A0">
      <w:r>
        <w:t>Im Anschluss</w:t>
      </w:r>
      <w:r w:rsidR="005E0933">
        <w:t>, zusehen als Operation „Override those with the content of the files and subdirectories of the Tem</w:t>
      </w:r>
      <w:r w:rsidR="00E81AE2">
        <w:t>plate-Projekt“ in der Abbildung 37</w:t>
      </w:r>
      <w:r w:rsidR="005E0933">
        <w:t>,</w:t>
      </w:r>
      <w:r>
        <w:t xml:space="preserve"> daran überschreibt das Programm den Inhalt der Dateien und Unterordner aus der Liste, mit dem Inhalt der</w:t>
      </w:r>
      <w:r w:rsidR="00F26F5F">
        <w:t xml:space="preserve"> </w:t>
      </w:r>
      <w:r>
        <w:t>gleichen Dateien und Unterordner aus der Projekt-Schablone.</w:t>
      </w:r>
    </w:p>
    <w:p w14:paraId="55F6BC49" w14:textId="46D5BBF3" w:rsidR="00F770D8" w:rsidRDefault="00F770D8" w:rsidP="00CD37A0">
      <w:r>
        <w:lastRenderedPageBreak/>
        <w:t>Als nächstes</w:t>
      </w:r>
      <w:r w:rsidR="005E0933">
        <w:t>, zusehen als Operation „Compare „</w:t>
      </w:r>
      <w:r w:rsidR="00F2240F">
        <w:t>.tmp</w:t>
      </w:r>
      <w:r w:rsidR="005E0933">
        <w:t>“</w:t>
      </w:r>
      <w:r w:rsidR="00F2240F">
        <w:t xml:space="preserve"> with Template-Projekt</w:t>
      </w:r>
      <w:r w:rsidR="00E81AE2">
        <w:t>“ in der Abbildung 37</w:t>
      </w:r>
      <w:r w:rsidR="005E0933">
        <w:t>,</w:t>
      </w:r>
      <w:r>
        <w:t xml:space="preserve"> </w:t>
      </w:r>
      <w:r w:rsidR="00FC664A">
        <w:t>vergleicht das Programm den „.tmp“-Ordner mit der Projekt-Schablone. Dabei wird als erstes überprüft</w:t>
      </w:r>
      <w:r w:rsidR="00F2240F">
        <w:t xml:space="preserve">, zusehen als Operation „Check if in Template-Projekt any Files / Subdirectories that are </w:t>
      </w:r>
      <w:r w:rsidR="00E81AE2">
        <w:t>not in „.tmp““ in der Abbildung 37</w:t>
      </w:r>
      <w:r w:rsidR="00F2240F">
        <w:t>,</w:t>
      </w:r>
      <w:r w:rsidR="00FC664A">
        <w:t xml:space="preserve"> ob sich in der Projekt-Schablone Dateien oder Unterordner befinden, die sich nicht in dem „.tmp“-Ordner vorhanden sind. Falls das der Fall ist, wurden diese Dateien oder Unterordner nach der Erstellung des Projektes in die Projekt-Schablone hinzugefügt. Deswegen werden die Pfade zu diesen Dateien oder Unterordnern </w:t>
      </w:r>
      <w:r w:rsidR="006D4A85">
        <w:t>der „Updatables Files“-Liste</w:t>
      </w:r>
      <w:r w:rsidR="00FC664A">
        <w:t>, gekennzeichnet durch den rot m</w:t>
      </w:r>
      <w:r w:rsidR="00E81AE2">
        <w:t>arkierten Teil in der Abbildung 35</w:t>
      </w:r>
      <w:r w:rsidR="00FC664A">
        <w:t xml:space="preserve">, als </w:t>
      </w:r>
      <w:r w:rsidR="00CD4147">
        <w:t xml:space="preserve">grüne </w:t>
      </w:r>
      <w:r w:rsidR="00FC664A">
        <w:t>Listenelemente hinzugefügt.</w:t>
      </w:r>
      <w:r w:rsidR="003256C0">
        <w:t xml:space="preserve"> </w:t>
      </w:r>
      <w:r w:rsidR="00CD4147">
        <w:t xml:space="preserve">Dazu wird eine </w:t>
      </w:r>
      <w:r w:rsidR="00CD4147" w:rsidRPr="00CD4147">
        <w:rPr>
          <w:i/>
          <w:iCs/>
        </w:rPr>
        <w:t>QListWidgetItem</w:t>
      </w:r>
      <w:r w:rsidR="00CD4147">
        <w:t>-Instanz, mit dem Pfad zu der entsprechenden Datei oder zu dem entsprechendem Unterordner</w:t>
      </w:r>
      <w:r w:rsidR="006B0A31">
        <w:t>,</w:t>
      </w:r>
      <w:r w:rsidR="00CD4147">
        <w:t xml:space="preserve"> als dessen Namen, erstellt, der angezeigte Text dieser Instanz auf die Farbe Grün gesetzt und dem Listen-Widget hinzugefügt.</w:t>
      </w:r>
      <w:r w:rsidR="0030614B">
        <w:t xml:space="preserve"> Falls es keine Datei oder kein Unterordner gibt, welches der Projekt-Schablone nachträglich hinzugefügt wurde, wird dem Listen-Widget kein Pfad hinzugefügt.</w:t>
      </w:r>
    </w:p>
    <w:p w14:paraId="654985D9" w14:textId="7B0392C2" w:rsidR="003256C0" w:rsidRDefault="003256C0" w:rsidP="00CD37A0">
      <w:r>
        <w:t xml:space="preserve">Als zweites </w:t>
      </w:r>
      <w:r w:rsidR="005B2957">
        <w:t>wird,</w:t>
      </w:r>
      <w:r>
        <w:t xml:space="preserve"> während dem Vergleich zwischen dem „.tmp“-Ordner und der Projekt-Schablone überprüft</w:t>
      </w:r>
      <w:r w:rsidR="00F2240F">
        <w:t>, zusehen als Operation „Check if in Template-Projekt any Files / Subdirectories which content is differen</w:t>
      </w:r>
      <w:r w:rsidR="00E81AE2">
        <w:t>t from „.tmp““ in der Abbildung 37</w:t>
      </w:r>
      <w:r w:rsidR="00F2240F">
        <w:t>,</w:t>
      </w:r>
      <w:r>
        <w:t xml:space="preserve"> ob es Dateien oder Unterorder gibt, die sich</w:t>
      </w:r>
      <w:r w:rsidR="006B0A31">
        <w:t xml:space="preserve"> sowohl</w:t>
      </w:r>
      <w:r>
        <w:t xml:space="preserve"> in dem „.tmp“-Ordner</w:t>
      </w:r>
      <w:r w:rsidR="006B0A31">
        <w:t>,</w:t>
      </w:r>
      <w:r>
        <w:t xml:space="preserve"> </w:t>
      </w:r>
      <w:r w:rsidR="006B0A31">
        <w:t>als auch</w:t>
      </w:r>
      <w:r>
        <w:t xml:space="preserve"> </w:t>
      </w:r>
      <w:r w:rsidR="006B0A31">
        <w:t xml:space="preserve">in </w:t>
      </w:r>
      <w:r>
        <w:t>der Projekt-Schablone befinden</w:t>
      </w:r>
      <w:r w:rsidR="006B0A31">
        <w:t xml:space="preserve"> und deren Inhalt sich unterscheidet. Falls das der Fall ist, wurden diese Dateien oder Unterordner nach der Erstellung des Projektes in der Projekt-Schablone verändert bzw. erweitert. Deswegen werden die Pfade zu diesen Dateien oder Unterordnern </w:t>
      </w:r>
      <w:r w:rsidR="006D4A85">
        <w:t>der „Updatables Files“-Liste</w:t>
      </w:r>
      <w:r w:rsidR="006B0A31">
        <w:t>, gekennzeichnet durch den rot m</w:t>
      </w:r>
      <w:r w:rsidR="00E81AE2">
        <w:t>arkierten Teil in der Abbildung 35</w:t>
      </w:r>
      <w:r w:rsidR="006B0A31">
        <w:t xml:space="preserve">, als orangene Listenelemente hinzugefügt. Dazu wird eine </w:t>
      </w:r>
      <w:r w:rsidR="006B0A31" w:rsidRPr="00CD4147">
        <w:rPr>
          <w:i/>
          <w:iCs/>
        </w:rPr>
        <w:t>QListWidgetItem</w:t>
      </w:r>
      <w:r w:rsidR="006B0A31">
        <w:t xml:space="preserve">-Instanz, mit dem Pfad zu der entsprechenden Datei oder zu </w:t>
      </w:r>
      <w:r w:rsidR="00460D2A">
        <w:t>dem entsprechenden Unterordner</w:t>
      </w:r>
      <w:r w:rsidR="006B0A31">
        <w:t xml:space="preserve">, als dessen Namen, erstellt, der angezeigte Text dieser Instanz auf die Farbe Orange gesetzt und </w:t>
      </w:r>
      <w:r w:rsidR="00460D2A">
        <w:t>der „Updatables Files“-Liste</w:t>
      </w:r>
      <w:r w:rsidR="00460D2A">
        <w:t xml:space="preserve"> </w:t>
      </w:r>
      <w:r w:rsidR="006B0A31">
        <w:t>hinzugefügt. In de</w:t>
      </w:r>
      <w:r w:rsidR="0030614B">
        <w:t>m rot markierten Teil in der</w:t>
      </w:r>
      <w:r w:rsidR="00460D2A">
        <w:t xml:space="preserve"> Abbildung 35</w:t>
      </w:r>
      <w:r w:rsidR="006B0A31">
        <w:t xml:space="preserve"> ist</w:t>
      </w:r>
      <w:r w:rsidR="0030614B">
        <w:t xml:space="preserve"> beispielhaft ein solches Listenelement zusehen. Falls es keine Datei oder kein Unterordner gibt, welches nachträglich in der Projekt-Schablone verändert bzw. erweitert wurde, wird dem Listen-Widget kein Pfad hinzugefügt.</w:t>
      </w:r>
    </w:p>
    <w:p w14:paraId="02AE96CD" w14:textId="43B1D229" w:rsidR="005C409E" w:rsidRDefault="00CD37A0" w:rsidP="00CD37A0">
      <w:r>
        <w:t xml:space="preserve">Nachdem </w:t>
      </w:r>
      <w:r w:rsidR="00F04453">
        <w:t>die</w:t>
      </w:r>
      <w:r>
        <w:t xml:space="preserve"> Pfade </w:t>
      </w:r>
      <w:r w:rsidR="00F04453">
        <w:t>aller</w:t>
      </w:r>
      <w:r>
        <w:t xml:space="preserve"> aktualisierbaren Dateien </w:t>
      </w:r>
      <w:r w:rsidR="00F04453">
        <w:t xml:space="preserve">des Projektes, </w:t>
      </w:r>
      <w:r w:rsidR="00460D2A">
        <w:t>der „Updatables Files“-Liste</w:t>
      </w:r>
      <w:r w:rsidR="00460D2A">
        <w:t xml:space="preserve"> </w:t>
      </w:r>
      <w:r>
        <w:t>als Listenelemente hinzugefügt w</w:t>
      </w:r>
      <w:r w:rsidR="00F04453">
        <w:t>u</w:t>
      </w:r>
      <w:r>
        <w:t>rden</w:t>
      </w:r>
      <w:r w:rsidR="00F04453">
        <w:t>, wird im fünften Teilschritt</w:t>
      </w:r>
      <w:r w:rsidR="00280B87">
        <w:t xml:space="preserve">, der sich </w:t>
      </w:r>
      <w:r w:rsidR="00280B87">
        <w:lastRenderedPageBreak/>
        <w:t>auf die Operation „Close L</w:t>
      </w:r>
      <w:r w:rsidR="00460D2A">
        <w:t>oading Screen“ in der Abbildung 36</w:t>
      </w:r>
      <w:r w:rsidR="00280B87">
        <w:t xml:space="preserve"> bezieht,</w:t>
      </w:r>
      <w:r w:rsidR="00F04453">
        <w:t xml:space="preserve"> der Ladebildschirm geschlossen und der neue Thread, in dem die letzten Teilschritte ausgeführt wurden, geschlossen.</w:t>
      </w:r>
    </w:p>
    <w:p w14:paraId="358F5526" w14:textId="1BC6E798" w:rsidR="00F04453" w:rsidRDefault="00F04453" w:rsidP="00CD37A0">
      <w:r>
        <w:t>Im letzten Teilschritt</w:t>
      </w:r>
      <w:r w:rsidR="00280B87">
        <w:t>, der sich auf die Operation „Show Update P</w:t>
      </w:r>
      <w:r w:rsidR="00460D2A">
        <w:t>roject Screen“ in der Abbildung 36</w:t>
      </w:r>
      <w:r w:rsidR="00280B87">
        <w:t xml:space="preserve"> bezieht, </w:t>
      </w:r>
      <w:r>
        <w:t>wird das konfigurierte Fenster für die Projektaktualisierung in der GUI angezeigt, wodurch der Prozess für die Konfigurierung der ersten beiden Teile des Fensters beendet wird.</w:t>
      </w:r>
    </w:p>
    <w:p w14:paraId="60FBAA0C" w14:textId="1587E8A6" w:rsidR="0034252C" w:rsidRDefault="0034252C" w:rsidP="00CD37A0">
      <w:r>
        <w:t>Wenn das ausgewählte Projekt veraltet ist, wurden dem Listen-Widget dieses Fensters verschiedene Pfade als Listenelemente hinzugefügt. Diese Listenelemente können nun von den Benutzern ausgewählt werden, um die entsprechende Datei mithilfe der drei Listen, dargestellt durch den grün m</w:t>
      </w:r>
      <w:r w:rsidR="00460D2A">
        <w:t>arkierten Teil in der Abbildung 35</w:t>
      </w:r>
      <w:r>
        <w:t>, zu konfigurieren.</w:t>
      </w:r>
      <w:r w:rsidR="007B675B">
        <w:t xml:space="preserve"> Damit die Benutzer die drei Listen nutzen kann, müssen diese zuerst von dem Programm erstellt werden. Das bedeutet, dass die drei Listen nach dem Aufruf des Fensters nicht existieren. Erst nach der Auswahl eines Listenelementes werden die drei Listen mit den Informationen des ausgewählten Elementes erstellt und angezeigt. Nachfolgend wird mithilfe eines Flussdiagramms erklärt, wie diese Listen erstellt werden.</w:t>
      </w:r>
    </w:p>
    <w:p w14:paraId="1B6A4F47" w14:textId="1BB7706C" w:rsidR="00732BE0" w:rsidRDefault="00DC2CE2" w:rsidP="00732BE0">
      <w:pPr>
        <w:keepNext/>
      </w:pPr>
      <w:r>
        <w:rPr>
          <w:b/>
          <w:bCs/>
          <w:noProof/>
          <w:lang w:eastAsia="de-DE"/>
        </w:rPr>
        <w:pict w14:anchorId="25F46414">
          <v:shape id="_x0000_i1037" type="#_x0000_t75" style="width:453pt;height:116.25pt">
            <v:imagedata r:id="rId63" o:title="Hinzufügen der Splitterwidgets"/>
          </v:shape>
        </w:pict>
      </w:r>
    </w:p>
    <w:p w14:paraId="3C348681" w14:textId="446FE4B3" w:rsidR="00DC2CE2" w:rsidRPr="00DC2CE2" w:rsidRDefault="00732BE0" w:rsidP="00DC2CE2">
      <w:pPr>
        <w:pStyle w:val="Beschriftung"/>
      </w:pPr>
      <w:bookmarkStart w:id="79" w:name="_Toc95985501"/>
      <w:r>
        <w:t xml:space="preserve">Abbildung </w:t>
      </w:r>
      <w:fldSimple w:instr=" SEQ Abbildung \* ARABIC ">
        <w:r w:rsidR="00A82F32">
          <w:rPr>
            <w:noProof/>
          </w:rPr>
          <w:t>38</w:t>
        </w:r>
      </w:fldSimple>
      <w:r>
        <w:t xml:space="preserve">: Flussdiagramm für </w:t>
      </w:r>
      <w:r w:rsidR="00DC2CE2">
        <w:t>das Hinzufügen der Splitterwidgets</w:t>
      </w:r>
      <w:bookmarkEnd w:id="79"/>
    </w:p>
    <w:p w14:paraId="371DBF6C" w14:textId="0F10FFDB" w:rsidR="005C409E" w:rsidRDefault="00460D2A" w:rsidP="00FF66EF">
      <w:r>
        <w:t>In der Abbildung 38</w:t>
      </w:r>
      <w:r w:rsidR="005C409E">
        <w:t xml:space="preserve"> ist der Ablauf dargestellt, durch </w:t>
      </w:r>
      <w:r w:rsidR="007B675B">
        <w:t xml:space="preserve">den </w:t>
      </w:r>
      <w:r w:rsidR="00763C5C">
        <w:t>d</w:t>
      </w:r>
      <w:r w:rsidR="007B675B">
        <w:t>ie Listen, gekennzeichnet durch den</w:t>
      </w:r>
      <w:r w:rsidR="00763C5C">
        <w:t xml:space="preserve"> grün markierte</w:t>
      </w:r>
      <w:r w:rsidR="007B675B">
        <w:t>n</w:t>
      </w:r>
      <w:r w:rsidR="00763C5C">
        <w:t xml:space="preserve"> Teil </w:t>
      </w:r>
      <w:r w:rsidR="007B675B">
        <w:t xml:space="preserve">in </w:t>
      </w:r>
      <w:r>
        <w:t>der Abbildung 35</w:t>
      </w:r>
      <w:r w:rsidR="001A3647">
        <w:t>, erstellt w</w:t>
      </w:r>
      <w:r w:rsidR="007B675B">
        <w:t>erden</w:t>
      </w:r>
      <w:r w:rsidR="001A3647">
        <w:t>, nachdem ein Listenelement in der „Updatables Files“-Liste</w:t>
      </w:r>
      <w:r w:rsidR="00763C5C">
        <w:t>, gekennzeichnet durch den rot markierten Teil</w:t>
      </w:r>
      <w:r w:rsidR="001A3647">
        <w:t xml:space="preserve"> </w:t>
      </w:r>
      <w:r w:rsidR="006D4A85">
        <w:t xml:space="preserve">in </w:t>
      </w:r>
      <w:r>
        <w:t>der Abbildung 35</w:t>
      </w:r>
      <w:r w:rsidR="00763C5C">
        <w:rPr>
          <w:b/>
          <w:bCs/>
        </w:rPr>
        <w:t>,</w:t>
      </w:r>
      <w:r w:rsidR="001A3647">
        <w:t xml:space="preserve"> ausgewählt wurde.</w:t>
      </w:r>
      <w:r w:rsidR="007B675B">
        <w:t xml:space="preserve"> Dieser Prozess kann in </w:t>
      </w:r>
      <w:r w:rsidR="001D778C">
        <w:t>vier</w:t>
      </w:r>
      <w:r w:rsidR="005B2957">
        <w:t xml:space="preserve"> Teilschritten erklärt werden:</w:t>
      </w:r>
    </w:p>
    <w:p w14:paraId="6357D750" w14:textId="6501F780" w:rsidR="005B2957" w:rsidRDefault="005B2957" w:rsidP="00FF66EF">
      <w:r>
        <w:t>Im ersten Teilschritt</w:t>
      </w:r>
      <w:bookmarkStart w:id="80" w:name="_Hlk95407687"/>
      <w:r w:rsidR="00F2240F">
        <w:t>,</w:t>
      </w:r>
      <w:r w:rsidR="00F2240F" w:rsidRPr="00F2240F">
        <w:t xml:space="preserve"> </w:t>
      </w:r>
      <w:r w:rsidR="00F2240F">
        <w:t>der mit der Operation "Get path tot he clicked Tree List Item" beginnt und mit "</w:t>
      </w:r>
      <w:r w:rsidR="00CD23AC">
        <w:t>Add „.tmp“ file content to „theirs“ List Widget</w:t>
      </w:r>
      <w:r w:rsidR="00460D2A">
        <w:t>" in der Abbildung 38</w:t>
      </w:r>
      <w:r w:rsidR="00F2240F">
        <w:t xml:space="preserve"> endet, </w:t>
      </w:r>
      <w:bookmarkEnd w:id="80"/>
      <w:r>
        <w:t xml:space="preserve">speichert das Programm den Pfad, der auf dem ausgewählten Listenelement </w:t>
      </w:r>
      <w:r>
        <w:lastRenderedPageBreak/>
        <w:t xml:space="preserve">angezeigt wird. Anschließend wird überprüft, ob es sich bei diesem Pfad um eine Datei handelt. Wenn dies zutrifft, </w:t>
      </w:r>
      <w:r w:rsidR="00086D11">
        <w:t>öffnet das Programm diese Datei in dem „.tmp“-Ordner und speichert den Inhalt dieser Datei in eine interne Liste.</w:t>
      </w:r>
      <w:r>
        <w:t xml:space="preserve"> </w:t>
      </w:r>
      <w:r w:rsidR="00086D11">
        <w:t xml:space="preserve">Danach erstellt das Programm eine </w:t>
      </w:r>
      <w:r w:rsidR="001237F8">
        <w:t>„theirs“-</w:t>
      </w:r>
      <w:r w:rsidR="00086D11">
        <w:t xml:space="preserve">Instanz der Klasse </w:t>
      </w:r>
      <w:r w:rsidR="00086D11" w:rsidRPr="00086D11">
        <w:rPr>
          <w:i/>
          <w:iCs/>
        </w:rPr>
        <w:t>SourceFrame</w:t>
      </w:r>
      <w:r w:rsidR="001237F8" w:rsidRPr="00DE6940">
        <w:t xml:space="preserve">. </w:t>
      </w:r>
      <w:r w:rsidR="00086D11">
        <w:t xml:space="preserve">Diese </w:t>
      </w:r>
      <w:r w:rsidR="001237F8">
        <w:t>Instanz</w:t>
      </w:r>
      <w:r w:rsidR="00086D11">
        <w:t xml:space="preserve"> </w:t>
      </w:r>
      <w:r w:rsidR="001237F8">
        <w:t>ist für den rechten Teil, gekennzeichnet durch den „</w:t>
      </w:r>
      <w:r w:rsidR="00DE6940">
        <w:t>Take Theirs</w:t>
      </w:r>
      <w:r w:rsidR="001237F8">
        <w:t>“-Button un</w:t>
      </w:r>
      <w:r w:rsidR="00DE6940">
        <w:t>d</w:t>
      </w:r>
      <w:r w:rsidR="001237F8">
        <w:t xml:space="preserve"> dem </w:t>
      </w:r>
      <w:r w:rsidR="00460D2A">
        <w:t>darunterliegendem</w:t>
      </w:r>
      <w:r w:rsidR="001237F8">
        <w:t xml:space="preserve"> Listen-Widget</w:t>
      </w:r>
      <w:r w:rsidR="00DE6940">
        <w:t xml:space="preserve"> in dem grün m</w:t>
      </w:r>
      <w:r w:rsidR="00460D2A">
        <w:t>arkierten Teil in der Abbildung 35</w:t>
      </w:r>
      <w:r w:rsidR="00DE6940">
        <w:t>, zuständig. Nachdem die „theirs“-Instanz erstellt wurde, wird die Liste, in der der Inhalt der Datei gespeichert wurde, dem Listen-Widget dieser Instanz hinzugefügt. Dadurch wird in dem Listen-Widget der Inhalt der Datei, die sich in dem „.tmp“-Ordners befindet, dargestellt.</w:t>
      </w:r>
    </w:p>
    <w:p w14:paraId="24339A55" w14:textId="116BF5DB" w:rsidR="00D36770" w:rsidRDefault="00DE6940" w:rsidP="00D36770">
      <w:r>
        <w:t>Im zweiten Teilschritt</w:t>
      </w:r>
      <w:r w:rsidR="00CD23AC">
        <w:t>,</w:t>
      </w:r>
      <w:r w:rsidR="00CD23AC" w:rsidRPr="00F2240F">
        <w:t xml:space="preserve"> </w:t>
      </w:r>
      <w:r w:rsidR="00CD23AC">
        <w:t>der mit der Operation "Create „yours“ instance of class „SourceFrame“" beginnt und mit "Add origin project file content to „yours</w:t>
      </w:r>
      <w:r w:rsidR="00460D2A">
        <w:t>“ List Widget" in der Abbildung 38</w:t>
      </w:r>
      <w:r w:rsidR="00CD23AC">
        <w:t xml:space="preserve"> endet,</w:t>
      </w:r>
      <w:r>
        <w:t xml:space="preserve"> erstellt </w:t>
      </w:r>
      <w:r w:rsidR="00D36770">
        <w:t xml:space="preserve">das Programm eine „yours“-Instanz der Klasse </w:t>
      </w:r>
      <w:r w:rsidR="00D36770" w:rsidRPr="00086D11">
        <w:rPr>
          <w:i/>
          <w:iCs/>
        </w:rPr>
        <w:t>SourceFrame</w:t>
      </w:r>
      <w:r w:rsidR="00D36770" w:rsidRPr="00DE6940">
        <w:t xml:space="preserve">. </w:t>
      </w:r>
      <w:r w:rsidR="00D36770">
        <w:t>Diese Instanz ist für den linken Teil, gekennzeichnet durch den „Take</w:t>
      </w:r>
      <w:r w:rsidR="00460D2A">
        <w:t xml:space="preserve"> Yours“-Button und dem darunter</w:t>
      </w:r>
      <w:r w:rsidR="00D36770">
        <w:t>liegendem Listen-Widget in dem grün m</w:t>
      </w:r>
      <w:r w:rsidR="00460D2A">
        <w:t>arkierten Teil in der Abbildung 35</w:t>
      </w:r>
      <w:r w:rsidR="00D36770">
        <w:t>, zuständig. Anschließend wird überprüft, ob die Datei des ausgewählten Listenelementes auch in dem ausgewählten Projekt existiert. Falls das zutrifft, öffnet das Programm die Datei in dem Projekt und speichert den Inhalt dieser Datei ebenfalls in eine interne Liste. Danach wird die Liste, in der der Inhalt der Datei gespeichert wurde, dem Listen-Widget dieser Instanz hinzugefügt. Dadurch wird in dem Listen-Widget der Inhalt der Datei, die sich in dem ausgewählten Projekt befindet, dargestellt.</w:t>
      </w:r>
      <w:r w:rsidR="001D778C">
        <w:t xml:space="preserve"> Falls die Datei des ausgewählten Listenelementes nicht in dem Projekt existiert, bleibt das Listen-Widget der „yours“-Instanz leer. Dadurch wird dem Benutzer signalisiert, dass die Datei nur in der Projekt-Schablone existiert.</w:t>
      </w:r>
    </w:p>
    <w:p w14:paraId="7E178403" w14:textId="753F98E0" w:rsidR="00E43797" w:rsidRDefault="001D778C" w:rsidP="00E43797">
      <w:r>
        <w:t>In dem dritten Teilschritt</w:t>
      </w:r>
      <w:r w:rsidR="00CD23AC">
        <w:t>,</w:t>
      </w:r>
      <w:r w:rsidR="00CD23AC" w:rsidRPr="00F2240F">
        <w:t xml:space="preserve"> </w:t>
      </w:r>
      <w:r w:rsidR="00CD23AC">
        <w:t>der mit der Operation "Compare file content of „.tmp“ and file content of origin project" beginnt und mit "Add comparison result to „merged“ List Widget</w:t>
      </w:r>
      <w:r w:rsidR="00460D2A">
        <w:t>“ List Widget" in der Abbildung 38</w:t>
      </w:r>
      <w:r w:rsidR="00CD23AC">
        <w:t xml:space="preserve"> endet,</w:t>
      </w:r>
      <w:r>
        <w:t xml:space="preserve"> vergleicht das Programm den Inhalt der beiden Listen, in denen der Inhalt der Dateien des „.tmp“-Ordners und des ausgewählten Projektes gespeichert ist. Die Liste mit dem Inhalt der Datei aus dem </w:t>
      </w:r>
      <w:r w:rsidR="001B7D18">
        <w:t xml:space="preserve">Projekt ist dabei leer, falls die Datei nicht in dem Projekt existiert. Das Ergebnis des Vergleichs wird in einer Liste gespeichert. </w:t>
      </w:r>
      <w:r w:rsidR="003E0ED4">
        <w:t>Nach dem Vergleich erstellt das Programm eine „merged“-Instanz der Klasse „RecipientFrame“. Diese Instanz ist für den mittleren Teil, gekennzeichnet durch den „Accept Changes“-Button, den „Reset C</w:t>
      </w:r>
      <w:r w:rsidR="00460D2A">
        <w:t>hanges“-Button und dem darunter</w:t>
      </w:r>
      <w:r w:rsidR="003E0ED4">
        <w:t xml:space="preserve">liegendem Listen-Widget in dem grün markierten Teil in der </w:t>
      </w:r>
      <w:r w:rsidR="00460D2A">
        <w:lastRenderedPageBreak/>
        <w:t>Abbildung 35</w:t>
      </w:r>
      <w:r w:rsidR="003E0ED4">
        <w:t>, zuständig.</w:t>
      </w:r>
      <w:r w:rsidR="00E43797">
        <w:t xml:space="preserve"> Nachdem die „merged“-Instanz erstellt wurde, wird die Liste, in der das Ergebnis des Vergleichs gespeichert wurde, dem Listen-Widget dieser Instanz hinzugefügt. Dadurch wird in dem Listen-Widget die Differenz der beiden Dateien dargestellt.</w:t>
      </w:r>
    </w:p>
    <w:p w14:paraId="7A429A7F" w14:textId="43A02E66" w:rsidR="00BF4F8C" w:rsidRDefault="00BF4F8C" w:rsidP="00E43797">
      <w:r>
        <w:t xml:space="preserve">Falls der Pfad des ausgewählten Listenelements aus </w:t>
      </w:r>
      <w:r w:rsidR="006D4A85">
        <w:t>der „Updatables Files“-Liste</w:t>
      </w:r>
      <w:r>
        <w:t>, gekennzeichnet durch den rot mar</w:t>
      </w:r>
      <w:r w:rsidR="00460D2A">
        <w:t>kierten Teil in der Abbildung 35</w:t>
      </w:r>
      <w:r>
        <w:t>, keine Datei, sondern ein Ordner ist, werden die drei Instanzen mit leeren Listen-Widgets erstellt, da kein Datei-Inhalt dargestellt werden kann.</w:t>
      </w:r>
    </w:p>
    <w:p w14:paraId="6EE13D5F" w14:textId="70BF670E" w:rsidR="00A76352" w:rsidRDefault="00277064" w:rsidP="00FF66EF">
      <w:r>
        <w:t>Im letzten Teilschritt</w:t>
      </w:r>
      <w:r w:rsidR="00CD23AC">
        <w:t>,</w:t>
      </w:r>
      <w:r w:rsidR="00CD23AC" w:rsidRPr="00F2240F">
        <w:t xml:space="preserve"> </w:t>
      </w:r>
      <w:r w:rsidR="00CD23AC">
        <w:t>der sich auf die Operation „Add instances tot he Sp</w:t>
      </w:r>
      <w:r w:rsidR="00460D2A">
        <w:t>litter Widget“ in der Abbildung 38</w:t>
      </w:r>
      <w:r w:rsidR="00CD23AC">
        <w:t xml:space="preserve"> bezieht,</w:t>
      </w:r>
      <w:r>
        <w:t xml:space="preserve"> werden die drei erstellten Instanzen </w:t>
      </w:r>
      <w:r w:rsidR="00380243">
        <w:t>dem unteren Teil des Fensters, gekennzeichnet durch den grün m</w:t>
      </w:r>
      <w:r w:rsidR="00460D2A">
        <w:t>arkierten Teil in der Abbildung 35</w:t>
      </w:r>
      <w:r w:rsidR="00380243">
        <w:t>, hinzugefügt. Dieser untere Teil ist dabei ein spezielles Splitter-Objekt</w:t>
      </w:r>
      <w:r w:rsidR="008F0A29">
        <w:t>, welchem Widgets hinzugefügt werden können, die anschließend in der gleichen Reihenfolge, in der diese hinzugefügt worden, in einer horizontalen Ansicht angezeigt werden. Nachdem die Instanzen dem Splitter-Objekt hinzugefügt wurden, ist der gesamt</w:t>
      </w:r>
      <w:r w:rsidR="00460D2A">
        <w:t>e Prozess, der in der Abbildung 38</w:t>
      </w:r>
      <w:r w:rsidR="008F0A29">
        <w:t xml:space="preserve"> dargestellt ist, beendet</w:t>
      </w:r>
      <w:r w:rsidR="00A76352">
        <w:t>, wodurch</w:t>
      </w:r>
      <w:r w:rsidR="00695F83">
        <w:t xml:space="preserve"> die Benutzer die ausgewählte Datei konfigurieren</w:t>
      </w:r>
      <w:r w:rsidR="00A76352">
        <w:t xml:space="preserve"> können</w:t>
      </w:r>
      <w:r w:rsidR="00695F83">
        <w:t>.</w:t>
      </w:r>
      <w:r w:rsidR="00F277F7">
        <w:t xml:space="preserve"> </w:t>
      </w:r>
    </w:p>
    <w:p w14:paraId="5306F5ED" w14:textId="49EB5216" w:rsidR="00695F83" w:rsidRDefault="00A76352" w:rsidP="00FF66EF">
      <w:r>
        <w:t xml:space="preserve">Wichtig dabei ist, dass die Konfigurationen nur auf das des Listen-Widgets der „merged“-Instanz angewendet werden können, da der Inhalt dieses Listen-Widgets den Inhalt der aktualisierten Datei des Projektes darstellt. </w:t>
      </w:r>
      <w:r w:rsidR="00F277F7">
        <w:t>Eine Datei kann auf drei Arten konfiguriert werden:</w:t>
      </w:r>
    </w:p>
    <w:p w14:paraId="08EF2725" w14:textId="3D3766CA" w:rsidR="00F277F7" w:rsidRDefault="00F277F7" w:rsidP="00FF66EF">
      <w:r>
        <w:t xml:space="preserve">Die erste Art ist durch den „Take Yours“-Button. </w:t>
      </w:r>
      <w:r w:rsidR="00A76352">
        <w:t>Durch Drücken</w:t>
      </w:r>
      <w:r>
        <w:t xml:space="preserve"> dieses Buttons wird der Inhalt des Listen-Widgets der „</w:t>
      </w:r>
      <w:r w:rsidR="00A76352">
        <w:t>merged</w:t>
      </w:r>
      <w:r>
        <w:t xml:space="preserve">“-Instanz, </w:t>
      </w:r>
      <w:r w:rsidR="00A76352">
        <w:t>mit dem Inhalt des Listen-Widgets der „yours“-Instanz überschrieben. Das bedeutet, dass der Inhalt der Datei aus dem Projekt nicht verändert bzw. aktualisiert werden soll.</w:t>
      </w:r>
    </w:p>
    <w:p w14:paraId="7FCC6429" w14:textId="1F410CC7" w:rsidR="00695F83" w:rsidRDefault="00A76352" w:rsidP="00FF66EF">
      <w:r>
        <w:t xml:space="preserve">Die zweite Art ist durch den „Take Theirs“-Button. Durch Drücken dieses Buttons wird der Inhalt des Listen-Widgets der „merged“-Instanz, mit dem Inhalt des Listen-Widgets der „theirs“-Instanz überschrieben. Das bedeutet, dass der Inhalt der Datei aus dem Projekt </w:t>
      </w:r>
      <w:r w:rsidR="00E93BF1">
        <w:t>mit dem Inhalt der gleichen Datei aus der Projekt-Schablone aktualisiert bzw. überschrieben werden soll</w:t>
      </w:r>
      <w:r>
        <w:t>.</w:t>
      </w:r>
    </w:p>
    <w:p w14:paraId="1D93EEE2" w14:textId="0A426BA1" w:rsidR="00E93BF1" w:rsidRDefault="00E93BF1" w:rsidP="00FF66EF">
      <w:r>
        <w:lastRenderedPageBreak/>
        <w:t>Die letzte Art ist eine benutzerdefinierte Konfigurierung des Inhaltes des Listen-Widgets der „merged“-Instanz, durch Drag and Drop. Dabei können nur die farbigen Listenelemente aus allen Instanzen gezogen werden</w:t>
      </w:r>
      <w:r w:rsidR="00BA42D8">
        <w:t>. Diese können anschließend</w:t>
      </w:r>
      <w:r>
        <w:t xml:space="preserve"> nur in das Listen-Widget der „merged“-Instanz fallengelassen werden.</w:t>
      </w:r>
      <w:r w:rsidR="0079065C">
        <w:t xml:space="preserve"> Diese Funktionalität bietet </w:t>
      </w:r>
      <w:r w:rsidR="0079065C" w:rsidRPr="0079065C">
        <w:t>dem Benutzer die Möglichkei</w:t>
      </w:r>
      <w:r w:rsidR="0079065C">
        <w:t>t</w:t>
      </w:r>
      <w:r w:rsidR="0079065C" w:rsidRPr="0079065C">
        <w:t xml:space="preserve">, einige benutzerdefinierte Änderungen </w:t>
      </w:r>
      <w:r w:rsidR="0079065C">
        <w:t xml:space="preserve">in </w:t>
      </w:r>
      <w:r w:rsidR="0079065C" w:rsidRPr="0079065C">
        <w:t>der Originaldatei beizubehalten, sie aber dennoch mit neuen Funktionen aus der Vorlage zu aktualisieren.</w:t>
      </w:r>
    </w:p>
    <w:p w14:paraId="6BDBFAF8" w14:textId="6C5A712F" w:rsidR="00BA42D8" w:rsidRDefault="00614818" w:rsidP="00FF66EF">
      <w:r>
        <w:t>Nachdem die Konfiguration einer Datei beendet wurde, muss der Inhalt des Listen-Widgets der „merged“-Instanz gespeichert werden. Dazu muss der „Accept Changes“-Button, gekennzeichnet durch den gleichnamigen Button in dem grün m</w:t>
      </w:r>
      <w:r w:rsidR="00460D2A">
        <w:t>arkierten Teil in der Abbildung 35</w:t>
      </w:r>
      <w:r>
        <w:t xml:space="preserve">, gedrückt werden. Wenn dieser Button gedrückt wird, speichert das Programm den Inhalt des Listen-Widgets intern in ein Python Dictionary. </w:t>
      </w:r>
      <w:r w:rsidR="00CA541C">
        <w:t>Der Schlüssel des Dictionarys ist dabei der Pfad zu der Datei in dem „.tmp“-Ordner. Der Wert des Schlüssels ist eine Liste, in der der konfigurierte Inhalt des Listen-Widgets gespeichert ist. Immer wenn der „Accept Changes“-Button gedrückt wird, wird das Python Dictionary mit dem entsprechenden Pfad und Inhalt der ausgewählten Datei aus der „Updatables Files“-Liste, gekennzeichnet durch den rot m</w:t>
      </w:r>
      <w:r w:rsidR="00460D2A">
        <w:t>arkierten Teil in der Abbildung 35</w:t>
      </w:r>
      <w:r w:rsidR="00CA541C">
        <w:t>, erweitert.</w:t>
      </w:r>
      <w:r w:rsidR="004877CD">
        <w:t xml:space="preserve"> Außerdem wird </w:t>
      </w:r>
      <w:r w:rsidR="00625D62">
        <w:t>durch Drücken</w:t>
      </w:r>
      <w:r w:rsidR="004877CD">
        <w:t xml:space="preserve"> des „Accept Changes“-Button, die Checkbox, des ausgewählten Listenelements der „Updatables Files“-Liste markiert. Nur wenn die Checkboxen aller Listenelemente markiert wurden, kann das Projekt im späteren Verlauf mit den vorgenommenen Änderungen aktualisiert werden.</w:t>
      </w:r>
    </w:p>
    <w:p w14:paraId="14DAA65D" w14:textId="5B0FF241" w:rsidR="006D4A85" w:rsidRDefault="006D4A85" w:rsidP="00FF66EF">
      <w:r>
        <w:t xml:space="preserve">Falls gespeicherte Änderungen einer Datei, </w:t>
      </w:r>
      <w:r w:rsidR="00CA3BF3">
        <w:t>zurückgesetzt werden müssen, kann dazu der „Reset Changes“-Button, gekennzeichnet durch den gleich</w:t>
      </w:r>
      <w:r w:rsidR="00460D2A">
        <w:t>namigen Button in der Abbildung 35</w:t>
      </w:r>
      <w:r w:rsidR="00CA3BF3">
        <w:t>, benutzt werden. Durch den Klick auf den „Reset Changes“-Button löscht das Programm den Pfad und den Inhalt aus dem Python Dictionary, in dem die Änderungen einer Datei intern gespeichert werden</w:t>
      </w:r>
      <w:r w:rsidR="004877CD">
        <w:t xml:space="preserve"> und setzt den </w:t>
      </w:r>
      <w:r w:rsidR="00CA3BF3">
        <w:t xml:space="preserve">Inhalt des Listen-Widgets der „merged“-Instanz </w:t>
      </w:r>
      <w:r w:rsidR="00A53FA5">
        <w:t xml:space="preserve">auf den Erstzustand </w:t>
      </w:r>
      <w:r w:rsidR="00CA3BF3">
        <w:t>zurück</w:t>
      </w:r>
      <w:r w:rsidR="00A53FA5">
        <w:t>.</w:t>
      </w:r>
      <w:r w:rsidR="004877CD">
        <w:t xml:space="preserve"> Außerdem </w:t>
      </w:r>
      <w:r w:rsidR="00625D62">
        <w:t>wird durch Drücken des „Reset Changes“-Buttons, die Checkbox des ausgewählten Listenelements der „Updatables Files“-Liste wieder entmarkiert.</w:t>
      </w:r>
    </w:p>
    <w:p w14:paraId="323E8921" w14:textId="75D8DDF0" w:rsidR="006F0EA1" w:rsidRPr="00086D11" w:rsidRDefault="006F0EA1" w:rsidP="00FF66EF">
      <w:r>
        <w:t xml:space="preserve">Nachdem für </w:t>
      </w:r>
      <w:r w:rsidR="00460D2A">
        <w:t>jedes Listenelement</w:t>
      </w:r>
      <w:r>
        <w:t xml:space="preserve"> bzw. für jede Datei der „Updatables Files“-Liste eine Version gespeichert wurde, kann durch klicken des „Update Project“-Buttons, gekennzeichnet durch den gleich</w:t>
      </w:r>
      <w:r w:rsidR="00460D2A">
        <w:t>namigen Button in der Abbildung 35</w:t>
      </w:r>
      <w:r>
        <w:t>, das ausgewählte Projekt aktualisiert werden.</w:t>
      </w:r>
    </w:p>
    <w:p w14:paraId="1D610AF6" w14:textId="620320AE" w:rsidR="003C22AA" w:rsidRDefault="00DC2CE2" w:rsidP="003C22AA">
      <w:pPr>
        <w:keepNext/>
      </w:pPr>
      <w:r>
        <w:rPr>
          <w:noProof/>
          <w:lang w:eastAsia="de-DE"/>
        </w:rPr>
        <w:lastRenderedPageBreak/>
        <w:pict w14:anchorId="2366FA8F">
          <v:shape id="_x0000_i1038" type="#_x0000_t75" style="width:453pt;height:359.25pt">
            <v:imagedata r:id="rId64" o:title="Projektaktualisierung"/>
          </v:shape>
        </w:pict>
      </w:r>
    </w:p>
    <w:p w14:paraId="65AE3781" w14:textId="530610A3" w:rsidR="00FF66EF" w:rsidRPr="00172FBB" w:rsidRDefault="003C22AA" w:rsidP="003C22AA">
      <w:pPr>
        <w:pStyle w:val="Beschriftung"/>
      </w:pPr>
      <w:bookmarkStart w:id="81" w:name="_Toc95985502"/>
      <w:r>
        <w:t xml:space="preserve">Abbildung </w:t>
      </w:r>
      <w:fldSimple w:instr=" SEQ Abbildung \* ARABIC ">
        <w:r w:rsidR="00A82F32">
          <w:rPr>
            <w:noProof/>
          </w:rPr>
          <w:t>39</w:t>
        </w:r>
      </w:fldSimple>
      <w:r>
        <w:t>: Flussdiagramm für die Projektaktualisierung</w:t>
      </w:r>
      <w:bookmarkEnd w:id="81"/>
    </w:p>
    <w:p w14:paraId="67944C2B" w14:textId="1C9F8326" w:rsidR="00FF66EF" w:rsidRDefault="00460D2A" w:rsidP="00FF66EF">
      <w:r>
        <w:t>In der Abbildung 39</w:t>
      </w:r>
      <w:r w:rsidR="00FF66EF">
        <w:t xml:space="preserve"> ist der Ablauf </w:t>
      </w:r>
      <w:r w:rsidR="005C409E">
        <w:t>der Projektaktualisierung</w:t>
      </w:r>
      <w:r w:rsidR="00FF66EF">
        <w:t xml:space="preserve"> dargestellt.</w:t>
      </w:r>
      <w:r w:rsidR="00662254">
        <w:t xml:space="preserve"> Dieser Prozess kann in </w:t>
      </w:r>
      <w:r w:rsidR="00916BD8">
        <w:t>neun</w:t>
      </w:r>
      <w:r w:rsidR="00662254">
        <w:t xml:space="preserve"> </w:t>
      </w:r>
      <w:r w:rsidR="00002817">
        <w:t>T</w:t>
      </w:r>
      <w:r w:rsidR="00662254">
        <w:t>eilschritten erklärt werden:</w:t>
      </w:r>
    </w:p>
    <w:p w14:paraId="6072CC12" w14:textId="3B1202DB" w:rsidR="00662254" w:rsidRDefault="00662254" w:rsidP="00FF66EF">
      <w:r>
        <w:t>Im ersten Teilschrit</w:t>
      </w:r>
      <w:r w:rsidR="003C22AA">
        <w:t>t</w:t>
      </w:r>
      <w:r w:rsidR="0010791B">
        <w:t>,</w:t>
      </w:r>
      <w:r w:rsidR="0010791B" w:rsidRPr="00F2240F">
        <w:t xml:space="preserve"> </w:t>
      </w:r>
      <w:r w:rsidR="0010791B">
        <w:t>der sich auf die Operation „</w:t>
      </w:r>
      <w:r w:rsidR="00916BD8">
        <w:t>Check if all TreeWidgetItems are checked</w:t>
      </w:r>
      <w:r w:rsidR="00460D2A">
        <w:t>“ in der Abbildung 39</w:t>
      </w:r>
      <w:r w:rsidR="0010791B">
        <w:t xml:space="preserve"> bezieht,</w:t>
      </w:r>
      <w:r w:rsidR="003C22AA">
        <w:t xml:space="preserve"> </w:t>
      </w:r>
      <w:r w:rsidR="00F153E2">
        <w:t xml:space="preserve">speichert das Programm alle Listenelemente der „Updatables Files“-Liste in eine interne Liste. Anschließend iteriert das Programm durch diese Liste und überprüft dabei, ob die Checkbox jedes Listenelements markiert ist. </w:t>
      </w:r>
      <w:r w:rsidR="00965014">
        <w:t xml:space="preserve">Die Markierung der Checkbox signalisiert dabei, dass eine Änderung für die </w:t>
      </w:r>
      <w:r w:rsidR="000F429E">
        <w:t xml:space="preserve">entsprechende </w:t>
      </w:r>
      <w:r w:rsidR="00965014">
        <w:t xml:space="preserve">Datei des Listenelements, durch den „Accept Changes“-Button, gespeichert wurde. </w:t>
      </w:r>
      <w:r w:rsidR="00F153E2">
        <w:t>Falls mindestens eine Checkbox nicht markiert wurde, wird eine entsprechende Error-Nachricht in der GUI ausgegeben und der gesamte Prozess der Projektaktualisierung wird gestoppt. Andernfalls startet der zweite Teilschritt dieses Prozesses.</w:t>
      </w:r>
    </w:p>
    <w:p w14:paraId="703F250B" w14:textId="6EDCE225" w:rsidR="00662254" w:rsidRDefault="00662254" w:rsidP="00FF66EF">
      <w:r>
        <w:t>Im zweiten Teilschri</w:t>
      </w:r>
      <w:r w:rsidR="006560A5">
        <w:t>tt</w:t>
      </w:r>
      <w:r w:rsidR="00916BD8">
        <w:t>,</w:t>
      </w:r>
      <w:r w:rsidR="00916BD8" w:rsidRPr="00F2240F">
        <w:t xml:space="preserve"> </w:t>
      </w:r>
      <w:r w:rsidR="00916BD8">
        <w:t>der sich auf die Operation „Get entered values fro</w:t>
      </w:r>
      <w:r w:rsidR="00460D2A">
        <w:t>m first frame“ in der Abbildung 39</w:t>
      </w:r>
      <w:r w:rsidR="00916BD8">
        <w:t xml:space="preserve"> bezieht,</w:t>
      </w:r>
      <w:r w:rsidR="006560A5">
        <w:t xml:space="preserve"> speichert das Programm intern </w:t>
      </w:r>
      <w:r w:rsidR="00CF0A85">
        <w:t xml:space="preserve">folgende Werte aus dem </w:t>
      </w:r>
      <w:r w:rsidR="00CF0A85">
        <w:lastRenderedPageBreak/>
        <w:t>ersten Teil</w:t>
      </w:r>
      <w:r w:rsidR="006560A5">
        <w:t>, gekennzeichnet durch den blau markierten Te</w:t>
      </w:r>
      <w:r w:rsidR="00460D2A">
        <w:t>il in der Abbildung 35</w:t>
      </w:r>
      <w:r w:rsidR="006560A5">
        <w:t>, des Fensters</w:t>
      </w:r>
      <w:r w:rsidR="00CF0A85">
        <w:t>:</w:t>
      </w:r>
    </w:p>
    <w:p w14:paraId="24DEFECA" w14:textId="747CD38B" w:rsidR="00CA684F" w:rsidRDefault="00CF0A85" w:rsidP="00CA684F">
      <w:pPr>
        <w:pStyle w:val="Listenabsatz"/>
        <w:numPr>
          <w:ilvl w:val="0"/>
          <w:numId w:val="17"/>
        </w:numPr>
      </w:pPr>
      <w:r>
        <w:t>Langer Projektname</w:t>
      </w:r>
      <w:r w:rsidR="00CA684F">
        <w:t xml:space="preserve"> – einzugeben in dem „Projectname (long)“-Texteingabefeld, gekennzeichnet durch das erste Texteingabefeld in dem blau m</w:t>
      </w:r>
      <w:r w:rsidR="00460D2A">
        <w:t>arkierten Teil in der Abbildung 35</w:t>
      </w:r>
    </w:p>
    <w:p w14:paraId="6CAB9212" w14:textId="2CFD3D76" w:rsidR="00CF0A85" w:rsidRDefault="00CF0A85" w:rsidP="00CF0A85">
      <w:pPr>
        <w:pStyle w:val="Listenabsatz"/>
        <w:numPr>
          <w:ilvl w:val="0"/>
          <w:numId w:val="17"/>
        </w:numPr>
      </w:pPr>
      <w:r>
        <w:t>Kurzer Projektname</w:t>
      </w:r>
      <w:r w:rsidR="00CA684F">
        <w:t xml:space="preserve"> – einzugeben in dem „Projectname (short)“-Texteingabefeld, gekennzeichnet durch das zweite Texteingabefeld in dem blau m</w:t>
      </w:r>
      <w:r w:rsidR="00460D2A">
        <w:t>arkierten Teil in der Abbildung 35</w:t>
      </w:r>
    </w:p>
    <w:p w14:paraId="43786BAD" w14:textId="2ED98B10" w:rsidR="00CF0A85" w:rsidRDefault="00CF0A85" w:rsidP="00CF0A85">
      <w:pPr>
        <w:pStyle w:val="Listenabsatz"/>
        <w:numPr>
          <w:ilvl w:val="0"/>
          <w:numId w:val="17"/>
        </w:numPr>
      </w:pPr>
      <w:r>
        <w:t>Der Lizenztyp</w:t>
      </w:r>
      <w:r w:rsidR="00CA684F">
        <w:t xml:space="preserve"> – auszuwählen aus der „License Typ“-DropDown-Liste, gekennzeichnet durch die DropDown-Liste in dem blau markierten</w:t>
      </w:r>
      <w:r w:rsidR="00460D2A">
        <w:t xml:space="preserve"> Teil in der Abbildung 35</w:t>
      </w:r>
    </w:p>
    <w:p w14:paraId="06621CD1" w14:textId="54C1052F" w:rsidR="00CA684F" w:rsidRDefault="00CA684F" w:rsidP="00CA684F">
      <w:pPr>
        <w:pStyle w:val="Listenabsatz"/>
        <w:numPr>
          <w:ilvl w:val="0"/>
          <w:numId w:val="17"/>
        </w:numPr>
      </w:pPr>
      <w:r>
        <w:t>Die Werte aller Checkboxen, gekennzeichnet durch die Checkboxen in dem blau m</w:t>
      </w:r>
      <w:r w:rsidR="00460D2A">
        <w:t>arkierten Teil in der Abbildung 35</w:t>
      </w:r>
    </w:p>
    <w:p w14:paraId="61DC81F8" w14:textId="2F8B2BBA" w:rsidR="00662254" w:rsidRDefault="00662254" w:rsidP="00FF66EF">
      <w:r>
        <w:t>Im dritten Teilschri</w:t>
      </w:r>
      <w:r w:rsidR="006560A5">
        <w:t>tt</w:t>
      </w:r>
      <w:r w:rsidR="00916BD8">
        <w:t>,</w:t>
      </w:r>
      <w:r w:rsidR="00916BD8" w:rsidRPr="00F2240F">
        <w:t xml:space="preserve"> </w:t>
      </w:r>
      <w:r w:rsidR="00916BD8">
        <w:t>der sich auf die Operation „Update project_config JSON file in „.tmp“ directory“ in der Abbild</w:t>
      </w:r>
      <w:r w:rsidR="00460D2A">
        <w:t>ung 39</w:t>
      </w:r>
      <w:r w:rsidR="00916BD8">
        <w:t xml:space="preserve"> bezieht,</w:t>
      </w:r>
      <w:r w:rsidR="006560A5">
        <w:t xml:space="preserve"> aktualisiert das Programm die JSON-Datei</w:t>
      </w:r>
      <w:r w:rsidR="007C1192">
        <w:t xml:space="preserve"> des „.tmp“-Ordners,</w:t>
      </w:r>
      <w:r w:rsidR="006560A5">
        <w:t xml:space="preserve"> in der die Metadaten des Projektes </w:t>
      </w:r>
      <w:r w:rsidR="007C1192">
        <w:t xml:space="preserve">gespeichert sind. Dazu </w:t>
      </w:r>
      <w:r w:rsidR="00F1209F">
        <w:t>liest das Programm die JSON-Datei ein und erstellt daraus ein Python Dictionary mit demselben Aufbau. Die alten Werte in dem Dictionary werden im Anschluss mit den neuen Werten, die im zweiten Teilschritt gespeichert wurden, ersetzt. Anschließend wird die alte JSON-Datei des „.tmp“-Ordners mit einer neuen JSON-Datei, die mithilfe des aktualisierten Dictionarys erstellt wurde, ersetzt.</w:t>
      </w:r>
    </w:p>
    <w:p w14:paraId="6AD74881" w14:textId="1407AC27" w:rsidR="00662254" w:rsidRDefault="00662254" w:rsidP="00662254">
      <w:r>
        <w:t>Im vierten Teilschrit</w:t>
      </w:r>
      <w:r w:rsidR="0024362E">
        <w:t>t</w:t>
      </w:r>
      <w:r w:rsidR="00916BD8">
        <w:t>,</w:t>
      </w:r>
      <w:r w:rsidR="00916BD8" w:rsidRPr="00F2240F">
        <w:t xml:space="preserve"> </w:t>
      </w:r>
      <w:r w:rsidR="00916BD8">
        <w:t>der sich auf die Operation „Update Readme file in „.t</w:t>
      </w:r>
      <w:r w:rsidR="00460D2A">
        <w:t>mp“ directory“ in der Abbildung 39</w:t>
      </w:r>
      <w:r w:rsidR="00916BD8">
        <w:t xml:space="preserve"> bezieht,</w:t>
      </w:r>
      <w:r w:rsidR="0024362E">
        <w:t xml:space="preserve"> aktualisiert das Programm die „README.md“-Datei</w:t>
      </w:r>
      <w:r w:rsidR="006B2916">
        <w:t xml:space="preserve"> des „.tmp“-Ordners. Dazu öffnet das Programm diese Datei und ersetzt den Titel der Datei mit dem eingegeben langen Projektnamen, gekennzeichnet durch das „Projectname (long)“-Texteingabefeld </w:t>
      </w:r>
      <w:r w:rsidR="00D32CE6">
        <w:t xml:space="preserve">des blau markierten Teils </w:t>
      </w:r>
      <w:r w:rsidR="00460D2A">
        <w:t>in der Abbildung 35</w:t>
      </w:r>
      <w:r w:rsidR="006B2916">
        <w:t>.</w:t>
      </w:r>
    </w:p>
    <w:p w14:paraId="7462798D" w14:textId="3FCCCF57" w:rsidR="00002817" w:rsidRDefault="00002817" w:rsidP="00662254">
      <w:r>
        <w:t>Im fünften Teilschrit</w:t>
      </w:r>
      <w:r w:rsidR="006B2916">
        <w:t>t</w:t>
      </w:r>
      <w:r w:rsidR="00916BD8">
        <w:t>,</w:t>
      </w:r>
      <w:r w:rsidR="00916BD8" w:rsidRPr="00F2240F">
        <w:t xml:space="preserve"> </w:t>
      </w:r>
      <w:r w:rsidR="00916BD8">
        <w:t>der sich auf die Operation „Update Licenses in „.tmp“ directory“ in de</w:t>
      </w:r>
      <w:r w:rsidR="00460D2A">
        <w:t>r Abbildung 39</w:t>
      </w:r>
      <w:r w:rsidR="00916BD8">
        <w:t xml:space="preserve"> bezieht,</w:t>
      </w:r>
      <w:r w:rsidR="006B2916">
        <w:t xml:space="preserve"> aktualisiert das Programm die Lizenz-Datei des „.tmp“-Ordners. Dazu löscht das Programm die </w:t>
      </w:r>
      <w:r w:rsidR="00C65E2E">
        <w:t xml:space="preserve">aktuelle Lizenz-Datei des „.tmp“-Ordners und fügt diesem Ordner anschließend die neue Lizenz-Datei hinzu. Die neue Lizenz-Datei ist dabei die Lizenz, die in der entsprechenden DropDown-Liste, gekennzeichnet durch die „License“-DropDown-Liste </w:t>
      </w:r>
      <w:r w:rsidR="00D32CE6">
        <w:t xml:space="preserve">des blau markierten Teils </w:t>
      </w:r>
      <w:r w:rsidR="00460D2A">
        <w:t>in der Abbildung 35</w:t>
      </w:r>
      <w:r w:rsidR="00C65E2E">
        <w:t xml:space="preserve">, </w:t>
      </w:r>
      <w:r w:rsidR="00C65E2E">
        <w:lastRenderedPageBreak/>
        <w:t xml:space="preserve">ausgewählt wurde. Wie in dem letzten Kapitel 6.2.1 erklärt, steht der ausgewählte Wert dieser DropDown-Liste für einen Unterordner des „license“-Ordners in der Projekt-Schablone. </w:t>
      </w:r>
      <w:r w:rsidR="00D32CE6">
        <w:t>Dieser Unterorder enthält eine Textdatei. Diese Textdatei ist die neue Lizenz-Datei, die dem „.tmp“-Ordner hinzugefügt wird.</w:t>
      </w:r>
    </w:p>
    <w:p w14:paraId="417205FC" w14:textId="10DAF84E" w:rsidR="00002817" w:rsidRPr="00D32CE6" w:rsidRDefault="00002817" w:rsidP="00662254">
      <w:r>
        <w:t>Im sechsten Teilschritt</w:t>
      </w:r>
      <w:r w:rsidR="00916BD8">
        <w:t>,</w:t>
      </w:r>
      <w:r w:rsidR="00916BD8" w:rsidRPr="00F2240F">
        <w:t xml:space="preserve"> </w:t>
      </w:r>
      <w:r w:rsidR="00916BD8">
        <w:t>der sich auf die Operation „Handle Checkboxes in „.t</w:t>
      </w:r>
      <w:r w:rsidR="00460D2A">
        <w:t>mp“ directory“ in der Abbildung 39</w:t>
      </w:r>
      <w:r w:rsidR="00916BD8">
        <w:t xml:space="preserve"> bezieht,</w:t>
      </w:r>
      <w:r w:rsidR="00D32CE6">
        <w:t xml:space="preserve"> überprüft das Programm den Wert der Checkboxen, gekennzeichnet durch die Checkboxen des blau ma</w:t>
      </w:r>
      <w:r w:rsidR="00460D2A">
        <w:t>rkierten Teils in der Abbildung 35</w:t>
      </w:r>
      <w:r w:rsidR="002D2454">
        <w:t>. Wenn dabei neue Checkboxen markiert oder Markierungen von Checkboxen entfernt wurden, werden die entsprechenden vordefinierten Konfigurationsdateien dem „.tmp“-Ordner entweder hinzugefügt oder aus dem „.tmp“-Ordner gelöscht.</w:t>
      </w:r>
    </w:p>
    <w:p w14:paraId="71BA33EE" w14:textId="1C8C9D50" w:rsidR="006B2916" w:rsidRPr="00460D2A" w:rsidRDefault="006B2916" w:rsidP="00662254">
      <w:pPr>
        <w:rPr>
          <w:b/>
          <w:bCs/>
        </w:rPr>
      </w:pPr>
      <w:r>
        <w:t>Im siebten Teilschritt</w:t>
      </w:r>
      <w:r w:rsidR="00916BD8">
        <w:t>,</w:t>
      </w:r>
      <w:r w:rsidR="00916BD8" w:rsidRPr="00F2240F">
        <w:t xml:space="preserve"> </w:t>
      </w:r>
      <w:r w:rsidR="00916BD8">
        <w:t>der sich auf die Operation „Override all files in „.tmp“ directory with sel</w:t>
      </w:r>
      <w:r w:rsidR="00460D2A">
        <w:t>ected changes“ in der Abbildung 39</w:t>
      </w:r>
      <w:r w:rsidR="00916BD8">
        <w:t xml:space="preserve"> bezieht,</w:t>
      </w:r>
      <w:r w:rsidR="002D2454">
        <w:t xml:space="preserve"> aktualisiert das Programm alle Dateien, die als Listenelemente in der „Updatables Files“-Liste aufgelistet wurden. Dazu iteriert das Programm durch das Python Dictionary, indem die </w:t>
      </w:r>
      <w:r w:rsidR="00FA75AD">
        <w:t>Änderungen der Dateien, durch den „Accept Changes“-Button, gespeichert wurden. Bei jeder Iteration öffnet das Programm die Datei, dessen Pfad als Schlüssel gespeichert ist, und überschreibt den Inhalt dieser Datei mit der Liste, die als Wert zu dem Schlüssel gespeichert ist</w:t>
      </w:r>
      <w:r w:rsidR="00047E92">
        <w:t>. Wie zuvor erklärt enthält die Liste dabei den konfigurierten Inhalt des Listen-Widgets der „merged“-Instanz.</w:t>
      </w:r>
    </w:p>
    <w:p w14:paraId="091EAAB2" w14:textId="0560101C" w:rsidR="00662254" w:rsidRPr="007426B6" w:rsidRDefault="00662254" w:rsidP="00FF66EF">
      <w:r>
        <w:t xml:space="preserve">Im </w:t>
      </w:r>
      <w:r w:rsidR="008316C5">
        <w:t>achten</w:t>
      </w:r>
      <w:r>
        <w:t xml:space="preserve"> Teilschritt</w:t>
      </w:r>
      <w:bookmarkStart w:id="82" w:name="_Hlk95406426"/>
      <w:r w:rsidR="00916BD8">
        <w:t>, der mit der Operation "Delete old project" beginnt und mit "</w:t>
      </w:r>
      <w:r w:rsidR="000E77CA">
        <w:t>Delete „.tmp“ directory</w:t>
      </w:r>
      <w:r w:rsidR="00916BD8">
        <w:t xml:space="preserve">" </w:t>
      </w:r>
      <w:r w:rsidR="00460D2A">
        <w:t>in der Abbildung 39</w:t>
      </w:r>
      <w:r w:rsidR="000E77CA">
        <w:t xml:space="preserve"> </w:t>
      </w:r>
      <w:r w:rsidR="00916BD8">
        <w:t>endet</w:t>
      </w:r>
      <w:bookmarkEnd w:id="82"/>
      <w:r w:rsidR="00916BD8">
        <w:t>,</w:t>
      </w:r>
      <w:r w:rsidR="00047E92">
        <w:t xml:space="preserve"> aktualisiert das Programm das ausgewählte Projekt mithilfe des „.tmp“-Ordners. Dazu löscht das Programm zuerst das alte Projekt und erstellt in demselben Verzeichnis ein neues leeres Projekt bzw. einen neuen leeren Ordner mit </w:t>
      </w:r>
      <w:r w:rsidR="00460D2A">
        <w:t>dem eingegeben kurzen Projektnamen</w:t>
      </w:r>
      <w:r w:rsidR="00047E92">
        <w:t>, gekennzeichnet als „</w:t>
      </w:r>
      <w:r w:rsidR="008316C5">
        <w:t>Projectname (short)</w:t>
      </w:r>
      <w:r w:rsidR="00047E92">
        <w:t>“-Texteingabefeld in dem blau markierten Teil</w:t>
      </w:r>
      <w:r w:rsidR="00460D2A">
        <w:t xml:space="preserve"> in der Abbildung 35</w:t>
      </w:r>
      <w:r w:rsidR="008316C5">
        <w:t xml:space="preserve">, </w:t>
      </w:r>
      <w:r w:rsidR="00047E92">
        <w:t>als dessen Name.</w:t>
      </w:r>
      <w:r w:rsidR="008316C5">
        <w:t xml:space="preserve"> Anschließend kopiert das Programm den Inhalt des „.tmp“-Ordners in das neue leere Projekt. Als letztes löscht das Programm den „.tmp“-Ordner.</w:t>
      </w:r>
    </w:p>
    <w:p w14:paraId="58A834D4" w14:textId="785CAC5A" w:rsidR="00ED310A" w:rsidRPr="008316C5" w:rsidRDefault="008316C5" w:rsidP="00CF0A85">
      <w:r w:rsidRPr="008316C5">
        <w:t>Im letzten Teilschritt</w:t>
      </w:r>
      <w:r w:rsidR="00916BD8">
        <w:t>,</w:t>
      </w:r>
      <w:r w:rsidR="00916BD8" w:rsidRPr="00F2240F">
        <w:t xml:space="preserve"> </w:t>
      </w:r>
      <w:r w:rsidR="00916BD8">
        <w:t>der sich auf die Operation „Go back</w:t>
      </w:r>
      <w:r w:rsidR="00460D2A">
        <w:t xml:space="preserve"> to main menu“ in der Abbildung 39</w:t>
      </w:r>
      <w:r w:rsidR="00916BD8">
        <w:t xml:space="preserve"> bezieht, </w:t>
      </w:r>
      <w:r>
        <w:t>wechselt die GUI das Fenster wieder zurück auf das Hauptmenü, wodurch der Prozess für die Projektaktualisierung beendet wird.</w:t>
      </w:r>
    </w:p>
    <w:p w14:paraId="12F4BEB2" w14:textId="1FE57DB5" w:rsidR="005D341E" w:rsidRDefault="005D341E" w:rsidP="005D341E">
      <w:pPr>
        <w:pStyle w:val="berschrift3"/>
        <w:numPr>
          <w:ilvl w:val="2"/>
          <w:numId w:val="1"/>
        </w:numPr>
      </w:pPr>
      <w:bookmarkStart w:id="83" w:name="_Toc95927031"/>
      <w:r>
        <w:lastRenderedPageBreak/>
        <w:t>Fenster für die Erweiterung der Projektmodule</w:t>
      </w:r>
      <w:bookmarkEnd w:id="83"/>
    </w:p>
    <w:p w14:paraId="176EC1AB" w14:textId="78C731AC" w:rsidR="005D341E" w:rsidRPr="00306F50" w:rsidRDefault="00306F50" w:rsidP="00306F50">
      <w:r>
        <w:t xml:space="preserve">In diesem Kapitel wird erklärt wie das Fenster für die Erweiterung der Projektmodule, welches in dem Kapitel 5.2.4 erklärt wurde, in die Software implementiert wurde und wie </w:t>
      </w:r>
      <w:r w:rsidR="00D361F2">
        <w:t>Erweiterung der Projektmodule im Detail abläuft</w:t>
      </w:r>
      <w:r>
        <w:t xml:space="preserve">. Die Abbilddung </w:t>
      </w:r>
      <w:r w:rsidRPr="00306F50">
        <w:rPr>
          <w:b/>
          <w:bCs/>
        </w:rPr>
        <w:t>XX</w:t>
      </w:r>
      <w:r>
        <w:t xml:space="preserve"> des Kapitels 5.2.4 diente dabei als Vorlage für die Implementierung.</w:t>
      </w:r>
    </w:p>
    <w:p w14:paraId="7648E100" w14:textId="79009C9F" w:rsidR="008277DD" w:rsidRDefault="00323945" w:rsidP="008277DD">
      <w:pPr>
        <w:keepNext/>
      </w:pPr>
      <w:r>
        <w:rPr>
          <w:noProof/>
          <w:lang w:eastAsia="de-DE"/>
        </w:rPr>
        <w:drawing>
          <wp:inline distT="0" distB="0" distL="0" distR="0" wp14:anchorId="4ABD4A79" wp14:editId="1818584F">
            <wp:extent cx="5724525" cy="39624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6EDC8572" w14:textId="3E180221" w:rsidR="0073062C" w:rsidRPr="0073062C" w:rsidRDefault="008277DD" w:rsidP="008277DD">
      <w:pPr>
        <w:pStyle w:val="Beschriftung"/>
      </w:pPr>
      <w:bookmarkStart w:id="84" w:name="_Toc95985503"/>
      <w:r>
        <w:t xml:space="preserve">Abbildung </w:t>
      </w:r>
      <w:fldSimple w:instr=" SEQ Abbildung \* ARABIC ">
        <w:r w:rsidR="00A82F32">
          <w:rPr>
            <w:noProof/>
          </w:rPr>
          <w:t>40</w:t>
        </w:r>
      </w:fldSimple>
      <w:r>
        <w:t xml:space="preserve">: Implementierung des Fensters für die </w:t>
      </w:r>
      <w:r w:rsidR="009F06E5">
        <w:t>Projektmodulerweiterung</w:t>
      </w:r>
      <w:bookmarkEnd w:id="84"/>
    </w:p>
    <w:p w14:paraId="650B5B67" w14:textId="453B4809" w:rsidR="00FF66EF" w:rsidRDefault="00E71F57" w:rsidP="000A10AA">
      <w:r>
        <w:t>Die Abbildung 40</w:t>
      </w:r>
      <w:r w:rsidR="000A10AA">
        <w:t xml:space="preserve"> zeigt ein Screenshot des Fensters für die Erweiterung der Projektmodule. Dabei ist zusehen, dass dieses Fen</w:t>
      </w:r>
      <w:r w:rsidR="00050A96">
        <w:t>ster nach Vorlage der Abbildung 23</w:t>
      </w:r>
      <w:r w:rsidR="000A10AA">
        <w:t xml:space="preserve"> des Kapitels 5.2.</w:t>
      </w:r>
      <w:r w:rsidR="00FF66EF">
        <w:t>4</w:t>
      </w:r>
      <w:r w:rsidR="000A10AA">
        <w:t xml:space="preserve"> implementiert wurde, da der Aufbau des Fensters und die Benennung der Widget</w:t>
      </w:r>
      <w:r w:rsidR="00050A96">
        <w:t>s unverändert von der Abbildung 23</w:t>
      </w:r>
      <w:r w:rsidR="000A10AA">
        <w:t xml:space="preserve"> übernommen wurden. Im Folgenden wird mithilfe </w:t>
      </w:r>
      <w:r w:rsidR="003C6C81">
        <w:t>von verschiedenen</w:t>
      </w:r>
      <w:r w:rsidR="000A10AA">
        <w:t xml:space="preserve"> Flussdiagramm</w:t>
      </w:r>
      <w:r w:rsidR="003C6C81">
        <w:t>en</w:t>
      </w:r>
      <w:r w:rsidR="000A10AA">
        <w:t xml:space="preserve"> erklärt, wie </w:t>
      </w:r>
      <w:r w:rsidR="00FF66EF">
        <w:t>ein Projektmodul durch den Projekt-Konfigurator erstellt und dem ausgewählten Projekt hinzugefügt wird</w:t>
      </w:r>
      <w:r w:rsidR="00B032B1">
        <w:t>.</w:t>
      </w:r>
    </w:p>
    <w:p w14:paraId="38618690" w14:textId="3B21C4B2" w:rsidR="003B28C9" w:rsidRDefault="003B28C9" w:rsidP="000A10AA">
      <w:r>
        <w:t>Um</w:t>
      </w:r>
      <w:r w:rsidR="00E719AE">
        <w:t xml:space="preserve"> </w:t>
      </w:r>
      <w:r>
        <w:t>ein neues Projektmodul mit diesem Fenster erstellen zu können, fügt das Programm, nach dem Klick auf den „Add Cmake Modul“-Button</w:t>
      </w:r>
      <w:r w:rsidR="00050A96">
        <w:t xml:space="preserve"> </w:t>
      </w:r>
      <w:r w:rsidR="00050A96">
        <w:t>im Hauptmenü</w:t>
      </w:r>
      <w:r>
        <w:t>, gekennzeichnet durch den „Add Cmake</w:t>
      </w:r>
      <w:r w:rsidR="00050A96">
        <w:t xml:space="preserve"> Modul“-Button in der Abbildung 20 des Kapitels 5.2.1, </w:t>
      </w:r>
      <w:r>
        <w:t>dem Listen-Widget, gekennzeichnet durch den ro</w:t>
      </w:r>
      <w:r w:rsidR="00050A96">
        <w:t>t markierten Teil der Abbildung 40</w:t>
      </w:r>
      <w:r>
        <w:t xml:space="preserve">, alle lokalen Abhängigkeiten, die für das neue Projektmodul genutzt </w:t>
      </w:r>
      <w:r>
        <w:lastRenderedPageBreak/>
        <w:t>werden können, als Listenelemente hinzu. Erst nach auflisten der Listenelemente wird das Fenster für die Erweiterung der Projektmodule in der GUI gezeigt.</w:t>
      </w:r>
    </w:p>
    <w:p w14:paraId="55CDCFBB" w14:textId="22DF5BCA" w:rsidR="00DA5A33" w:rsidRDefault="00727906" w:rsidP="00DA5A33">
      <w:pPr>
        <w:keepNext/>
      </w:pPr>
      <w:r>
        <w:rPr>
          <w:b/>
          <w:bCs/>
          <w:noProof/>
          <w:lang w:eastAsia="de-DE"/>
        </w:rPr>
        <w:pict w14:anchorId="3F2D7604">
          <v:shape id="_x0000_i1047" type="#_x0000_t75" style="width:453.75pt;height:376.5pt">
            <v:imagedata r:id="rId66" o:title="Hinzufügen der lokalen Abhängigkeiten"/>
          </v:shape>
        </w:pict>
      </w:r>
    </w:p>
    <w:p w14:paraId="43363D01" w14:textId="746AEE0F" w:rsidR="00323945" w:rsidRDefault="00DA5A33" w:rsidP="00DA5A33">
      <w:pPr>
        <w:pStyle w:val="Beschriftung"/>
        <w:rPr>
          <w:b/>
          <w:bCs/>
        </w:rPr>
      </w:pPr>
      <w:bookmarkStart w:id="85" w:name="_Toc95985504"/>
      <w:r>
        <w:t xml:space="preserve">Abbildung </w:t>
      </w:r>
      <w:fldSimple w:instr=" SEQ Abbildung \* ARABIC ">
        <w:r w:rsidR="00A82F32">
          <w:rPr>
            <w:noProof/>
          </w:rPr>
          <w:t>41</w:t>
        </w:r>
      </w:fldSimple>
      <w:r>
        <w:t>: Flussdiagramm für d</w:t>
      </w:r>
      <w:r w:rsidR="00727906">
        <w:t>as Hinzufügen der lokalen Abhängigkeiten</w:t>
      </w:r>
      <w:bookmarkEnd w:id="85"/>
    </w:p>
    <w:p w14:paraId="74322805" w14:textId="31CE1D8E" w:rsidR="00323945" w:rsidRDefault="00050A96" w:rsidP="000A10AA">
      <w:r>
        <w:t>In der Abbildung 41</w:t>
      </w:r>
      <w:r w:rsidR="00323945">
        <w:t xml:space="preserve"> ist der Ablauf dargestellt, durch den die </w:t>
      </w:r>
      <w:r w:rsidR="005E45BB">
        <w:t>lokalen Abhängigkeiten dem Listen-Widget</w:t>
      </w:r>
      <w:r w:rsidR="00323945">
        <w:t xml:space="preserve">, gekennzeichnet </w:t>
      </w:r>
      <w:r w:rsidR="005E45BB">
        <w:t>durch den rot markierten Teil</w:t>
      </w:r>
      <w:r>
        <w:t xml:space="preserve"> in der Abbildung 40</w:t>
      </w:r>
      <w:r w:rsidR="00323945">
        <w:t>,</w:t>
      </w:r>
      <w:r w:rsidR="005E45BB">
        <w:t xml:space="preserve"> hinzugefügt werden</w:t>
      </w:r>
      <w:r w:rsidR="00323945">
        <w:t>.</w:t>
      </w:r>
      <w:r w:rsidR="005E45BB">
        <w:t xml:space="preserve"> Dieser Prozess kann in drei Teilschritten erklärt werden:</w:t>
      </w:r>
    </w:p>
    <w:p w14:paraId="28730BE8" w14:textId="6338D6AA" w:rsidR="005E45BB" w:rsidRDefault="005E45BB" w:rsidP="000A10AA">
      <w:r>
        <w:t>Im ersten Teilschritt</w:t>
      </w:r>
      <w:r w:rsidR="00FB7362">
        <w:t xml:space="preserve">, der </w:t>
      </w:r>
      <w:r w:rsidR="0075202E">
        <w:t>mit der</w:t>
      </w:r>
      <w:r w:rsidR="00FB7362">
        <w:t xml:space="preserve"> Operation „Get path to the selected project from the List Widget Item on Main Menu“ </w:t>
      </w:r>
      <w:r w:rsidR="0075202E">
        <w:t>beginnt und mit „</w:t>
      </w:r>
      <w:r w:rsidR="00AD4BCF">
        <w:t>Get path to the „sources“ directory in the selected project</w:t>
      </w:r>
      <w:r w:rsidR="0075202E">
        <w:t xml:space="preserve">“ </w:t>
      </w:r>
      <w:r w:rsidR="00050A96">
        <w:t>in der Abbildung 41</w:t>
      </w:r>
      <w:r w:rsidR="00FB7362">
        <w:t xml:space="preserve"> </w:t>
      </w:r>
      <w:r w:rsidR="0075202E">
        <w:t>endet</w:t>
      </w:r>
      <w:r w:rsidR="00FB7362">
        <w:t>,</w:t>
      </w:r>
      <w:r>
        <w:t xml:space="preserve"> </w:t>
      </w:r>
      <w:r w:rsidR="00A65361">
        <w:t>generiert das Programm</w:t>
      </w:r>
      <w:r w:rsidR="00B13231">
        <w:t xml:space="preserve"> </w:t>
      </w:r>
      <w:r w:rsidR="00A65361">
        <w:t>den</w:t>
      </w:r>
      <w:r w:rsidR="00B13231">
        <w:t xml:space="preserve"> Pfad zu dem Quellen-Unterordner, gekennzeichnet durch den „s</w:t>
      </w:r>
      <w:r w:rsidR="00050A96">
        <w:t>ources“-Ordner in der Abbildung 27</w:t>
      </w:r>
      <w:r w:rsidR="00B13231">
        <w:t xml:space="preserve"> des Kapitels 6.1, des </w:t>
      </w:r>
      <w:r w:rsidR="00A65361">
        <w:t xml:space="preserve">ausgewählten </w:t>
      </w:r>
      <w:r w:rsidR="00B13231">
        <w:t>Projektes generiert.</w:t>
      </w:r>
    </w:p>
    <w:p w14:paraId="3B2A3236" w14:textId="5562C75B" w:rsidR="00B13231" w:rsidRDefault="00B13231" w:rsidP="000A10AA">
      <w:r>
        <w:t>Im zweiten Teilschritt</w:t>
      </w:r>
      <w:r w:rsidR="00FB7362">
        <w:t>, der sich auf die Operation „</w:t>
      </w:r>
      <w:r w:rsidR="0075202E">
        <w:t>Get all subdirectories in „sources“ directory</w:t>
      </w:r>
      <w:r w:rsidR="00050A96">
        <w:t xml:space="preserve">“ in der Abbildung 41 </w:t>
      </w:r>
      <w:r w:rsidR="00FB7362">
        <w:t>bezieht,</w:t>
      </w:r>
      <w:r w:rsidR="00AD4BCF">
        <w:t xml:space="preserve"> </w:t>
      </w:r>
      <w:r>
        <w:t>speichert das Programm alle Namen der Order, die sich in dem Quellen-Unterordner befinden</w:t>
      </w:r>
      <w:r w:rsidR="00AD4BCF">
        <w:t xml:space="preserve">, </w:t>
      </w:r>
      <w:r>
        <w:t xml:space="preserve">in einer internen Liste. Die Namen </w:t>
      </w:r>
      <w:r>
        <w:lastRenderedPageBreak/>
        <w:t>werden dabei als Strings in der Liste gespeichert.</w:t>
      </w:r>
      <w:r w:rsidR="00AD4BCF">
        <w:t xml:space="preserve"> Die Unterordner des Quellen-Ordners sind dabei alle internen Module des Projektes, die mit dem neu erstellten Projektmodul verknüpft werden können.</w:t>
      </w:r>
    </w:p>
    <w:p w14:paraId="585BF2B3" w14:textId="3F2014FE" w:rsidR="00B13231" w:rsidRDefault="00B13231" w:rsidP="000A10AA">
      <w:r>
        <w:t>Im letzten Teilschritt</w:t>
      </w:r>
      <w:r w:rsidR="00FB7362">
        <w:t>, der mit der Operation "</w:t>
      </w:r>
      <w:r w:rsidR="0075202E">
        <w:t>Check if there is next subdirectory</w:t>
      </w:r>
      <w:r w:rsidR="00FB7362">
        <w:t>" beginnt und mit "Add name of subdirectory to</w:t>
      </w:r>
      <w:r w:rsidR="00402691">
        <w:t xml:space="preserve"> </w:t>
      </w:r>
      <w:r w:rsidR="00FB7362">
        <w:t>the List Widget" in de</w:t>
      </w:r>
      <w:r w:rsidR="00050A96">
        <w:t>r Abbildung 41</w:t>
      </w:r>
      <w:r w:rsidR="00FB7362">
        <w:t xml:space="preserve"> endet,</w:t>
      </w:r>
      <w:r w:rsidR="008B22FD">
        <w:t xml:space="preserve"> </w:t>
      </w:r>
      <w:r w:rsidR="00402691">
        <w:t xml:space="preserve">fügt das Programm die lokalen Abhängigkeiten, die mit dem neuen Projektmodul verknüpft werden können, dem Listen-Widget des Fensters hinzu. </w:t>
      </w:r>
      <w:r w:rsidR="00AD4BCF">
        <w:t xml:space="preserve">Dazu </w:t>
      </w:r>
      <w:r w:rsidR="008B22FD">
        <w:t xml:space="preserve">iteriert das Programm durch die Liste mit den Namen der Ordner. Bei jeder Iteration wird die „CMakeLists.txt“-Datei des aktuellen Ordners geprüft. Befindet sich </w:t>
      </w:r>
      <w:r w:rsidR="00D77255">
        <w:t>der Teilstring „add_Library“ in der „CMakeLists.txt“-Datei, wird der Name des aktuellen Ordners dem Listen-Widget, gekennzeichnet durch den rot m</w:t>
      </w:r>
      <w:r w:rsidR="00050A96">
        <w:t>arkierten Teil in der Abbildung 40</w:t>
      </w:r>
      <w:r w:rsidR="00D77255">
        <w:t xml:space="preserve">, hinzugefügt, um als lokale Abhängigkeit genutzt werden zu können. Dazu wird eine </w:t>
      </w:r>
      <w:r w:rsidR="00D77255" w:rsidRPr="00D77255">
        <w:rPr>
          <w:i/>
          <w:iCs/>
        </w:rPr>
        <w:t>QListWidgetItem</w:t>
      </w:r>
      <w:r w:rsidR="00D77255">
        <w:t>-Instanz mit dem Namen des Ordners erstellt und dem Listen-Widget hinzugefügt. Befindet sich dieser Teilstring nicht in der „CMakeLists.txt“-Datei, wird der Name des Ordners dem Listen-Widget nicht hinzugefügt und das Programm überprüft die nächste „CMakeLists.txt“-Datei des nächsten Ordners.</w:t>
      </w:r>
    </w:p>
    <w:p w14:paraId="1CC78572" w14:textId="7FB963DA" w:rsidR="00FA7EB5" w:rsidRDefault="00FA7EB5" w:rsidP="000A10AA">
      <w:r>
        <w:t>Nachdem alle Ordner in der intern gespeicherten Liste überprüft wurden, ist de</w:t>
      </w:r>
      <w:r w:rsidR="00050A96">
        <w:t>r Prozess, der in der Abbildung 41</w:t>
      </w:r>
      <w:r>
        <w:t xml:space="preserve"> dargestellt ist, beendet und das Fenster für die Erweiterung der Projektmodule wird in der GUI gezeigt. Dadurch kann der Benutzer nun das ausgewählte Projekt mit einem neuen Projektmodul erweitern. Der Prozess, der dafür intern </w:t>
      </w:r>
      <w:r w:rsidR="00515AB9">
        <w:t>abläuft,</w:t>
      </w:r>
      <w:r>
        <w:t xml:space="preserve"> wird nachfolgend erklärt</w:t>
      </w:r>
      <w:r w:rsidR="00515AB9">
        <w:t>.</w:t>
      </w:r>
    </w:p>
    <w:p w14:paraId="69D18A13" w14:textId="7D1AE9C1" w:rsidR="00DA5A33" w:rsidRDefault="00727906" w:rsidP="00DA5A33">
      <w:pPr>
        <w:keepNext/>
      </w:pPr>
      <w:r>
        <w:rPr>
          <w:noProof/>
          <w:lang w:eastAsia="de-DE"/>
        </w:rPr>
        <w:lastRenderedPageBreak/>
        <w:pict w14:anchorId="0747129E">
          <v:shape id="_x0000_i1048" type="#_x0000_t75" style="width:452.25pt;height:271.5pt">
            <v:imagedata r:id="rId67" o:title="Erstellung eines Projektmoduls"/>
          </v:shape>
        </w:pict>
      </w:r>
    </w:p>
    <w:p w14:paraId="41002636" w14:textId="5C7FAB3D" w:rsidR="00DA5A33" w:rsidRDefault="00DA5A33" w:rsidP="00DA5A33">
      <w:pPr>
        <w:pStyle w:val="Beschriftung"/>
      </w:pPr>
      <w:bookmarkStart w:id="86" w:name="_Toc95985505"/>
      <w:r>
        <w:t xml:space="preserve">Abbildung </w:t>
      </w:r>
      <w:fldSimple w:instr=" SEQ Abbildung \* ARABIC ">
        <w:r w:rsidR="00A82F32">
          <w:rPr>
            <w:noProof/>
          </w:rPr>
          <w:t>42</w:t>
        </w:r>
      </w:fldSimple>
      <w:r>
        <w:t>: Flussdiagramm für die Erstellung eines Projektmoduls</w:t>
      </w:r>
      <w:bookmarkEnd w:id="86"/>
    </w:p>
    <w:p w14:paraId="083B118C" w14:textId="2E15E3A9" w:rsidR="00FA7EB5" w:rsidRDefault="00050A96" w:rsidP="00FA7EB5">
      <w:r>
        <w:t>In der Abbildung 42</w:t>
      </w:r>
      <w:r w:rsidR="00515AB9">
        <w:t xml:space="preserve"> ist der Ablauf dargestellt, durch den ein Projekt mit einem neu erstellten Projektmodul erweitert werden kann. Gestartet wird dieser Prozess mit dem Klick auf den „Add Module“-Button, gekennzeichnet durch den „Add </w:t>
      </w:r>
      <w:r>
        <w:t>Module“-Button in der Abbildung 40</w:t>
      </w:r>
      <w:r w:rsidR="00515AB9">
        <w:t>. Der Prozess kann ich fünf Teilschritten erklärt werden:</w:t>
      </w:r>
    </w:p>
    <w:p w14:paraId="3DD81CB7" w14:textId="60DFC943" w:rsidR="00515AB9" w:rsidRDefault="00515AB9" w:rsidP="00FA7EB5">
      <w:r>
        <w:t>Im ersten Teilschritt</w:t>
      </w:r>
      <w:r w:rsidR="005D73C3">
        <w:t>, der sich auf die Operation „Get all Formular values from GUI“ in der Ab</w:t>
      </w:r>
      <w:r w:rsidR="00050A96">
        <w:t>bildung 42</w:t>
      </w:r>
      <w:r w:rsidR="005D73C3">
        <w:t xml:space="preserve"> bezieht,</w:t>
      </w:r>
      <w:r>
        <w:t xml:space="preserve"> speichert das Programm </w:t>
      </w:r>
      <w:r w:rsidR="008315E8">
        <w:t>folgende Werte, aus dem Formular für die Projekterste</w:t>
      </w:r>
      <w:r w:rsidR="00050A96">
        <w:t>llung, zusehen in der Abbildung 40</w:t>
      </w:r>
      <w:r w:rsidR="008315E8">
        <w:rPr>
          <w:b/>
          <w:bCs/>
        </w:rPr>
        <w:t>,</w:t>
      </w:r>
      <w:r w:rsidR="008315E8">
        <w:t xml:space="preserve"> als Strings:</w:t>
      </w:r>
    </w:p>
    <w:p w14:paraId="7B4D0E28" w14:textId="227CBBE3" w:rsidR="008315E8" w:rsidRPr="00C0171B" w:rsidRDefault="008315E8" w:rsidP="008315E8">
      <w:pPr>
        <w:pStyle w:val="Listenabsatz"/>
        <w:numPr>
          <w:ilvl w:val="0"/>
          <w:numId w:val="16"/>
        </w:numPr>
      </w:pPr>
      <w:r>
        <w:t>Der Modultyp – auszuwählen in der Modultyp-DropDown-Liste, gekennzeichnet als „Select Module Type“-DropDown-Liste in dem bla</w:t>
      </w:r>
      <w:r w:rsidR="00050A96">
        <w:t>u markierten Teil der Abbildung 40</w:t>
      </w:r>
    </w:p>
    <w:p w14:paraId="0A549165" w14:textId="751DE02E" w:rsidR="008315E8" w:rsidRPr="008315E8" w:rsidRDefault="008315E8" w:rsidP="008315E8">
      <w:pPr>
        <w:pStyle w:val="Listenabsatz"/>
        <w:numPr>
          <w:ilvl w:val="0"/>
          <w:numId w:val="16"/>
        </w:numPr>
      </w:pPr>
      <w:r>
        <w:t>Der Modulname – einzugeben in dem „Module Name“-Texteingabefeld, gekennzeichnet durch das Texteingabefeld in dem blau m</w:t>
      </w:r>
      <w:r w:rsidR="00050A96">
        <w:t>arkierten Teil in der Abbildung 40</w:t>
      </w:r>
    </w:p>
    <w:p w14:paraId="23E0CFF3" w14:textId="6C35BD1D" w:rsidR="008315E8" w:rsidRPr="00FA7EB5" w:rsidRDefault="007702A8" w:rsidP="00FA7EB5">
      <w:r>
        <w:t>Nachdem die W</w:t>
      </w:r>
      <w:r w:rsidR="0087234C">
        <w:t>e</w:t>
      </w:r>
      <w:r>
        <w:t>rte gespeichert wurden, startet der zweite Teilschritt</w:t>
      </w:r>
      <w:r w:rsidR="005D73C3">
        <w:t>, der sich auf die Operation „Che</w:t>
      </w:r>
      <w:r w:rsidR="00050A96">
        <w:t xml:space="preserve">ck User Input“ in der Abbildung 42 </w:t>
      </w:r>
      <w:r w:rsidR="005D73C3">
        <w:t>bezieht,</w:t>
      </w:r>
      <w:r>
        <w:t xml:space="preserve"> bei dem der Modulname auf verschiedene Kriterien überprüft wird. Dieser Prozess wird mithilfe eines Zusätzlichen Hilfsdiagramm erklärt:</w:t>
      </w:r>
    </w:p>
    <w:p w14:paraId="741CC9E9" w14:textId="1A7DE2A5" w:rsidR="00DA5A33" w:rsidRDefault="00727906" w:rsidP="00DA5A33">
      <w:pPr>
        <w:keepNext/>
      </w:pPr>
      <w:r>
        <w:rPr>
          <w:noProof/>
          <w:lang w:eastAsia="de-DE"/>
        </w:rPr>
        <w:lastRenderedPageBreak/>
        <w:pict w14:anchorId="2EF358B6">
          <v:shape id="_x0000_i1049" type="#_x0000_t75" style="width:453.75pt;height:159.75pt">
            <v:imagedata r:id="rId68" o:title="Check der Projektmodulformularwerte"/>
          </v:shape>
        </w:pict>
      </w:r>
    </w:p>
    <w:p w14:paraId="50223326" w14:textId="34B94EAF" w:rsidR="00DA5A33" w:rsidRDefault="00DA5A33" w:rsidP="00DA5A33">
      <w:pPr>
        <w:pStyle w:val="Beschriftung"/>
      </w:pPr>
      <w:bookmarkStart w:id="87" w:name="_Toc95985506"/>
      <w:r>
        <w:t xml:space="preserve">Abbildung </w:t>
      </w:r>
      <w:fldSimple w:instr=" SEQ Abbildung \* ARABIC ">
        <w:r w:rsidR="00A82F32">
          <w:rPr>
            <w:noProof/>
          </w:rPr>
          <w:t>43</w:t>
        </w:r>
      </w:fldSimple>
      <w:r>
        <w:t>: Flussdiagramm für den Check der Projektmodulformularwerte</w:t>
      </w:r>
      <w:bookmarkEnd w:id="87"/>
    </w:p>
    <w:p w14:paraId="5A66068F" w14:textId="5DD6C53E" w:rsidR="008846B3" w:rsidRDefault="003D4D01" w:rsidP="000A10AA">
      <w:r>
        <w:t>In der Abbildung 43</w:t>
      </w:r>
      <w:r w:rsidR="00FF66EF">
        <w:t xml:space="preserve"> ist der Ablauf dargestellt</w:t>
      </w:r>
      <w:r w:rsidR="005C409E">
        <w:t>, durch den</w:t>
      </w:r>
      <w:r w:rsidR="007702A8">
        <w:t xml:space="preserve"> der eingegebene Modulname überprüft wird. Als erstes</w:t>
      </w:r>
      <w:r w:rsidR="005D73C3">
        <w:t xml:space="preserve">, zusehen als </w:t>
      </w:r>
      <w:r w:rsidR="008846B3">
        <w:t>Operation „Check if input field from „Module Name“ is empty</w:t>
      </w:r>
      <w:r>
        <w:t>“ in der Abbildung 43</w:t>
      </w:r>
      <w:r w:rsidR="008846B3">
        <w:t>,</w:t>
      </w:r>
      <w:r w:rsidR="007702A8">
        <w:t xml:space="preserve"> kontrolliert das Programm, ob der gespeicherte String des Modulnamens leer ist, also ob ein Wert in das entsprechende Texteingabefeld eingeben wurde.</w:t>
      </w:r>
    </w:p>
    <w:p w14:paraId="2020DDCD" w14:textId="2E217D57" w:rsidR="00FF66EF" w:rsidRDefault="009570FE" w:rsidP="000A10AA">
      <w:r>
        <w:t>Anschließend</w:t>
      </w:r>
      <w:r w:rsidR="008846B3">
        <w:t xml:space="preserve">, zusehen als Operation „Check if Module Name contains whitespaces“ in </w:t>
      </w:r>
      <w:r w:rsidR="003D4D01">
        <w:t>der Abbildung 43</w:t>
      </w:r>
      <w:r w:rsidR="008846B3">
        <w:t xml:space="preserve">, </w:t>
      </w:r>
      <w:r>
        <w:t>wird überprüft, ob der String des Modulnamens Leerzeichen enthält. Wenn eines dieser Überprüfungen fehlschlägt, also der String entweder leer ist oder Leerzeichen enthält, wird eine entsprechende Error-Nachricht in der GUI ausgegeben und der gesamte Prozess der Projektmodulerweiterung gestoppt.</w:t>
      </w:r>
    </w:p>
    <w:p w14:paraId="09EE4B38" w14:textId="4AE3D473" w:rsidR="008846B3" w:rsidRDefault="009570FE" w:rsidP="006C4C9F">
      <w:r>
        <w:t xml:space="preserve">Andernfalls </w:t>
      </w:r>
      <w:r w:rsidR="00015813">
        <w:t>wird der Prozess fortgeführt, indem das Programm als nächstes</w:t>
      </w:r>
      <w:r w:rsidR="008846B3">
        <w:t>, zusehen als Operation „Get all checked List</w:t>
      </w:r>
      <w:r w:rsidR="003D4D01">
        <w:t xml:space="preserve"> Widget Items“ in der Abbildung 43</w:t>
      </w:r>
      <w:r w:rsidR="008846B3">
        <w:t>,</w:t>
      </w:r>
      <w:r w:rsidR="00015813">
        <w:t xml:space="preserve"> alle Namen der markierten Listenelemente</w:t>
      </w:r>
      <w:r w:rsidR="006C4C9F">
        <w:t>, also die Namen der lokalen Abhängigkeiten,</w:t>
      </w:r>
      <w:r w:rsidR="00015813">
        <w:t xml:space="preserve"> des Listen-Widgets, gekennzeichnet durch den rot m</w:t>
      </w:r>
      <w:r w:rsidR="003D4D01">
        <w:t>arkierten Teil in der Abbildung 40</w:t>
      </w:r>
      <w:r w:rsidR="00015813">
        <w:t>, intern in eine Liste speichert. Die Listenelemente zählen als markiert, wenn die Checkbox der Listenelemente markiert wurde.</w:t>
      </w:r>
    </w:p>
    <w:p w14:paraId="7AB0B2FE" w14:textId="4D124D22" w:rsidR="006C4C9F" w:rsidRDefault="006C4C9F" w:rsidP="006C4C9F">
      <w:r>
        <w:t>Anschließend</w:t>
      </w:r>
      <w:r w:rsidR="008846B3">
        <w:t>, zusehen als Operation „Check all items ifa radio Butt</w:t>
      </w:r>
      <w:r w:rsidR="003D4D01">
        <w:t>on is clicked“ in der Abbildung 43</w:t>
      </w:r>
      <w:r w:rsidR="008846B3">
        <w:t>,</w:t>
      </w:r>
      <w:r>
        <w:t xml:space="preserve"> iteriert das Programm durch die Liste und prüft dabei für jedes Listenelement, also für jede lokale Abhängigkeit, ob ein Radio-Button des Listenelements ausgewählt wurde. Falls das nicht der Fall ist, wird ebenfalls eine entsprechende Error-Nachricht in der GUI ausgegeben und der gesamte Prozess der Projektmodulerweiterung gestoppt.</w:t>
      </w:r>
    </w:p>
    <w:p w14:paraId="13A9220D" w14:textId="4D708070" w:rsidR="009570FE" w:rsidRDefault="006C4C9F" w:rsidP="000A10AA">
      <w:r>
        <w:lastRenderedPageBreak/>
        <w:t>Wenn jedoch für jedes Listenelement ein radio-button ausgewählt wurde, startet der dritte Teilschritt des gesamten Projektmodulerweiterungsprozesses. In dem dritten Teilschritt</w:t>
      </w:r>
      <w:r w:rsidR="005D73C3">
        <w:t>, der sich auf die Operation „Check if Module with entered Module name a</w:t>
      </w:r>
      <w:r w:rsidR="003D4D01">
        <w:t>lready exists“ in der Abbildung 43</w:t>
      </w:r>
      <w:r w:rsidR="005D73C3">
        <w:t xml:space="preserve"> bezieht,</w:t>
      </w:r>
      <w:r>
        <w:t xml:space="preserve"> überprüft das Programm, ob für das ausgewählte Projekt schon ein Projektmodul mit </w:t>
      </w:r>
      <w:r w:rsidR="003D4D01">
        <w:t>dem gleichen eingegebenen Modulnamen</w:t>
      </w:r>
      <w:r>
        <w:t xml:space="preserve"> </w:t>
      </w:r>
      <w:r w:rsidR="00DB439C">
        <w:t>existiert. Wenn das der Fall ist, wird eine entsprechende Error-Nachricht in der GUI ausgegeben und der gesamte Prozess der Projektmodulerweiterung gestoppt.</w:t>
      </w:r>
    </w:p>
    <w:p w14:paraId="76CCFB07" w14:textId="08F3BCEB" w:rsidR="009570FE" w:rsidRDefault="00DB439C" w:rsidP="00604B7D">
      <w:r>
        <w:t>Falls noch kein gleichnamiges Projektmodul existiert, startet der vierte Teilschritt. In dem vierten Teilschritt</w:t>
      </w:r>
      <w:r w:rsidR="005D73C3">
        <w:t>, der sich auf die Operation „Create new Module with C</w:t>
      </w:r>
      <w:r w:rsidR="003D4D01">
        <w:t>MakeLists.txt“ in der Abbildung 42</w:t>
      </w:r>
      <w:r w:rsidR="005D73C3">
        <w:t xml:space="preserve"> bezieht,</w:t>
      </w:r>
      <w:r>
        <w:t xml:space="preserve"> erstellt das Programm das neue Projektmodul bzw. einen neuen Ordner, in dem Quellen-Unterordner, gekennzeichnet durch den „s</w:t>
      </w:r>
      <w:r w:rsidR="003D4D01">
        <w:t>ources“-Ordner in der Abbildung 27</w:t>
      </w:r>
      <w:r>
        <w:t xml:space="preserve"> des Kapitels 6.1, des ausgewählten Projektes. Das Projektmodul wird dabei nach dem eingegeben Modulnamen benannt. In das neue Projektmodul wird anschließend </w:t>
      </w:r>
      <w:r w:rsidR="00173812">
        <w:t>eine Kopie der vordefinierten „CMakeLists.txt“-Datei aus dem ausgewählten Modultyp-Ordner der Projekt-Schablone hinzugefügt.</w:t>
      </w:r>
      <w:r w:rsidR="003E055D">
        <w:t xml:space="preserve"> Der Modultyp-Order wird </w:t>
      </w:r>
      <w:r w:rsidR="00604B7D">
        <w:t xml:space="preserve">dabei </w:t>
      </w:r>
      <w:r w:rsidR="003E055D">
        <w:t xml:space="preserve">aus der „Select Module Type“-DropDown-Liste ausgewählt. </w:t>
      </w:r>
      <w:r w:rsidR="00604B7D">
        <w:t>Den Wert, der aus dieser DropDown-Liste ausgewählt wird, bezieht sich auf den gleichnamigen Unterordner de</w:t>
      </w:r>
      <w:r w:rsidR="007C79F1">
        <w:t>s</w:t>
      </w:r>
      <w:r w:rsidR="00604B7D">
        <w:t xml:space="preserve"> Quellen</w:t>
      </w:r>
      <w:r w:rsidR="007C79F1">
        <w:t>-ordners</w:t>
      </w:r>
      <w:r w:rsidR="00604B7D">
        <w:t>, gekennzeichnet durch die Unterordner des „</w:t>
      </w:r>
      <w:r w:rsidR="007C79F1">
        <w:t>sources</w:t>
      </w:r>
      <w:r w:rsidR="003D4D01">
        <w:t>“-Ordners in der Abbildung 27</w:t>
      </w:r>
      <w:r w:rsidR="00604B7D">
        <w:t xml:space="preserve"> des Kapitels 6.1, der Projekt-Schablone</w:t>
      </w:r>
      <w:r w:rsidR="007C79F1">
        <w:t>.</w:t>
      </w:r>
    </w:p>
    <w:p w14:paraId="7E7A938D" w14:textId="5F1C2659" w:rsidR="005A43CD" w:rsidRDefault="005A43CD" w:rsidP="000A10AA">
      <w:r>
        <w:t>In dem letzten Teilschritt</w:t>
      </w:r>
      <w:r w:rsidR="005D73C3">
        <w:t>, der sich auf die Operation „Check all checked dependencies if they are priv</w:t>
      </w:r>
      <w:r w:rsidR="003D4D01">
        <w:t>ate or public“ in der Abbildung 42</w:t>
      </w:r>
      <w:r w:rsidR="005D73C3">
        <w:t xml:space="preserve"> bezieht,</w:t>
      </w:r>
      <w:r>
        <w:t xml:space="preserve"> wird die intern gespeicherte Liste mit den Namen der markierten Listenelemente bzw. den Namen der lokalen Abhängigkeiten nochmals durchiteriert. Dabei wird für jedes Listenelement überprüft, ob der „Private“-Radiobutton, gekennzeichnet durch den „Private“-Radiobutton in dem rot m</w:t>
      </w:r>
      <w:r w:rsidR="003D4D01">
        <w:t>arkierten Teil in der Abbildung 40</w:t>
      </w:r>
      <w:r>
        <w:t>, oder der „Public“-Radiobutton, gekennzeichnet durch den „Public“-Radiobutton in dem rot markierten Teil in der Abb</w:t>
      </w:r>
      <w:r w:rsidR="003D4D01">
        <w:t>ildung 40</w:t>
      </w:r>
      <w:r w:rsidR="00503256">
        <w:t>, ausgewählt</w:t>
      </w:r>
      <w:r>
        <w:t xml:space="preserve"> wurde. </w:t>
      </w:r>
      <w:r w:rsidR="00C55457">
        <w:t xml:space="preserve">Die Überprüfung der Radiobuttons ist wichtig, da Cmake wissen muss, ob das die lokale Abhängigkeit offengelegt werden muss oder nicht. </w:t>
      </w:r>
      <w:r w:rsidR="00503256">
        <w:t xml:space="preserve">Wenn der „Private“-Radiobutton ausgewählt wurde, wird dieses Listenelement bzw. diese lokale Abhängigkeit dem Projektmodul als private lokale Abhängigkeit hinzugefügt. Dazu wird der Name der lokalen Abhängigkeit der „CMakeLists.txt“-Datei als private lokale </w:t>
      </w:r>
      <w:r w:rsidR="00503256">
        <w:lastRenderedPageBreak/>
        <w:t xml:space="preserve">Abhängigkeit hinzugefügt. Andernfalls wird das Listenelement bzw. di lokale Abhängigkeit dem Projektmodul als </w:t>
      </w:r>
      <w:r w:rsidR="009E4F01">
        <w:t>öffentliche</w:t>
      </w:r>
      <w:r w:rsidR="00503256">
        <w:t xml:space="preserve"> lokale Abhängigkeit hinzugefügt. Dazu wird der Name der lokalen Abhängigkeit der „CMakeLists.txt“-Datei als </w:t>
      </w:r>
      <w:r w:rsidR="009E4F01">
        <w:t>öffentliche</w:t>
      </w:r>
      <w:r w:rsidR="00503256">
        <w:t xml:space="preserve"> lokale Abhängigkeit hinzugefügt.</w:t>
      </w:r>
    </w:p>
    <w:p w14:paraId="5C4DE813" w14:textId="45D32056" w:rsidR="0073062C" w:rsidRPr="00CF0A85" w:rsidRDefault="009E4F01" w:rsidP="000A10AA">
      <w:r>
        <w:t>Nachdem dem Projektmodul alle lokalen Abhängigkeiten hinzugefügt wurden, wechselt die GUI das Fenster wieder zurück auf das Hauptmenü, wodurch der Prozess für die Erweiterung der Projektmodule beendet wird.</w:t>
      </w:r>
    </w:p>
    <w:p w14:paraId="16FA8900" w14:textId="77777777" w:rsidR="005D341E" w:rsidRDefault="005D341E" w:rsidP="005D341E">
      <w:pPr>
        <w:pStyle w:val="berschrift3"/>
        <w:numPr>
          <w:ilvl w:val="2"/>
          <w:numId w:val="1"/>
        </w:numPr>
      </w:pPr>
      <w:bookmarkStart w:id="88" w:name="_Toc95927032"/>
      <w:r>
        <w:t>Fenster für die Ausführung der Dienstprogramme</w:t>
      </w:r>
      <w:bookmarkEnd w:id="88"/>
    </w:p>
    <w:p w14:paraId="627BDC16" w14:textId="44F69A1C" w:rsidR="005D341E" w:rsidRPr="00306F50" w:rsidRDefault="00306F50" w:rsidP="00306F50">
      <w:r>
        <w:t xml:space="preserve">In diesem Kapitel wird erklärt wie das Fenster für die Ausführung der Dienstprogramme, welches in dem Kapitel 5.2.5 erklärt wurde, in die Software implementiert wurde und wie die </w:t>
      </w:r>
      <w:r w:rsidR="00D361F2">
        <w:t>Ausführung der Dienstprogramme im Detail abläuft</w:t>
      </w:r>
      <w:r>
        <w:t xml:space="preserve">. Die Abbilddung </w:t>
      </w:r>
      <w:r w:rsidRPr="00306F50">
        <w:rPr>
          <w:b/>
          <w:bCs/>
        </w:rPr>
        <w:t>XX</w:t>
      </w:r>
      <w:r>
        <w:t xml:space="preserve"> des Kapitels 5.2.5 diente dabei als Vorlage für die Implementierung.</w:t>
      </w:r>
    </w:p>
    <w:p w14:paraId="2F2C33CC" w14:textId="6BC27B8D" w:rsidR="008277DD" w:rsidRDefault="00D32DA5" w:rsidP="008277DD">
      <w:pPr>
        <w:keepNext/>
      </w:pPr>
      <w:r>
        <w:rPr>
          <w:noProof/>
          <w:lang w:eastAsia="de-DE"/>
        </w:rPr>
        <w:drawing>
          <wp:inline distT="0" distB="0" distL="0" distR="0" wp14:anchorId="3DC55E14" wp14:editId="028963B3">
            <wp:extent cx="5724525" cy="3962400"/>
            <wp:effectExtent l="0" t="0" r="952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3962400"/>
                    </a:xfrm>
                    <a:prstGeom prst="rect">
                      <a:avLst/>
                    </a:prstGeom>
                    <a:noFill/>
                    <a:ln>
                      <a:noFill/>
                    </a:ln>
                  </pic:spPr>
                </pic:pic>
              </a:graphicData>
            </a:graphic>
          </wp:inline>
        </w:drawing>
      </w:r>
    </w:p>
    <w:p w14:paraId="7E52267D" w14:textId="61117359" w:rsidR="0073062C" w:rsidRPr="0073062C" w:rsidRDefault="008277DD" w:rsidP="008277DD">
      <w:pPr>
        <w:pStyle w:val="Beschriftung"/>
      </w:pPr>
      <w:bookmarkStart w:id="89" w:name="_Toc95985507"/>
      <w:r>
        <w:t xml:space="preserve">Abbildung </w:t>
      </w:r>
      <w:fldSimple w:instr=" SEQ Abbildung \* ARABIC ">
        <w:r w:rsidR="00A82F32">
          <w:rPr>
            <w:noProof/>
          </w:rPr>
          <w:t>44</w:t>
        </w:r>
      </w:fldSimple>
      <w:r>
        <w:t xml:space="preserve">: Implementierung des Fensters für die </w:t>
      </w:r>
      <w:r w:rsidR="00D07153">
        <w:t>Dienstprogrammausführung</w:t>
      </w:r>
      <w:bookmarkEnd w:id="89"/>
    </w:p>
    <w:p w14:paraId="6BC8E680" w14:textId="0354B8AF" w:rsidR="00FF66EF" w:rsidRDefault="005053D4" w:rsidP="00FF66EF">
      <w:r>
        <w:t>Die Abbildung 44</w:t>
      </w:r>
      <w:r w:rsidR="00FF66EF">
        <w:t xml:space="preserve"> zeigt ein Screenshot des Fensters für die Ausführung der Dienstprogramme. Dabei ist zusehen, dass dieses Fen</w:t>
      </w:r>
      <w:r>
        <w:t>ster nach Vorlage der Abbildung 24</w:t>
      </w:r>
      <w:r w:rsidR="00FF66EF">
        <w:t xml:space="preserve"> des Kapitels 5.2.5 implementiert wurde, da der Aufbau des Fensters und </w:t>
      </w:r>
      <w:r w:rsidR="00FF66EF">
        <w:lastRenderedPageBreak/>
        <w:t>die Benennung der Widget</w:t>
      </w:r>
      <w:r>
        <w:t>s unverändert von der Abbildung 24</w:t>
      </w:r>
      <w:r w:rsidR="00FF66EF">
        <w:t xml:space="preserve"> übernommen wurden. Im Folgenden wird mithilfe </w:t>
      </w:r>
      <w:r w:rsidR="003C6C81">
        <w:t>von verschiedenen</w:t>
      </w:r>
      <w:r w:rsidR="00FF66EF">
        <w:t xml:space="preserve"> Flussdiagramm</w:t>
      </w:r>
      <w:r w:rsidR="003C6C81">
        <w:t>en</w:t>
      </w:r>
      <w:r w:rsidR="00FF66EF">
        <w:t xml:space="preserve"> erklärt, wie Dienstprogramme durch den Projekt-Konfigurator ausgeführt werden</w:t>
      </w:r>
      <w:r w:rsidR="00B032B1">
        <w:t>.</w:t>
      </w:r>
    </w:p>
    <w:p w14:paraId="216C5879" w14:textId="5B4EC49E" w:rsidR="005839CB" w:rsidRDefault="005839CB" w:rsidP="00FF66EF">
      <w:r>
        <w:t>Um die Dienstprogramme eines Projekts mit diesem Fenster ausführen zu können, fügt das Programm, nach dem Klick auf den „Run Utils“-Button, gekennzeichnet durch den „Run</w:t>
      </w:r>
      <w:r w:rsidR="005053D4">
        <w:t xml:space="preserve"> Utils“-Button in der Abbildung 20</w:t>
      </w:r>
      <w:r>
        <w:t xml:space="preserve"> des Kapitels 6.2.1, im Hauptmenü, </w:t>
      </w:r>
      <w:r w:rsidR="0000688B">
        <w:t>de</w:t>
      </w:r>
      <w:r w:rsidR="003B28C9">
        <w:t>m</w:t>
      </w:r>
      <w:r w:rsidR="0000688B">
        <w:t xml:space="preserve"> Liste</w:t>
      </w:r>
      <w:r w:rsidR="003B28C9">
        <w:t>n-Widget</w:t>
      </w:r>
      <w:r w:rsidR="0000688B">
        <w:t>, gekennzeichnet durch die linke Hälfte des blau</w:t>
      </w:r>
      <w:r w:rsidR="005053D4">
        <w:t xml:space="preserve"> markierten Teils der Abbildung 44</w:t>
      </w:r>
      <w:r w:rsidR="0000688B">
        <w:t>, alle Dienstprogramme als Listenelemente hinzu. Erst nach auflisten der Listenelemente wird das Fenster für die Ausführung der Dienstprogramme in der GUI gezeigt.</w:t>
      </w:r>
    </w:p>
    <w:p w14:paraId="269C445B" w14:textId="45E52BEF" w:rsidR="008638BA" w:rsidRDefault="00E6763C" w:rsidP="008638BA">
      <w:pPr>
        <w:keepNext/>
      </w:pPr>
      <w:r>
        <w:rPr>
          <w:noProof/>
          <w:lang w:eastAsia="de-DE"/>
        </w:rPr>
        <w:pict w14:anchorId="7CE66D55">
          <v:shape id="_x0000_i1050" type="#_x0000_t75" style="width:453pt;height:3in">
            <v:imagedata r:id="rId70" o:title="Auflistung der Dienstprogramme"/>
          </v:shape>
        </w:pict>
      </w:r>
    </w:p>
    <w:p w14:paraId="7E12FAF8" w14:textId="704BE745" w:rsidR="0058087B" w:rsidRDefault="008638BA" w:rsidP="008638BA">
      <w:pPr>
        <w:pStyle w:val="Beschriftung"/>
      </w:pPr>
      <w:bookmarkStart w:id="90" w:name="_Toc95985508"/>
      <w:r>
        <w:t xml:space="preserve">Abbildung </w:t>
      </w:r>
      <w:fldSimple w:instr=" SEQ Abbildung \* ARABIC ">
        <w:r w:rsidR="00A82F32">
          <w:rPr>
            <w:noProof/>
          </w:rPr>
          <w:t>45</w:t>
        </w:r>
      </w:fldSimple>
      <w:r>
        <w:t>: Flussdiagramm für die Auflistung der Dienstprogramme</w:t>
      </w:r>
      <w:bookmarkEnd w:id="90"/>
    </w:p>
    <w:p w14:paraId="6D0EC0E0" w14:textId="53AF56FA" w:rsidR="0058087B" w:rsidRDefault="005053D4" w:rsidP="00FF66EF">
      <w:r>
        <w:t>In der Abbildung 45</w:t>
      </w:r>
      <w:r w:rsidR="0058087B">
        <w:t xml:space="preserve"> ist der Ablauf dargestellt, durch den die Dienstprogramme eines Projektes in der Liste, gekennzeichnet durch die linke Hälfte des blau</w:t>
      </w:r>
      <w:r>
        <w:t xml:space="preserve"> markierten Teils der Abbildung 44</w:t>
      </w:r>
      <w:r w:rsidR="0058087B">
        <w:t>, des Fensters aufgelistet werden.</w:t>
      </w:r>
      <w:r w:rsidR="00915CC0">
        <w:t xml:space="preserve"> Dieser Prozess kann in vier Teilschritten erklärt werden:</w:t>
      </w:r>
    </w:p>
    <w:p w14:paraId="56B999C0" w14:textId="09378F96" w:rsidR="00915CC0" w:rsidRDefault="00915CC0" w:rsidP="00FF66EF">
      <w:r>
        <w:t>In dem ersten Teilschritt</w:t>
      </w:r>
      <w:r w:rsidR="00790B15">
        <w:t xml:space="preserve">, gekennzeichnet durch die Operation „Get „utility“ directory in Template-Project“ in der </w:t>
      </w:r>
      <w:r w:rsidR="005053D4">
        <w:t>Abbildung 45</w:t>
      </w:r>
      <w:r w:rsidR="00790B15">
        <w:t>,</w:t>
      </w:r>
      <w:r>
        <w:t xml:space="preserve"> erstellt das Programm den Pfad zu dem Dienstprogramm-Unterordner, gekennzeichnet durch den „u</w:t>
      </w:r>
      <w:r w:rsidR="005053D4">
        <w:t>tility“-Ordner in der Abbildung 27</w:t>
      </w:r>
      <w:r>
        <w:t xml:space="preserve"> des Kapitels 5.1, de</w:t>
      </w:r>
      <w:r w:rsidR="00DB2F27">
        <w:t>s ausgewählten Projektes</w:t>
      </w:r>
      <w:r>
        <w:t>.</w:t>
      </w:r>
    </w:p>
    <w:p w14:paraId="6CB4D81C" w14:textId="3F4489CE" w:rsidR="00915CC0" w:rsidRDefault="00915CC0" w:rsidP="00FF66EF">
      <w:r>
        <w:t>Im zweiten Teilschritt</w:t>
      </w:r>
      <w:r w:rsidR="00790B15">
        <w:t>, gekennzeichnet durch die Operation „Get all Python files in t</w:t>
      </w:r>
      <w:r w:rsidR="005053D4">
        <w:t>hat directory“ in der Abbildung 45</w:t>
      </w:r>
      <w:r w:rsidR="00790B15">
        <w:t>, speichert</w:t>
      </w:r>
      <w:r>
        <w:t xml:space="preserve"> das Programm </w:t>
      </w:r>
      <w:r w:rsidR="000B0C93">
        <w:t xml:space="preserve">intern eine Liste, mit den </w:t>
      </w:r>
      <w:r w:rsidR="000B0C93">
        <w:lastRenderedPageBreak/>
        <w:t xml:space="preserve">Namen der Python-Dateien des Dienstprogramm-Unterordners. Die Namen werden dabei als Strings in der Liste gespeichert. </w:t>
      </w:r>
    </w:p>
    <w:p w14:paraId="5DFE4016" w14:textId="3E918573" w:rsidR="000B0C93" w:rsidRDefault="000B0C93" w:rsidP="00FF66EF">
      <w:r>
        <w:t>In dem dritten Teilschritt</w:t>
      </w:r>
      <w:r w:rsidR="00790B15">
        <w:t>, gekennzeichnet durch die Operation „Filter</w:t>
      </w:r>
      <w:r w:rsidR="005053D4">
        <w:t xml:space="preserve"> Python files“ in der Abbildung 45</w:t>
      </w:r>
      <w:r w:rsidR="00790B15">
        <w:t>, wird</w:t>
      </w:r>
      <w:r>
        <w:t xml:space="preserve"> diese Liste gefiltert, wodurch entsprechende Listenelemente bzw. Python-Datei-Namen aus der Liste entfernt werden. Dazu liest das Programm eine bestimmte JSON-Datei ein, in der die Python-Datei-Namen aufgelistet sind, die aus der Liste entfernt werden sollen. Die Namen aus der JSON-Datei werden </w:t>
      </w:r>
      <w:r w:rsidR="005510AA">
        <w:t>nach dem Einlesen</w:t>
      </w:r>
      <w:r>
        <w:t xml:space="preserve"> in einer zweiten Liste gespeichert. Anschließend werden alle Python-Datei-Namen, die sich in der zweiten Liste befinden aus der ersten Liste entfernt.</w:t>
      </w:r>
    </w:p>
    <w:p w14:paraId="5663E27C" w14:textId="24503846" w:rsidR="005510AA" w:rsidRDefault="005510AA" w:rsidP="00FF66EF">
      <w:r>
        <w:t>Als letzte</w:t>
      </w:r>
      <w:r w:rsidR="00790B15">
        <w:t>r Teilschritt, gekennzeichnet durch die Operation „</w:t>
      </w:r>
      <w:r w:rsidR="00345A02">
        <w:t>Add the leftovers to the List Widgets</w:t>
      </w:r>
      <w:r w:rsidR="005053D4">
        <w:t>“ in der Abbildung 45</w:t>
      </w:r>
      <w:r w:rsidR="00790B15">
        <w:t>,</w:t>
      </w:r>
      <w:r w:rsidR="007A07B6">
        <w:t xml:space="preserve"> wird</w:t>
      </w:r>
      <w:r>
        <w:t xml:space="preserve"> </w:t>
      </w:r>
      <w:r w:rsidR="007A07B6">
        <w:t>jeder</w:t>
      </w:r>
      <w:r>
        <w:t xml:space="preserve"> Python-Datei-Name, </w:t>
      </w:r>
      <w:r w:rsidR="007A07B6">
        <w:t>der</w:t>
      </w:r>
      <w:r>
        <w:t xml:space="preserve"> nicht aus der ersten Liste gefiltert wurde,</w:t>
      </w:r>
      <w:r w:rsidR="007A07B6">
        <w:t xml:space="preserve"> </w:t>
      </w:r>
      <w:r>
        <w:t>dem Listen-Widget,</w:t>
      </w:r>
      <w:r w:rsidRPr="005510AA">
        <w:t xml:space="preserve"> </w:t>
      </w:r>
      <w:r>
        <w:t>gekennzeichnet durch die linke Hälfte des blau</w:t>
      </w:r>
      <w:r w:rsidR="005053D4">
        <w:t xml:space="preserve"> markierten Teils der Abbildung 44</w:t>
      </w:r>
      <w:r>
        <w:rPr>
          <w:b/>
          <w:bCs/>
        </w:rPr>
        <w:t>,</w:t>
      </w:r>
      <w:r>
        <w:t xml:space="preserve"> </w:t>
      </w:r>
      <w:r w:rsidR="007A07B6">
        <w:t xml:space="preserve">als Listenelement </w:t>
      </w:r>
      <w:r>
        <w:t>hinzugefügt.</w:t>
      </w:r>
      <w:r w:rsidR="007A07B6">
        <w:t xml:space="preserve"> Dazu wird für jedes Listenelement eine </w:t>
      </w:r>
      <w:r w:rsidR="007A07B6" w:rsidRPr="005510AA">
        <w:rPr>
          <w:i/>
          <w:iCs/>
        </w:rPr>
        <w:t>QListWidgetItem</w:t>
      </w:r>
      <w:r w:rsidR="007A07B6">
        <w:t>-Instanz, mit dem entsprechenden Python-Datei-Namen, erstellt und dem Listen-Widget hinzugefügt</w:t>
      </w:r>
      <w:r w:rsidR="007F415A">
        <w:t>.</w:t>
      </w:r>
    </w:p>
    <w:p w14:paraId="393D110A" w14:textId="125C2E0A" w:rsidR="0051258F" w:rsidRDefault="0051258F" w:rsidP="00FF66EF">
      <w:r>
        <w:t xml:space="preserve">Nachdem die </w:t>
      </w:r>
      <w:r w:rsidR="007F415A">
        <w:t xml:space="preserve">Dienstprogramme dem Listen-Widget hinzugefügt wurden, </w:t>
      </w:r>
      <w:r w:rsidR="006B4A46">
        <w:t>zeigt die GUI das Fenster mit den aufgelisteten Dienstprogrammen an, wodurch die Benutzer diese auswählen und ausführen können. Dies kann auf zwei Arten passieren</w:t>
      </w:r>
      <w:r w:rsidR="00DB2F27">
        <w:t>, die nachfolgend erklärt werden.</w:t>
      </w:r>
    </w:p>
    <w:p w14:paraId="7908E0BE" w14:textId="0CCB8904" w:rsidR="00DA5A33" w:rsidRDefault="00E6763C" w:rsidP="00DA5A33">
      <w:pPr>
        <w:keepNext/>
      </w:pPr>
      <w:r>
        <w:rPr>
          <w:b/>
          <w:bCs/>
          <w:noProof/>
          <w:lang w:eastAsia="de-DE"/>
        </w:rPr>
        <w:pict w14:anchorId="6A3B2544">
          <v:shape id="_x0000_i1051" type="#_x0000_t75" style="width:453pt;height:235.5pt">
            <v:imagedata r:id="rId71" o:title="Auführung des --help Befehls"/>
          </v:shape>
        </w:pict>
      </w:r>
    </w:p>
    <w:p w14:paraId="30051026" w14:textId="61C3E5B3" w:rsidR="00FF66EF" w:rsidRDefault="00DA5A33" w:rsidP="00DA5A33">
      <w:pPr>
        <w:pStyle w:val="Beschriftung"/>
        <w:rPr>
          <w:b/>
          <w:bCs/>
        </w:rPr>
      </w:pPr>
      <w:bookmarkStart w:id="91" w:name="_Toc95985509"/>
      <w:r>
        <w:t xml:space="preserve">Abbildung </w:t>
      </w:r>
      <w:fldSimple w:instr=" SEQ Abbildung \* ARABIC ">
        <w:r w:rsidR="00A82F32">
          <w:rPr>
            <w:noProof/>
          </w:rPr>
          <w:t>46</w:t>
        </w:r>
      </w:fldSimple>
      <w:r>
        <w:t>: Flussdiagramm für die Ausführung des "--help"-Befehls</w:t>
      </w:r>
      <w:bookmarkEnd w:id="91"/>
    </w:p>
    <w:p w14:paraId="4336FFED" w14:textId="3A8D2249" w:rsidR="00FF66EF" w:rsidRDefault="005053D4" w:rsidP="00FF66EF">
      <w:r>
        <w:lastRenderedPageBreak/>
        <w:t>In der Abbildung 46</w:t>
      </w:r>
      <w:r w:rsidR="00FF66EF">
        <w:t xml:space="preserve"> ist </w:t>
      </w:r>
      <w:r w:rsidR="00B81A77">
        <w:t xml:space="preserve">die erste Art und somit </w:t>
      </w:r>
      <w:r w:rsidR="00FF66EF">
        <w:t>der Ablauf</w:t>
      </w:r>
      <w:r w:rsidR="00C85F48">
        <w:t xml:space="preserve"> dargestellt, </w:t>
      </w:r>
      <w:r w:rsidR="005C409E">
        <w:t>durch den</w:t>
      </w:r>
      <w:r w:rsidR="00C85F48">
        <w:t xml:space="preserve"> der „--help“-Befehl für ein ausgewählte</w:t>
      </w:r>
      <w:r w:rsidR="006B4A46">
        <w:t>s</w:t>
      </w:r>
      <w:r w:rsidR="00C85F48">
        <w:t xml:space="preserve"> Dienstprogramm ausgeführt werden kann</w:t>
      </w:r>
      <w:r w:rsidR="00FF66EF">
        <w:t>.</w:t>
      </w:r>
      <w:r w:rsidR="00DB2F27">
        <w:t xml:space="preserve"> Dabei startet der Prozess, nachdem ein Listenelement aus dem Listen-Widget ausgewählt wird. Dieser Prozess kann in drei Teilschritten erklärt werden:</w:t>
      </w:r>
    </w:p>
    <w:p w14:paraId="69373EE4" w14:textId="1715B66F" w:rsidR="00DB2F27" w:rsidRDefault="00DB2F27" w:rsidP="00FF66EF">
      <w:r>
        <w:t>In dem ersten Teilschritt</w:t>
      </w:r>
      <w:r w:rsidR="00734370">
        <w:t>, der mit der Operation "Get the text oft he selected List Widget Item (python file)" beginnt und mit "Get path o</w:t>
      </w:r>
      <w:r w:rsidR="005053D4">
        <w:t>f python file" in der Abbildung 46</w:t>
      </w:r>
      <w:r w:rsidR="00734370">
        <w:t xml:space="preserve"> endet,</w:t>
      </w:r>
      <w:r>
        <w:t xml:space="preserve"> speichert das Programm den Namen des ausgewählten Listenelements und generiert anschließend den Pfad zu dem entsprechenden Dienstprogramm in dem ausgewählten Projekt.</w:t>
      </w:r>
    </w:p>
    <w:p w14:paraId="65113100" w14:textId="63135B4D" w:rsidR="00DB2F27" w:rsidRDefault="00DB2F27" w:rsidP="00FF66EF">
      <w:r>
        <w:t>Im zweiten Teilschritt</w:t>
      </w:r>
      <w:r w:rsidR="00734370">
        <w:t xml:space="preserve">, gekennzeichnet durch die Operation „Run „—help“ command </w:t>
      </w:r>
      <w:r w:rsidR="005053D4">
        <w:t>for this path“ in der Abbildung 46</w:t>
      </w:r>
      <w:r w:rsidR="00734370">
        <w:t>,</w:t>
      </w:r>
      <w:r>
        <w:t xml:space="preserve"> </w:t>
      </w:r>
      <w:r w:rsidR="007A12F5">
        <w:t xml:space="preserve">führt das Programm das </w:t>
      </w:r>
      <w:r w:rsidR="00924F25">
        <w:t xml:space="preserve">ausgewählte </w:t>
      </w:r>
      <w:r w:rsidR="007A12F5">
        <w:t>Dienstprogramm mit dem „--help“-Befehl aus und speichert dabei den Standardausgang, sowie -error der Ausführung als Strings.</w:t>
      </w:r>
    </w:p>
    <w:p w14:paraId="0DF0B26B" w14:textId="2D763E74" w:rsidR="007A12F5" w:rsidRDefault="007A12F5" w:rsidP="00FF66EF">
      <w:r>
        <w:t>Im letzten Teilschritt</w:t>
      </w:r>
      <w:r w:rsidR="00734370">
        <w:t>, der mit der Operation "Check if there is a standard error" beginnt und mit "Sho</w:t>
      </w:r>
      <w:r w:rsidR="005053D4">
        <w:t>w TextBrowser" in der Abbildung 46</w:t>
      </w:r>
      <w:r w:rsidR="00734370">
        <w:t xml:space="preserve"> endet, </w:t>
      </w:r>
      <w:r>
        <w:t>prüft das Programm, ob der String des Standarderrors leer ist. Ist das der Fall, wird der Standardausgang-String in dem Textbrowser, gekennzeichnet durch die</w:t>
      </w:r>
      <w:r w:rsidR="005053D4">
        <w:t xml:space="preserve"> rechte Hälfte in der Abbildung 44</w:t>
      </w:r>
      <w:r>
        <w:t xml:space="preserve">, angezeigt. Dazu wird der Text </w:t>
      </w:r>
      <w:r w:rsidR="00412080">
        <w:t>des Textbrowsers auf den Text des Standardausgang-Strings gesetzt. Falls der String des Standarderrors nicht leer ist, wird stattdessen der Standarderror-String in dem Textbrowser angezeigt.</w:t>
      </w:r>
    </w:p>
    <w:p w14:paraId="735CCFFB" w14:textId="2C8A88AC" w:rsidR="00DA5A33" w:rsidRDefault="00E6763C" w:rsidP="00DA5A33">
      <w:pPr>
        <w:keepNext/>
      </w:pPr>
      <w:r>
        <w:rPr>
          <w:b/>
          <w:bCs/>
          <w:noProof/>
          <w:lang w:eastAsia="de-DE"/>
        </w:rPr>
        <w:pict w14:anchorId="4D4E4B11">
          <v:shape id="_x0000_i1052" type="#_x0000_t75" style="width:453pt;height:210.75pt">
            <v:imagedata r:id="rId72" o:title="Ausführung der benutzerdefinierten Befehle"/>
          </v:shape>
        </w:pict>
      </w:r>
    </w:p>
    <w:p w14:paraId="519E9881" w14:textId="645D2F1C" w:rsidR="00C85F48" w:rsidRDefault="00DA5A33" w:rsidP="00DA5A33">
      <w:pPr>
        <w:pStyle w:val="Beschriftung"/>
        <w:rPr>
          <w:b/>
          <w:bCs/>
        </w:rPr>
      </w:pPr>
      <w:bookmarkStart w:id="92" w:name="_Toc95985510"/>
      <w:r>
        <w:t xml:space="preserve">Abbildung </w:t>
      </w:r>
      <w:fldSimple w:instr=" SEQ Abbildung \* ARABIC ">
        <w:r w:rsidR="00A82F32">
          <w:rPr>
            <w:noProof/>
          </w:rPr>
          <w:t>47</w:t>
        </w:r>
      </w:fldSimple>
      <w:r>
        <w:t>: Flussdiagramm für die Ausführung der benutzerdefinierten Befehle</w:t>
      </w:r>
      <w:bookmarkEnd w:id="92"/>
    </w:p>
    <w:p w14:paraId="2505556F" w14:textId="130FB2C8" w:rsidR="00B032B1" w:rsidRDefault="005053D4" w:rsidP="00C85F48">
      <w:r>
        <w:lastRenderedPageBreak/>
        <w:t>In der Abbildung 47</w:t>
      </w:r>
      <w:r w:rsidR="00C85F48">
        <w:t xml:space="preserve"> ist </w:t>
      </w:r>
      <w:r w:rsidR="00B81A77">
        <w:t xml:space="preserve">die zweite Art und somit </w:t>
      </w:r>
      <w:r w:rsidR="00C85F48">
        <w:t>der Ablauf dargestellt, durch den ein eingegebener Befehl für ein ausgewählte</w:t>
      </w:r>
      <w:r w:rsidR="006B4A46">
        <w:t>s</w:t>
      </w:r>
      <w:r w:rsidR="00C85F48">
        <w:t xml:space="preserve"> Dienstprogramm ausgeführt werden kann.</w:t>
      </w:r>
      <w:r w:rsidR="008F3E55">
        <w:t xml:space="preserve"> Dabei startet der Prozess, nachdem der „Run“-Button, gekennzeichnet durch den „Run“-Button des rot ma</w:t>
      </w:r>
      <w:r>
        <w:t>rkierten Teils in der Abbildung 44</w:t>
      </w:r>
      <w:r w:rsidR="008F3E55">
        <w:t>, geklickt wird. Dieser Prozess kann in drei Teilschritten erklärt werden:</w:t>
      </w:r>
    </w:p>
    <w:p w14:paraId="0B106C10" w14:textId="5A0677E4" w:rsidR="008F3E55" w:rsidRDefault="00B36513" w:rsidP="00C85F48">
      <w:r>
        <w:t>In dem ersten Teilschritt</w:t>
      </w:r>
      <w:r w:rsidR="00734370">
        <w:t>, der mit der Operation "Get text of selected List Widget Item (python file)" beginnt und mit "</w:t>
      </w:r>
      <w:r w:rsidR="00790B15">
        <w:t>Get the Path tot he python file from the List Widget Item</w:t>
      </w:r>
      <w:r w:rsidR="005053D4">
        <w:t>" in der Abbildung 47</w:t>
      </w:r>
      <w:r w:rsidR="00734370">
        <w:t xml:space="preserve"> endet,</w:t>
      </w:r>
      <w:r w:rsidR="00924F25">
        <w:t xml:space="preserve"> speichert das Programm </w:t>
      </w:r>
      <w:r w:rsidR="00924F25" w:rsidRPr="00924F25">
        <w:t>den Namen des ausgewählten Listenelements und generiert anschließend den Pfad zu dem entsprechenden Dienstprogramm in dem ausgewählten Projekt.</w:t>
      </w:r>
    </w:p>
    <w:p w14:paraId="638C224A" w14:textId="2B71B4A0" w:rsidR="00B36513" w:rsidRDefault="00B36513" w:rsidP="00C85F48">
      <w:r>
        <w:t>In dem zweiten Teilschrit</w:t>
      </w:r>
      <w:r w:rsidR="00924F25">
        <w:t>t</w:t>
      </w:r>
      <w:r w:rsidR="00790B15">
        <w:t>, der mit der Operation "Get the command in input „Arguments“" beginnt und mit "Run command with the entered command</w:t>
      </w:r>
      <w:r w:rsidR="005053D4">
        <w:t xml:space="preserve"> and the path" in der Abbildung 47</w:t>
      </w:r>
      <w:r w:rsidR="00790B15">
        <w:t xml:space="preserve"> endet, </w:t>
      </w:r>
      <w:r w:rsidR="00924F25">
        <w:t>speichert das Programm den eingegebenen Befehl, der in das „Arguments:“-Texteingabefeld, gekennzeichnet durch das Texteingabefeld des rot mark</w:t>
      </w:r>
      <w:r w:rsidR="005053D4">
        <w:t>ierten Teils in der Abbildung 44</w:t>
      </w:r>
      <w:r w:rsidR="00924F25">
        <w:t>, eingegeben wurde als String. Anschließend führt das Programm das ausgewählte Dienstprogramm mit dem gespeicherten Befehl aus und speichert dabei den Standardausgang, sowie -error der Ausführung als Strings.</w:t>
      </w:r>
    </w:p>
    <w:p w14:paraId="41F5EA89" w14:textId="12AD6E1F" w:rsidR="00E9494D" w:rsidRDefault="00B36513" w:rsidP="00340096">
      <w:r>
        <w:t>In dem dritten Teilschrit</w:t>
      </w:r>
      <w:r w:rsidR="00924F25">
        <w:t>t</w:t>
      </w:r>
      <w:r w:rsidR="00790B15">
        <w:t>, der mit der Operation "Check if there is a standard error" beginnt und mit "Sho</w:t>
      </w:r>
      <w:r w:rsidR="005053D4">
        <w:t>w TextBrowser“ in der Abbildung 47</w:t>
      </w:r>
      <w:r w:rsidR="00790B15">
        <w:t xml:space="preserve"> endet,</w:t>
      </w:r>
      <w:r w:rsidR="00924F25">
        <w:t xml:space="preserve"> prüft das Programm, ob der String des Standarderrors leer ist. Ist das der Fall, wird der Standardausgang-String in dem Textbrowser, gekennzeichnet durch die</w:t>
      </w:r>
      <w:r w:rsidR="005053D4">
        <w:t xml:space="preserve"> rechte Hälfte in der Abbildung 44</w:t>
      </w:r>
      <w:r w:rsidR="00924F25">
        <w:t>, angezeigt. Dazu wird der Text des Textbrowsers auf den Text des Standardausgang-Strings gesetzt. Falls der String des Standarderrors nicht leer ist, wird stattdessen der Standarderror-String in dem Textbrowser angezeigt.</w:t>
      </w:r>
    </w:p>
    <w:p w14:paraId="4AA96D51" w14:textId="3C679DD6" w:rsidR="00D46F60" w:rsidRDefault="00D46F60" w:rsidP="00D46F60">
      <w:pPr>
        <w:pStyle w:val="berschrift3"/>
        <w:numPr>
          <w:ilvl w:val="2"/>
          <w:numId w:val="1"/>
        </w:numPr>
      </w:pPr>
      <w:bookmarkStart w:id="93" w:name="_Toc95927033"/>
      <w:r>
        <w:t>Zusammenfassung</w:t>
      </w:r>
      <w:bookmarkEnd w:id="93"/>
    </w:p>
    <w:p w14:paraId="3BE90007" w14:textId="01976600" w:rsidR="00AE0C4C" w:rsidRDefault="00AB4F5D" w:rsidP="00340096">
      <w:r w:rsidRPr="00AE0C4C">
        <w:t>In dem Kapitel 6.2 wurde die Implementierung jedes GUI-Fensters gezeigt und dabei erklärt wie die Funktionen jedes Fensters softwareseitig ablaufen.</w:t>
      </w:r>
    </w:p>
    <w:p w14:paraId="442CAEF5" w14:textId="2417AF58" w:rsidR="00AE0C4C" w:rsidRDefault="00AE0C4C" w:rsidP="00EC236A">
      <w:r>
        <w:t>Das Hauptmen</w:t>
      </w:r>
      <w:r w:rsidR="001B20B1">
        <w:t>ü ist für den Suchungsmechanismus für bestehende C++-Projekte zuständig. Dazu muss ein Pfad in einem Texteingabefeld eingegeben werden, in dem das Programm nach existierenden Projekten sucht. Wenn das Programm welche findet, werden diese in einer Liste auf dem Hauptmenü ausgegeben.</w:t>
      </w:r>
    </w:p>
    <w:p w14:paraId="3B7AEEFC" w14:textId="3C4875F2" w:rsidR="00AE0C4C" w:rsidRDefault="00AE0C4C" w:rsidP="00EC236A">
      <w:r>
        <w:lastRenderedPageBreak/>
        <w:t>Das Fenster für die Projekterstellung</w:t>
      </w:r>
      <w:r w:rsidR="001B20B1">
        <w:t xml:space="preserve"> ist für die Erstellung eines neuen Projektes zuständig.</w:t>
      </w:r>
      <w:r w:rsidR="00DD1501">
        <w:t xml:space="preserve"> Dazu muss ein Formular in dem Fenster ausgefüllt werden, in dem alle notwendigen Information für die Erstellung des Projektes einzugeben sind. Anschließend erstellt das Programm eine Kopie der Projekt-Schablone in dem eingegeben Speicherort und führt anschließend, mithilfe der eingegebene Informationen, einige Konfigurationen an der Kopie aus, sodass am Ende des Prozesses ein neues Projekt entsteht.</w:t>
      </w:r>
    </w:p>
    <w:p w14:paraId="2F8D840F" w14:textId="64968CB0" w:rsidR="00AE0C4C" w:rsidRPr="00AE0C4C" w:rsidRDefault="00AE0C4C" w:rsidP="00EC236A">
      <w:r>
        <w:t>Das Fenster für die Projektaktualisierun</w:t>
      </w:r>
      <w:r w:rsidR="00DD1501">
        <w:t xml:space="preserve">g ist für die Aktualisierung eines Projektes </w:t>
      </w:r>
      <w:r w:rsidR="00EC236A">
        <w:t xml:space="preserve">zuständig. Dazu vergleicht das Programm </w:t>
      </w:r>
      <w:r w:rsidR="00A31133">
        <w:t>ein ausgewähltes</w:t>
      </w:r>
      <w:r w:rsidR="00EC236A">
        <w:t xml:space="preserve"> Projekt mit der </w:t>
      </w:r>
      <w:r w:rsidR="00A31133">
        <w:t xml:space="preserve">intern gespeicherten </w:t>
      </w:r>
      <w:r w:rsidR="00EC236A">
        <w:t>Projekt-Schablone und</w:t>
      </w:r>
      <w:r w:rsidR="00BB3BB6">
        <w:t xml:space="preserve"> </w:t>
      </w:r>
      <w:r w:rsidR="00EC236A">
        <w:t xml:space="preserve">fügt dabei den Namen jeder aktualisierbaren Datei </w:t>
      </w:r>
      <w:r w:rsidR="00BB3BB6">
        <w:t>einer</w:t>
      </w:r>
      <w:r w:rsidR="00EC236A">
        <w:t xml:space="preserve"> Liste des Fensters hinzu.</w:t>
      </w:r>
      <w:r w:rsidR="0048013F">
        <w:t xml:space="preserve"> Für jede Datei aus der Liste kann </w:t>
      </w:r>
      <w:r w:rsidR="005655BB">
        <w:t>anschließend</w:t>
      </w:r>
      <w:r w:rsidR="0048013F">
        <w:t xml:space="preserve"> entschieden werden, ob die Änderungen von der gleichnamigen Datei der Projekt-Schablone für die reale Datei übernommen werden sollen oder nicht. Dabei kann auch entschieden werden, dass nur einzelne Teile und nicht die gesamten Änderungen übernommen werden. Diese Konfigurationen können per </w:t>
      </w:r>
      <w:r w:rsidR="005655BB">
        <w:t>Knopfdruck</w:t>
      </w:r>
      <w:r w:rsidR="0048013F">
        <w:t xml:space="preserve"> gespeichert werden. </w:t>
      </w:r>
      <w:r w:rsidR="00EC236A">
        <w:t xml:space="preserve">Wenn für jede Datei eine </w:t>
      </w:r>
      <w:r w:rsidR="0048013F">
        <w:t>Konfiguration gespeichert wurde</w:t>
      </w:r>
      <w:r w:rsidR="00EC236A">
        <w:t xml:space="preserve">, kann das Projekt </w:t>
      </w:r>
      <w:r w:rsidR="0048013F">
        <w:t xml:space="preserve">durch den „Update Project“-Button </w:t>
      </w:r>
      <w:r w:rsidR="00EC236A">
        <w:t>aktualisiert werden</w:t>
      </w:r>
      <w:r w:rsidR="0048013F">
        <w:t>.</w:t>
      </w:r>
      <w:r w:rsidR="00EC236A">
        <w:t xml:space="preserve"> </w:t>
      </w:r>
      <w:r w:rsidR="0048013F">
        <w:t>Da</w:t>
      </w:r>
      <w:r w:rsidR="00EC236A">
        <w:t xml:space="preserve">durch </w:t>
      </w:r>
      <w:r w:rsidR="0048013F">
        <w:t xml:space="preserve">überschreibt </w:t>
      </w:r>
      <w:r w:rsidR="00EC236A">
        <w:t xml:space="preserve">das Programm </w:t>
      </w:r>
      <w:r w:rsidR="0048013F">
        <w:t xml:space="preserve">den Inhalt der Dateien, mit den </w:t>
      </w:r>
      <w:r w:rsidR="00EC236A">
        <w:t xml:space="preserve">gespeicherten </w:t>
      </w:r>
      <w:r w:rsidR="0048013F">
        <w:t>Konfigurationen</w:t>
      </w:r>
      <w:r w:rsidR="00EC236A">
        <w:t xml:space="preserve"> für die Dateien.</w:t>
      </w:r>
    </w:p>
    <w:p w14:paraId="144ED6A7" w14:textId="0D13A8D4" w:rsidR="00AE0C4C" w:rsidRDefault="00AE0C4C" w:rsidP="00EC236A">
      <w:r>
        <w:t>Das Fenster für die Erweiterung der Projektmodu</w:t>
      </w:r>
      <w:r w:rsidR="00E9494D">
        <w:t>le ist für die Erweiterung eines Projektes durch ein neues Projektmodul zuständig.</w:t>
      </w:r>
      <w:r w:rsidR="00C368E6">
        <w:t xml:space="preserve"> Dazu muss ein, ähnlich wie bei der Projekterstellung, ein Formular in dem Fenster ausgefüllt werden, in dem alle notwendigen Informationen für das neue Projektmodul eingegeben werden müssen. Das Programm erstellt daraufhin ein neues Projektmodul mit der entsprechenden CMakeLists.txt-Datei. In die CMakeLists.txt-Datei werden dabei alle lokalen Abhängigkeiten des Moduls, die aus einer Liste in dem Formular ausgewählt wurden, eingetragen. </w:t>
      </w:r>
    </w:p>
    <w:p w14:paraId="1B931CEC" w14:textId="56F9D10F" w:rsidR="00AE0C4C" w:rsidRPr="00AE0C4C" w:rsidRDefault="00AE0C4C" w:rsidP="00EC236A">
      <w:r>
        <w:t>Das Fenster für die Ausführung der Dienstprogramm</w:t>
      </w:r>
      <w:r w:rsidR="00A31133">
        <w:t xml:space="preserve">e ist für die Ausführung der Dienstprogramme eines ausgewählten Projektes zuständig. Dazu werden als erstes alle ausführbaren Dienstprogramme des Projektes in einer Liste des Fensters aufgelistet. Dadurch können die Benutzer eines der Dienstprogramme auswählen und in einem Texteingabefeld die Befehle eingeben, mit denen das Dienstprogramm ausgeführt werden soll. Durch Drücken des „Run“-Buttons führt das Programm das </w:t>
      </w:r>
      <w:r w:rsidR="00A31133">
        <w:lastRenderedPageBreak/>
        <w:t>ausgewählte Dienstprogramm mit den eingegebenen Befehlen aus und gibt danach die Ausgabe der Ausführung in dem Textbrowser des Fensters aus.</w:t>
      </w:r>
    </w:p>
    <w:p w14:paraId="6A9FF554" w14:textId="032823E9" w:rsidR="00B032B1" w:rsidRPr="00AE0C4C" w:rsidRDefault="00726851" w:rsidP="00DD1501">
      <w:pPr>
        <w:pStyle w:val="Listenabsatz"/>
        <w:numPr>
          <w:ilvl w:val="0"/>
          <w:numId w:val="26"/>
        </w:numPr>
      </w:pPr>
      <w:r w:rsidRPr="00DD1501">
        <w:rPr>
          <w:b/>
          <w:bCs/>
        </w:rPr>
        <w:br w:type="page"/>
      </w:r>
    </w:p>
    <w:p w14:paraId="4CBCEF10" w14:textId="072C2311" w:rsidR="00B032B1" w:rsidRDefault="00B032B1" w:rsidP="00B032B1">
      <w:pPr>
        <w:pStyle w:val="berschrift2"/>
        <w:numPr>
          <w:ilvl w:val="1"/>
          <w:numId w:val="1"/>
        </w:numPr>
      </w:pPr>
      <w:bookmarkStart w:id="94" w:name="_Toc95927034"/>
      <w:r>
        <w:lastRenderedPageBreak/>
        <w:t>Mögliche Erweiterungspunkte</w:t>
      </w:r>
      <w:bookmarkEnd w:id="94"/>
    </w:p>
    <w:p w14:paraId="4349E604" w14:textId="1AC3C29F" w:rsidR="00B032B1" w:rsidRDefault="00E06CF5" w:rsidP="00B032B1">
      <w:r>
        <w:t>In diesem Kapitel werden kurz einige mögliche Erweiterungspunkte des Projekt-Konfigurators erklärt.</w:t>
      </w:r>
    </w:p>
    <w:p w14:paraId="630E07D4" w14:textId="44D0AA85" w:rsidR="0016106A" w:rsidRDefault="0016106A" w:rsidP="00B032B1">
      <w:r>
        <w:t>Die erste mögliche Erweiterung</w:t>
      </w:r>
      <w:r w:rsidR="00AB47B4">
        <w:t xml:space="preserve"> bezieht sich auf die Erweiterung der Modultypen in dem Quellen-Ordner, gekennzeichnet durch die Unterordner des „sources“-Ordners </w:t>
      </w:r>
      <w:r w:rsidR="005053D4">
        <w:t>in der Abbildung 27 des Kapitels 6</w:t>
      </w:r>
      <w:r w:rsidR="00AB47B4">
        <w:t>.1, und der Lizenz</w:t>
      </w:r>
      <w:r w:rsidR="00617B00">
        <w:t>typen</w:t>
      </w:r>
      <w:r w:rsidR="00AB47B4">
        <w:t xml:space="preserve"> in dem Lizenzen-Ordner, gekennzeichnet durch die Unterordner des „lic</w:t>
      </w:r>
      <w:r w:rsidR="005053D4">
        <w:t>enses“-Ordners in der Abbildung 27</w:t>
      </w:r>
      <w:r w:rsidR="00AB47B4">
        <w:t xml:space="preserve"> des Kapitels 6.1, der Projekt-Schablone. </w:t>
      </w:r>
      <w:r w:rsidR="00617B00">
        <w:t>Diese Erweiterung ist die einfachste, da dafür der Quellcode des Projekt-Konfigurators nicht verändert bzw. erweitert werden muss. Die Modultypen und Lizenztypen werden nämlich in den entsprechenden DropDown-Listen, gekennzeichnet durch die „</w:t>
      </w:r>
      <w:r w:rsidR="00877567">
        <w:t>Module Type</w:t>
      </w:r>
      <w:r w:rsidR="00617B00">
        <w:t>“-DropDown-Liste und die „</w:t>
      </w:r>
      <w:r w:rsidR="00877567">
        <w:t>License Type</w:t>
      </w:r>
      <w:r w:rsidR="00617B00">
        <w:t>“-DropDown-Liste in dem grün m</w:t>
      </w:r>
      <w:r w:rsidR="005053D4">
        <w:t>arkierten Teil in der Abbildung 30</w:t>
      </w:r>
      <w:r w:rsidR="00617B00">
        <w:t xml:space="preserve"> des Kapitels 6.2.2, </w:t>
      </w:r>
      <w:r w:rsidR="00877567">
        <w:t>angezeigt. Dabei ist egal wie viele Modul- bzw. Lizenztypen in der Projekt-Schablone enthalten sind.</w:t>
      </w:r>
    </w:p>
    <w:p w14:paraId="1C3340E7" w14:textId="5AD87CA7" w:rsidR="00CF0A85" w:rsidRPr="00D92208" w:rsidRDefault="00CF0A85" w:rsidP="00B032B1">
      <w:r>
        <w:t>Die zweite mögliche Erweiterun</w:t>
      </w:r>
      <w:r w:rsidR="00D92208">
        <w:t xml:space="preserve">g bezieht sich auf die Erweiterung der GUI-Fenster. Durch die Architektur der Software ist es entsprechend einfach neue Fenster für die GUI zu erstellen. </w:t>
      </w:r>
      <w:r w:rsidR="0045134C">
        <w:t xml:space="preserve">Dafür muss lediglich eine neues Kindelement der Klasse </w:t>
      </w:r>
      <w:r w:rsidR="0045134C" w:rsidRPr="0045134C">
        <w:rPr>
          <w:i/>
          <w:iCs/>
        </w:rPr>
        <w:t>SubScreen</w:t>
      </w:r>
      <w:r w:rsidR="0045134C">
        <w:t xml:space="preserve"> / </w:t>
      </w:r>
      <w:r w:rsidR="0045134C" w:rsidRPr="0045134C">
        <w:rPr>
          <w:i/>
          <w:iCs/>
        </w:rPr>
        <w:t>Screen</w:t>
      </w:r>
      <w:r w:rsidR="0045134C">
        <w:t xml:space="preserve"> erstellt werden und </w:t>
      </w:r>
      <w:r w:rsidR="00E5084A">
        <w:t xml:space="preserve">dem </w:t>
      </w:r>
      <w:r w:rsidR="00E5084A" w:rsidRPr="00E5084A">
        <w:rPr>
          <w:i/>
          <w:iCs/>
        </w:rPr>
        <w:t>QStackedWidget</w:t>
      </w:r>
      <w:r w:rsidR="00E5084A">
        <w:t xml:space="preserve"> hinzugefügt werden.</w:t>
      </w:r>
    </w:p>
    <w:p w14:paraId="03339122" w14:textId="338B66FC" w:rsidR="00617611" w:rsidRDefault="008C4876" w:rsidP="00C85F48">
      <w:r>
        <w:t xml:space="preserve">Die </w:t>
      </w:r>
      <w:r w:rsidR="00CF0A85">
        <w:t>dritte</w:t>
      </w:r>
      <w:r>
        <w:t xml:space="preserve"> mögliche Erweiterung ist das Hinzufügen einer </w:t>
      </w:r>
      <w:r w:rsidR="00617611">
        <w:t>Möglichkeit</w:t>
      </w:r>
      <w:r>
        <w:t>, mit der die Benutzer eigene Projekt-Schablonen in den Projekt-Konfigurator integrieren können. D</w:t>
      </w:r>
      <w:r w:rsidR="00617611">
        <w:t>urch die Integrierung einer weiteren Schablone, können die Benutzer in dem Fenster für die Projekterstellung auswählen welche Projekt-Schablone für die Erstellung verwendet werden soll. Die gleiche Auswahl haben die Benutzer dementsprechend auch bei dem Fenster für die Projektaktualisierung, bei der ausgewählt werden kann welche Projekt-Schablone für die Aktualisierung verwendet werden soll.</w:t>
      </w:r>
    </w:p>
    <w:p w14:paraId="5FAD63A1" w14:textId="61669A7C" w:rsidR="000E1CEF" w:rsidRDefault="00617611" w:rsidP="00C85F48">
      <w:r>
        <w:t xml:space="preserve">Die </w:t>
      </w:r>
      <w:r w:rsidR="00CF0A85">
        <w:t>vierte</w:t>
      </w:r>
      <w:r>
        <w:t xml:space="preserve"> mögliche Erweiterung </w:t>
      </w:r>
      <w:r w:rsidR="00480FAD">
        <w:t xml:space="preserve">ist, dass die Projekte nicht mehr lokal in dem Dateisystem erstellt werden, sondern als </w:t>
      </w:r>
      <w:r w:rsidR="0016106A">
        <w:t xml:space="preserve">online </w:t>
      </w:r>
      <w:r w:rsidR="00480FAD">
        <w:t xml:space="preserve">Repository auf </w:t>
      </w:r>
      <w:r w:rsidR="0016106A">
        <w:t>einer dementsprechenden Webseite</w:t>
      </w:r>
      <w:r w:rsidR="00480FAD">
        <w:t>.</w:t>
      </w:r>
    </w:p>
    <w:p w14:paraId="4A8A1DA0" w14:textId="3DD58659" w:rsidR="00203A27" w:rsidRDefault="00203A27" w:rsidP="00203A27">
      <w:pPr>
        <w:spacing w:after="160" w:line="259" w:lineRule="auto"/>
        <w:jc w:val="left"/>
      </w:pPr>
      <w:r>
        <w:br w:type="page"/>
      </w:r>
    </w:p>
    <w:p w14:paraId="72FD93C3" w14:textId="19A9B499" w:rsidR="000E1CEF" w:rsidRDefault="000E1CEF" w:rsidP="000E1CEF">
      <w:pPr>
        <w:pStyle w:val="berschrift2"/>
        <w:numPr>
          <w:ilvl w:val="1"/>
          <w:numId w:val="1"/>
        </w:numPr>
      </w:pPr>
      <w:bookmarkStart w:id="95" w:name="_Toc95927035"/>
      <w:r>
        <w:lastRenderedPageBreak/>
        <w:t>Zusammenfassung</w:t>
      </w:r>
      <w:bookmarkEnd w:id="95"/>
    </w:p>
    <w:p w14:paraId="3DA794EA" w14:textId="19D3F227" w:rsidR="00C074B1" w:rsidRDefault="006E12C8" w:rsidP="00C85F48">
      <w:r>
        <w:t xml:space="preserve">Zusammengefasst wurde in diesem Kapitel </w:t>
      </w:r>
      <w:r w:rsidR="00A84B7D">
        <w:t xml:space="preserve">6 </w:t>
      </w:r>
      <w:r>
        <w:t>d</w:t>
      </w:r>
      <w:r w:rsidR="00C074B1">
        <w:t>ie</w:t>
      </w:r>
      <w:r>
        <w:t xml:space="preserve"> Implementierung der Software erklärt. Dazu wurde</w:t>
      </w:r>
      <w:r w:rsidR="00C074B1">
        <w:t>:</w:t>
      </w:r>
    </w:p>
    <w:p w14:paraId="3CA48DBF" w14:textId="282DCFB1" w:rsidR="00C074B1" w:rsidRDefault="00C074B1" w:rsidP="000E1CEF">
      <w:r>
        <w:t>A</w:t>
      </w:r>
      <w:r w:rsidR="006E12C8">
        <w:t xml:space="preserve">ls erstes die intern gespeicherte Projekt-Schablone gezeigt und </w:t>
      </w:r>
      <w:r w:rsidR="00AF047A">
        <w:t>dabei</w:t>
      </w:r>
      <w:r w:rsidR="006E12C8">
        <w:t xml:space="preserve"> erklärt welche Dateien der Schablone für die Projekterstellung konfiguriert werden müssen.</w:t>
      </w:r>
    </w:p>
    <w:p w14:paraId="6B76E31D" w14:textId="725ADFD4" w:rsidR="00C074B1" w:rsidRDefault="00C074B1" w:rsidP="000E1CEF">
      <w:r>
        <w:t>Als zweites</w:t>
      </w:r>
      <w:r w:rsidR="006E12C8">
        <w:t xml:space="preserve"> wurden die implementierten Fenster der GUI gezeigt und dabei der interne Ablauf jeder Funktion der einzelnen Fenster erklärt. </w:t>
      </w:r>
    </w:p>
    <w:p w14:paraId="6193AC12" w14:textId="5F3089DA" w:rsidR="001E7F2B" w:rsidRDefault="00C074B1" w:rsidP="000E1CEF">
      <w:r>
        <w:t>Als drittes wurde ein Ausblick in die Zukunft gegeben</w:t>
      </w:r>
      <w:r w:rsidR="006E12C8">
        <w:t>, bei dem einige mögliche Erweiterungspunkte für die GUI genannt wurden.</w:t>
      </w:r>
      <w:r w:rsidR="001E7F2B">
        <w:br w:type="page"/>
      </w:r>
    </w:p>
    <w:p w14:paraId="793D13D7" w14:textId="592C10A0" w:rsidR="001E7F2B" w:rsidRDefault="001E7F2B" w:rsidP="00196E2A">
      <w:pPr>
        <w:pStyle w:val="berschrift1"/>
        <w:numPr>
          <w:ilvl w:val="0"/>
          <w:numId w:val="1"/>
        </w:numPr>
      </w:pPr>
      <w:bookmarkStart w:id="96" w:name="_Toc95927036"/>
      <w:r>
        <w:lastRenderedPageBreak/>
        <w:t>Zusammenfassung</w:t>
      </w:r>
      <w:bookmarkEnd w:id="96"/>
    </w:p>
    <w:p w14:paraId="65FA1BAC" w14:textId="55689038" w:rsidR="00962F44" w:rsidRDefault="00962F44" w:rsidP="00962F44">
      <w:r>
        <w:t>In diesem Kapitel wird das Problem und die daraus resultierende Lösung zusammengefasst.</w:t>
      </w:r>
    </w:p>
    <w:p w14:paraId="1CC6B7C5" w14:textId="52DD9576" w:rsidR="00312AB2" w:rsidRDefault="00312AB2" w:rsidP="00962F44">
      <w:r>
        <w:t xml:space="preserve">Große Softwareprojekte </w:t>
      </w:r>
      <w:r w:rsidR="007709F9">
        <w:t>werden während der Entwicklung meist aus modularen Teilen aufgebaut. Diese werden dabei selbst als eigene Softwareprojekte mit speziellen Tools und eigenem Layout entwick</w:t>
      </w:r>
      <w:r w:rsidR="00D64F60">
        <w:t>elt</w:t>
      </w:r>
      <w:r w:rsidR="007709F9">
        <w:t xml:space="preserve">. </w:t>
      </w:r>
      <w:r w:rsidR="00D64F60">
        <w:t>Das Layout der Softwareprojekte wird in der Regel durch eine vorgegebene Schablone bestimmt.</w:t>
      </w:r>
      <w:r w:rsidR="000E3AE7">
        <w:t xml:space="preserve"> Die Schablone ist dabei ein Ordner mit vordefinierten Unterordnern und Dateien, die für jedes Softwareprojekt notwendig sind. </w:t>
      </w:r>
      <w:r w:rsidR="008D11D0">
        <w:t>Einige Dateien der Schablone enthalten allerdings Platzhalter, die für jedes Projekt individuell ersetzt werden müssen. Diese Ausgangssituation sorgt für zwei Probleme:</w:t>
      </w:r>
    </w:p>
    <w:p w14:paraId="7A1A1446" w14:textId="62B69835" w:rsidR="00F56C98" w:rsidRDefault="008D11D0" w:rsidP="00962F44">
      <w:r>
        <w:t>Das erste Problem bezieht sich auf die Erstellung eines neuen Projektes.</w:t>
      </w:r>
      <w:r w:rsidR="00B417EA">
        <w:t xml:space="preserve"> Dafür </w:t>
      </w:r>
      <w:r w:rsidR="006422B2">
        <w:t xml:space="preserve">gibt es bisher zwei Möglichkeiten. </w:t>
      </w:r>
      <w:r w:rsidR="001A499C">
        <w:t>Die erste Möglichkeit ist die Verwendung einer Versionskontrolle wie bspw. Git. Dabei muss die Schablone aus einem online Repository heruntergeladen werden und anschließend lokal auf das neue Projekt angepasst werden. Das bedeutet die Schablone muss mit dieser Möglichkeit manuell verändert werden, was zeitaufwändig und fehleranfällig ist.</w:t>
      </w:r>
      <w:r w:rsidR="00571FE7">
        <w:t xml:space="preserve"> Aus diesem Grund ist die erste Möglichkeit keine gute Lösung.</w:t>
      </w:r>
    </w:p>
    <w:p w14:paraId="19BBB925" w14:textId="7663AC6D" w:rsidR="008D11D0" w:rsidRDefault="001A499C" w:rsidP="00962F44">
      <w:r>
        <w:t xml:space="preserve">Die zweite Möglichkeit ist die Erstellung eines neuen Projektes mithilfe einer integrierten Entwicklungsumgebung. </w:t>
      </w:r>
      <w:r w:rsidR="00F56C98">
        <w:t xml:space="preserve">Bei dieser Möglichkeit </w:t>
      </w:r>
      <w:r w:rsidR="00A731E6">
        <w:t>wird</w:t>
      </w:r>
      <w:r>
        <w:t xml:space="preserve"> die Schablone in die IDE integriert</w:t>
      </w:r>
      <w:r w:rsidR="00F56C98">
        <w:t>.</w:t>
      </w:r>
      <w:r w:rsidR="00A731E6">
        <w:t xml:space="preserve"> wodurch anschließend neue Projekte auf Basis dieser Schablone erstellt werden können. Bei der Erstellung fordert die IDE dazu auf einen Wert, für jeden Platzhalter in der Schablone, einzugeben, um die Platzhalter </w:t>
      </w:r>
      <w:r w:rsidR="00F56C98">
        <w:t>anschließend automatisch ersetzen zu können. Diese Möglichkeit kann allerdings nur mit wenigen IDEs umgesetzt werden. Außerdem können bei den IDEs nur Zeichenketten für die Platzhalter übergeben werden. Für einige Platzhalter ist es jedoch erforderlich einen Wert aus einer Liste auswählen zu können</w:t>
      </w:r>
      <w:r w:rsidR="00571FE7">
        <w:t>. Aus diesen Gründen ist auch die zweite Möglichkeit keine gute Lösung</w:t>
      </w:r>
    </w:p>
    <w:p w14:paraId="5FB7F434" w14:textId="31A2898C" w:rsidR="008D11D0" w:rsidRDefault="008D11D0" w:rsidP="00962F44">
      <w:r>
        <w:t>Das zweite Problem bezieht sich auf die Aktualisierung eines neuen Projektes.</w:t>
      </w:r>
      <w:r w:rsidR="00B417EA">
        <w:t xml:space="preserve"> Es ist nämlich kein unwahrscheinliches Szenario, dass sich </w:t>
      </w:r>
      <w:r w:rsidR="0074427E">
        <w:t xml:space="preserve">die </w:t>
      </w:r>
      <w:r w:rsidR="00B417EA">
        <w:t xml:space="preserve">Projekt-Schablone im Laufe des Entwicklungsprozesses </w:t>
      </w:r>
      <w:r w:rsidR="0074427E">
        <w:t>verändert</w:t>
      </w:r>
      <w:r w:rsidR="00B417EA">
        <w:t xml:space="preserve">. </w:t>
      </w:r>
      <w:r w:rsidR="0074427E">
        <w:t xml:space="preserve">Durch die Veränderung der Schablone, müssen </w:t>
      </w:r>
      <w:r w:rsidR="006422B2">
        <w:t>nachfolgend</w:t>
      </w:r>
      <w:r w:rsidR="0074427E">
        <w:t xml:space="preserve"> alle Projekte aktualisiert werden, die auf</w:t>
      </w:r>
      <w:r w:rsidR="006422B2">
        <w:t xml:space="preserve"> der</w:t>
      </w:r>
      <w:r w:rsidR="0074427E">
        <w:t xml:space="preserve"> Basis dieser Schablone erstellt wurden. </w:t>
      </w:r>
      <w:r w:rsidR="00571FE7">
        <w:t xml:space="preserve">Für dieses Problem gibt es bisher nur eine Möglichkeit, und </w:t>
      </w:r>
      <w:r w:rsidR="00571FE7">
        <w:lastRenderedPageBreak/>
        <w:t>zwar d</w:t>
      </w:r>
      <w:r w:rsidR="0074427E">
        <w:t>ies manuell zu tun</w:t>
      </w:r>
      <w:r w:rsidR="00571FE7">
        <w:t xml:space="preserve">. Die manuelle Aktualisierung ist allerdings keine gute Lösung, da die Durchführung dieser Aufgabe </w:t>
      </w:r>
      <w:r w:rsidR="0074427E">
        <w:t>mühsam</w:t>
      </w:r>
      <w:r w:rsidR="00571FE7">
        <w:t>, zeitaufwändig und fehleranfällig ist.</w:t>
      </w:r>
      <w:r w:rsidR="0074427E">
        <w:t xml:space="preserve"> </w:t>
      </w:r>
    </w:p>
    <w:p w14:paraId="474A940F" w14:textId="4ADEE7BB" w:rsidR="00467645" w:rsidRDefault="00312AB2" w:rsidP="00962F44">
      <w:r>
        <w:t>Die Lösu</w:t>
      </w:r>
      <w:r w:rsidR="00B25ECC">
        <w:t>ng für die zwei Probleme ist der Projekt-Konfigurator, der im Rahmen dieser Bachelorarbeit entwickelt wurde.</w:t>
      </w:r>
      <w:r w:rsidR="00467645">
        <w:t xml:space="preserve"> Der Projekt-Konfigurator ist eine Software mit einer grafischen Benutzeroberfläche. Die Benutzeroberfläche besteht dabei aus sechs Fenstern:</w:t>
      </w:r>
    </w:p>
    <w:p w14:paraId="646CC8F9" w14:textId="15F7166B" w:rsidR="00467645" w:rsidRDefault="00467645" w:rsidP="00467645">
      <w:pPr>
        <w:pStyle w:val="Listenabsatz"/>
        <w:numPr>
          <w:ilvl w:val="0"/>
          <w:numId w:val="19"/>
        </w:numPr>
      </w:pPr>
      <w:r>
        <w:t>Dem Hauptmenü</w:t>
      </w:r>
    </w:p>
    <w:p w14:paraId="70823EFE" w14:textId="3777F896" w:rsidR="00467645" w:rsidRDefault="00467645" w:rsidP="00467645">
      <w:pPr>
        <w:pStyle w:val="Listenabsatz"/>
        <w:numPr>
          <w:ilvl w:val="0"/>
          <w:numId w:val="19"/>
        </w:numPr>
      </w:pPr>
      <w:r>
        <w:t>Dem Fenster für die Projekterstellung</w:t>
      </w:r>
    </w:p>
    <w:p w14:paraId="42DE72B9" w14:textId="438A9B63" w:rsidR="00467645" w:rsidRDefault="00467645" w:rsidP="00467645">
      <w:pPr>
        <w:pStyle w:val="Listenabsatz"/>
        <w:numPr>
          <w:ilvl w:val="0"/>
          <w:numId w:val="19"/>
        </w:numPr>
      </w:pPr>
      <w:r>
        <w:t>Dem Fenster für die Projektaktualisierung</w:t>
      </w:r>
    </w:p>
    <w:p w14:paraId="4DB42513" w14:textId="36DDFD8B" w:rsidR="00467645" w:rsidRDefault="00467645" w:rsidP="00467645">
      <w:pPr>
        <w:pStyle w:val="Listenabsatz"/>
        <w:numPr>
          <w:ilvl w:val="0"/>
          <w:numId w:val="19"/>
        </w:numPr>
      </w:pPr>
      <w:r>
        <w:t>Dem Fenster für die Erweiterung der Projektmodule (Zusatzfunktion)</w:t>
      </w:r>
    </w:p>
    <w:p w14:paraId="276F51CB" w14:textId="7D7977AD" w:rsidR="00467645" w:rsidRDefault="00467645" w:rsidP="00467645">
      <w:pPr>
        <w:pStyle w:val="Listenabsatz"/>
        <w:numPr>
          <w:ilvl w:val="0"/>
          <w:numId w:val="19"/>
        </w:numPr>
      </w:pPr>
      <w:r>
        <w:t>Dem Fenster für die Ausführung der Dienstprogramme (Zusatzfunktion)</w:t>
      </w:r>
    </w:p>
    <w:p w14:paraId="7214EA59" w14:textId="4D5396EE" w:rsidR="00467645" w:rsidRDefault="00467645" w:rsidP="00467645">
      <w:pPr>
        <w:pStyle w:val="Listenabsatz"/>
        <w:numPr>
          <w:ilvl w:val="0"/>
          <w:numId w:val="19"/>
        </w:numPr>
      </w:pPr>
      <w:r>
        <w:t>Dem Ladebildschirm</w:t>
      </w:r>
    </w:p>
    <w:p w14:paraId="01C320BC" w14:textId="10E19873" w:rsidR="005C2728" w:rsidRDefault="00C15CB9" w:rsidP="00D41B43">
      <w:r>
        <w:t>Das Hauptmen</w:t>
      </w:r>
      <w:r w:rsidR="00134A91">
        <w:t xml:space="preserve">ü ist das erste Fenster, dass nach öffnen des Projekt-Konfigurators gezeigt wird. </w:t>
      </w:r>
      <w:r w:rsidR="002033A0">
        <w:t xml:space="preserve">Das Hauptmenü ist für zwei Funktionalitäten zuständig. </w:t>
      </w:r>
      <w:r w:rsidR="008F3327">
        <w:t xml:space="preserve">Die erste Funktionalität ist der Suchungsmechanismus von existierenden C++-Projekten. Dazu muss in dem Hauptmenü ein Pfad von dem Benutzer eingegeben werden, in dem C++-Projekte liegen. In diesem Pfad sucht das </w:t>
      </w:r>
      <w:r w:rsidR="00017217">
        <w:t>Programm</w:t>
      </w:r>
      <w:r w:rsidR="008F3327">
        <w:t xml:space="preserve"> intern nach bestehenden Projekten und gibt diese </w:t>
      </w:r>
      <w:r w:rsidR="00017217">
        <w:t>anschließend in einer Liste auf dem Hauptmenü aus.</w:t>
      </w:r>
    </w:p>
    <w:p w14:paraId="1AD2053A" w14:textId="6334F5B6" w:rsidR="002C2965" w:rsidRDefault="00D41B43" w:rsidP="00D41B43">
      <w:r>
        <w:t xml:space="preserve">Die zweite Funktionalität bezieht sich auf die Weiterleitung auf die anderen </w:t>
      </w:r>
      <w:r w:rsidR="00091345">
        <w:t xml:space="preserve">vier Fenster (der Ladebildschirm </w:t>
      </w:r>
      <w:r w:rsidR="00DB02E1">
        <w:t xml:space="preserve">hierbei </w:t>
      </w:r>
      <w:r w:rsidR="00091345">
        <w:t>ausgeschlossen</w:t>
      </w:r>
      <w:r>
        <w:t>) der GUI</w:t>
      </w:r>
      <w:r w:rsidR="00091345">
        <w:t>.</w:t>
      </w:r>
      <w:r w:rsidR="002033A0">
        <w:t xml:space="preserve"> </w:t>
      </w:r>
      <w:r>
        <w:t xml:space="preserve">Dazu beinhaltet das Hauptmenü vier Buttons. Nach dem Klick auf eines der Buttons wechselt die GUI das Fenster auf </w:t>
      </w:r>
      <w:r w:rsidR="005C2728">
        <w:t>eines der vier weiteren Fenster.</w:t>
      </w:r>
    </w:p>
    <w:p w14:paraId="78741F93" w14:textId="792333B2" w:rsidR="00C15CB9" w:rsidRDefault="00C15CB9" w:rsidP="002C2965">
      <w:r>
        <w:t>Das Fenster für die Projekterstellun</w:t>
      </w:r>
      <w:r w:rsidR="005C2728">
        <w:t xml:space="preserve">g ist für die Erstellung eines neuen Projektes zuständig. Dazu muss in dem Fenster ein Formular ausgefüllt werden, in </w:t>
      </w:r>
      <w:r w:rsidR="003A4BD2">
        <w:t>das</w:t>
      </w:r>
      <w:r w:rsidR="005C2728">
        <w:t xml:space="preserve"> alle notwenigen Informationen des Projektes eingetragen werden müssen. Mithilfe dieser Informationen </w:t>
      </w:r>
      <w:r w:rsidR="00AD6793">
        <w:t>erstellt</w:t>
      </w:r>
      <w:r w:rsidR="005C2728">
        <w:t xml:space="preserve"> das Programm </w:t>
      </w:r>
      <w:r w:rsidR="00AD6793">
        <w:t>automatisch</w:t>
      </w:r>
      <w:r w:rsidR="005C2728">
        <w:t xml:space="preserve"> </w:t>
      </w:r>
      <w:r w:rsidR="00AD6793">
        <w:t>ein neues Projekt auf Basis einer intern gespeicherten Projekt-Schablone.</w:t>
      </w:r>
      <w:r w:rsidR="004575A1">
        <w:t xml:space="preserve"> Durch dieses Fenster wird das erste Problem dieser Bachelorarbeit gelöst.</w:t>
      </w:r>
    </w:p>
    <w:p w14:paraId="7BF442C3" w14:textId="12031525" w:rsidR="00C15CB9" w:rsidRDefault="00C15CB9" w:rsidP="00C15CB9">
      <w:r>
        <w:t>Das Fenster für die Projektaktualisierun</w:t>
      </w:r>
      <w:r w:rsidR="00AD6793">
        <w:t>g ist für die Aktualisierung eines</w:t>
      </w:r>
      <w:r w:rsidR="006F57AA">
        <w:t xml:space="preserve"> </w:t>
      </w:r>
      <w:r w:rsidR="00AD6793">
        <w:t>Projektes zuständig.</w:t>
      </w:r>
      <w:r w:rsidR="007177E8">
        <w:t xml:space="preserve"> Dazu vergleicht das Programm intern ein ausgewähltes Projekt mit der Projekt-Schablone</w:t>
      </w:r>
      <w:r w:rsidR="00C91C52">
        <w:t xml:space="preserve"> und prüft dabei welche Dateien</w:t>
      </w:r>
      <w:r w:rsidR="007C4378">
        <w:t xml:space="preserve"> </w:t>
      </w:r>
      <w:r w:rsidR="00C91C52">
        <w:t xml:space="preserve">in dem Projekt aktualisiert werden </w:t>
      </w:r>
      <w:r w:rsidR="00C91C52">
        <w:lastRenderedPageBreak/>
        <w:t xml:space="preserve">können. Jede aktualisierbare Datei wird nach dem Vergleich </w:t>
      </w:r>
      <w:r w:rsidR="007C4378">
        <w:t xml:space="preserve">zu </w:t>
      </w:r>
      <w:r w:rsidR="00C91C52">
        <w:t xml:space="preserve">einer Liste des </w:t>
      </w:r>
      <w:r w:rsidR="00EC0AED">
        <w:t>Fensters</w:t>
      </w:r>
      <w:r w:rsidR="00C91C52">
        <w:t xml:space="preserve"> hinzugefügt.</w:t>
      </w:r>
      <w:r w:rsidR="000D5CC0">
        <w:t xml:space="preserve"> Dadurch können die Benutzer jede Datei aus der Liste auswählen und entscheiden, ob die Änderungen der gleichnamigen Datei in der Projekt-Schablone für die Datei des Projektes angewendet werden soll oder nicht. Nachdem für jede</w:t>
      </w:r>
      <w:r w:rsidR="007C4378">
        <w:t xml:space="preserve"> Datei eine Entscheidung getroffen wurde, kann das ausgewählte Projekt aktualisiert werden.</w:t>
      </w:r>
      <w:r w:rsidR="004575A1">
        <w:t xml:space="preserve"> Durch dieses Fenster wird das zweite Problem dieser Bachelorarbeit gelöst.</w:t>
      </w:r>
    </w:p>
    <w:p w14:paraId="64B237C3" w14:textId="27A1ADB8" w:rsidR="00C15CB9" w:rsidRDefault="00C15CB9" w:rsidP="00C15CB9">
      <w:r>
        <w:t>Das Fenster für die Erweiterung der Projektmodul</w:t>
      </w:r>
      <w:r w:rsidR="00034B1E">
        <w:t xml:space="preserve">e ist für die Erweiterung eines </w:t>
      </w:r>
      <w:r w:rsidR="00A95009">
        <w:t>Projektes durch ein Projektmodul zuständig.</w:t>
      </w:r>
      <w:r w:rsidR="006F57AA">
        <w:t xml:space="preserve"> </w:t>
      </w:r>
      <w:r w:rsidR="003A4BD2">
        <w:t>Dazu muss, ähnlich wie bei der Projekterstellung, ein Formular in diesem Fenster ausgefüllt werden, in das alle notwendigen Informationen für das neue Projektmodul eingegeben werden müssen.</w:t>
      </w:r>
      <w:r w:rsidR="00D43423">
        <w:t xml:space="preserve"> Mithilfe dieser Informationen erstellt das Programm automatisch ein neues Projektmodul für ein ausgewähltes Projekt.</w:t>
      </w:r>
    </w:p>
    <w:p w14:paraId="13325E5B" w14:textId="5F4B0344" w:rsidR="00423E2C" w:rsidRDefault="00C15CB9" w:rsidP="00C15CB9">
      <w:r>
        <w:t>Das Fenster für die Ausführung der Dienstprogramm</w:t>
      </w:r>
      <w:r w:rsidR="00A95009">
        <w:t xml:space="preserve">e ist für die Ausführung der Dienstprogramme eines ausgewählten Projektes zuständig. </w:t>
      </w:r>
      <w:r w:rsidR="00F82E7F">
        <w:t>A</w:t>
      </w:r>
      <w:r w:rsidR="00423E2C">
        <w:t>lle ausführbaren Dienstprogramme</w:t>
      </w:r>
      <w:r w:rsidR="00F82E7F">
        <w:t xml:space="preserve"> </w:t>
      </w:r>
      <w:r w:rsidR="00423E2C">
        <w:t xml:space="preserve">eines Projektes </w:t>
      </w:r>
      <w:r w:rsidR="00F82E7F">
        <w:t>werden dazu in einer Liste des Fensters angezeigt</w:t>
      </w:r>
      <w:r w:rsidR="00423E2C">
        <w:t xml:space="preserve">. </w:t>
      </w:r>
      <w:r w:rsidR="00F82E7F">
        <w:t>Dadurch können die Benutzer ein Dienstprogramm aus der Liste auswählen und in einem Texteingabefeld die Befehle eingeben, mit denen das Dienstprogramm ausgeführt werden soll. Die Ausgabe der Ausführung wird anschließend in dem Textbrowser des Fensters angezeigt.</w:t>
      </w:r>
    </w:p>
    <w:p w14:paraId="241216AC" w14:textId="4D777649" w:rsidR="00C15CB9" w:rsidRDefault="00A95009" w:rsidP="00C15CB9">
      <w:r>
        <w:t>Vorrausetzung für d</w:t>
      </w:r>
      <w:r w:rsidR="004643AC">
        <w:t>as</w:t>
      </w:r>
      <w:r>
        <w:t xml:space="preserve"> Fenster </w:t>
      </w:r>
      <w:r w:rsidR="004643AC">
        <w:t>für die Projektaktualisierung, das Fenster für die Erweiterung der Projektmodule und das Fenster für die Ausführung der Dienstprogramme i</w:t>
      </w:r>
      <w:r>
        <w:t>st, dass der Suchungsmechanismus des Hauptmenüs durchgeführt und ein Projekt aus der resultierenden Liste ausgewählt wurde.</w:t>
      </w:r>
      <w:r w:rsidR="00423E2C">
        <w:t xml:space="preserve"> </w:t>
      </w:r>
    </w:p>
    <w:p w14:paraId="61BF2F73" w14:textId="05F2D816" w:rsidR="00C15CB9" w:rsidRDefault="00C15CB9" w:rsidP="002C2965">
      <w:r>
        <w:t>Der Ladebildschirm</w:t>
      </w:r>
      <w:r w:rsidR="00423E2C">
        <w:t xml:space="preserve"> wird </w:t>
      </w:r>
      <w:r w:rsidR="009214BD">
        <w:t xml:space="preserve">angezeigt, wenn ein Projekt mit der Projekt-Schablone verglichen wird. </w:t>
      </w:r>
      <w:r w:rsidR="00451048">
        <w:t>Nachdem der Vergleich beendet ist, wird der Ladebildschirm geschlossen und das Fenster für die Projektaktualisierung, mit einer Auflistung aller aktualisierbaren Dateien, in der GUI angezeigt.</w:t>
      </w:r>
    </w:p>
    <w:p w14:paraId="628E4E3C" w14:textId="1A1C35D9" w:rsidR="00E8651C" w:rsidRDefault="00467645" w:rsidP="00962F44">
      <w:r>
        <w:t xml:space="preserve"> </w:t>
      </w:r>
      <w:r w:rsidR="00E8651C">
        <w:br w:type="page"/>
      </w:r>
    </w:p>
    <w:sdt>
      <w:sdtPr>
        <w:rPr>
          <w:rFonts w:eastAsiaTheme="minorHAnsi" w:cstheme="minorBidi"/>
          <w:b w:val="0"/>
          <w:color w:val="auto"/>
          <w:sz w:val="24"/>
          <w:szCs w:val="22"/>
        </w:rPr>
        <w:tag w:val="CitaviBibliography"/>
        <w:id w:val="323934376"/>
        <w:placeholder>
          <w:docPart w:val="1482F197BCE048888648166FD7FEFB0E"/>
        </w:placeholder>
      </w:sdtPr>
      <w:sdtContent>
        <w:p w14:paraId="7C2D4A63" w14:textId="77777777" w:rsidR="00A42A26" w:rsidRDefault="004E5CC3" w:rsidP="00A42A26">
          <w:pPr>
            <w:pStyle w:val="CitaviBibliographyHeading"/>
          </w:pPr>
          <w:r>
            <w:fldChar w:fldCharType="begin"/>
          </w:r>
          <w:r>
            <w:instrText>ADDIN CitaviBibliography</w:instrText>
          </w:r>
          <w:r>
            <w:fldChar w:fldCharType="separate"/>
          </w:r>
          <w:bookmarkStart w:id="97" w:name="_Toc95927037"/>
          <w:r w:rsidR="00A42A26">
            <w:t>Literatur</w:t>
          </w:r>
          <w:bookmarkEnd w:id="97"/>
        </w:p>
        <w:p w14:paraId="407210BB" w14:textId="77777777" w:rsidR="00A42A26" w:rsidRDefault="00A42A26" w:rsidP="00A42A26">
          <w:pPr>
            <w:pStyle w:val="CitaviBibliographyEntry"/>
          </w:pPr>
          <w:r>
            <w:t>[1]</w:t>
          </w:r>
          <w:r>
            <w:tab/>
          </w:r>
          <w:bookmarkStart w:id="98" w:name="_CTVL001cd4d767ff3164b48bbbf7731413a15a0"/>
          <w:r>
            <w:t xml:space="preserve">E. Wolff, </w:t>
          </w:r>
          <w:bookmarkEnd w:id="98"/>
          <w:r w:rsidRPr="00A42A26">
            <w:rPr>
              <w:i/>
            </w:rPr>
            <w:t xml:space="preserve">Continuous delivery: Der pragmatische Einstieg, </w:t>
          </w:r>
          <w:r w:rsidRPr="00A42A26">
            <w:t>2. Aufl. Heidelberg, Germany: dpunkt.verlag, 2016. [Online]. Verfügbar unter: https://ebookcentral.proquest.com/lib/gbv/detail.action?docID=4471176</w:t>
          </w:r>
        </w:p>
        <w:p w14:paraId="5F4AA2EB" w14:textId="77777777" w:rsidR="00A42A26" w:rsidRDefault="00A42A26" w:rsidP="00A42A26">
          <w:pPr>
            <w:pStyle w:val="CitaviBibliographyEntry"/>
          </w:pPr>
          <w:r>
            <w:t>[2]</w:t>
          </w:r>
          <w:r>
            <w:tab/>
          </w:r>
          <w:bookmarkStart w:id="99" w:name="_CTVL00191e50762386a4368b4f3de353e76e22d"/>
          <w:r>
            <w:t xml:space="preserve">M. Hüttermann, </w:t>
          </w:r>
          <w:bookmarkEnd w:id="99"/>
          <w:r w:rsidRPr="00A42A26">
            <w:rPr>
              <w:i/>
            </w:rPr>
            <w:t>DevOps for developers</w:t>
          </w:r>
          <w:r w:rsidRPr="00A42A26">
            <w:t>. New York, NY: Apress, 2012. [Online]. Verfügbar unter: https://ebookcentral.proquest.com/lib/kxp/detail.action?docID=1156065</w:t>
          </w:r>
        </w:p>
        <w:p w14:paraId="40D0D644" w14:textId="77777777" w:rsidR="00A42A26" w:rsidRDefault="00A42A26" w:rsidP="00A42A26">
          <w:pPr>
            <w:pStyle w:val="CitaviBibliographyEntry"/>
          </w:pPr>
          <w:r>
            <w:t>[3]</w:t>
          </w:r>
          <w:r>
            <w:tab/>
          </w:r>
          <w:bookmarkStart w:id="100" w:name="_CTVL001bf777eba88f24d1282e6392d48fd626e"/>
          <w:r>
            <w:t xml:space="preserve">R. Alt, </w:t>
          </w:r>
          <w:bookmarkEnd w:id="100"/>
          <w:r w:rsidRPr="00A42A26">
            <w:rPr>
              <w:i/>
            </w:rPr>
            <w:t>Innovationsorientiertes IT-Management mit DevOps: IT im Zeitalter von Digitalisierung und Software-defined Business</w:t>
          </w:r>
          <w:r w:rsidRPr="00A42A26">
            <w:t>. Wiesbaden: Springer Gabler, 2017.</w:t>
          </w:r>
        </w:p>
        <w:p w14:paraId="4312EFA0" w14:textId="77777777" w:rsidR="00A42A26" w:rsidRDefault="00A42A26" w:rsidP="00A42A26">
          <w:pPr>
            <w:pStyle w:val="CitaviBibliographyEntry"/>
          </w:pPr>
          <w:r>
            <w:t>[4]</w:t>
          </w:r>
          <w:r>
            <w:tab/>
          </w:r>
          <w:bookmarkStart w:id="101" w:name="_CTVL00131677adce012454eaa3a65ceaef2d800"/>
          <w:r>
            <w:t xml:space="preserve">Splunk, </w:t>
          </w:r>
          <w:bookmarkEnd w:id="101"/>
          <w:r w:rsidRPr="00A42A26">
            <w:rPr>
              <w:i/>
            </w:rPr>
            <w:t xml:space="preserve">Was ist eine CI/CD-Pipeline? </w:t>
          </w:r>
          <w:r w:rsidRPr="00A42A26">
            <w:t>[Online]. Verfügbar unter: https://www.splunk.com/de_de/data-insider/what-is-ci-cd-pipeline.html (Zugriff am: 5. Januar 2022.576Z).</w:t>
          </w:r>
        </w:p>
        <w:p w14:paraId="1D83A4BC" w14:textId="77777777" w:rsidR="00A42A26" w:rsidRDefault="00A42A26" w:rsidP="00A42A26">
          <w:pPr>
            <w:pStyle w:val="CitaviBibliographyEntry"/>
          </w:pPr>
          <w:r>
            <w:t>[5]</w:t>
          </w:r>
          <w:r>
            <w:tab/>
          </w:r>
          <w:bookmarkStart w:id="102" w:name="_CTVL0012e0b5e418ea1479c9cb7cc5d31e29b3a"/>
          <w:r>
            <w:t xml:space="preserve">J. Rossberg, </w:t>
          </w:r>
          <w:bookmarkEnd w:id="102"/>
          <w:r w:rsidRPr="00A42A26">
            <w:rPr>
              <w:i/>
            </w:rPr>
            <w:t>Agile Project Management with Azure DevOps: Concepts, Templates, and Metrics</w:t>
          </w:r>
          <w:r w:rsidRPr="00A42A26">
            <w:t>. Berkeley, CA: Apress L. P, 2019. [Online]. Verfügbar unter: https://ebookcentral.proquest.com/lib/kxp/detail.action?docID=5771167</w:t>
          </w:r>
        </w:p>
        <w:p w14:paraId="74D4C9F9" w14:textId="77777777" w:rsidR="00A42A26" w:rsidRDefault="00A42A26" w:rsidP="00A42A26">
          <w:pPr>
            <w:pStyle w:val="CitaviBibliographyEntry"/>
          </w:pPr>
          <w:r>
            <w:t>[6]</w:t>
          </w:r>
          <w:r>
            <w:tab/>
          </w:r>
          <w:bookmarkStart w:id="103" w:name="_CTVL001badf6c1e0bc044eaa70ab7c1952fd6f3"/>
          <w:r>
            <w:t xml:space="preserve">S. Augsten, „Was ist ein Build?“, </w:t>
          </w:r>
          <w:bookmarkEnd w:id="103"/>
          <w:r w:rsidRPr="00A42A26">
            <w:rPr>
              <w:i/>
            </w:rPr>
            <w:t>Dev-Insider</w:t>
          </w:r>
          <w:r w:rsidRPr="00A42A26">
            <w:t>, 27. Apr. 2018, 2018. [Online]. Verfügbar unter: https://www.dev-insider.de/was-ist-ein-build-a-702737/. Zugriff am: 24. November 2021.114Z.</w:t>
          </w:r>
        </w:p>
        <w:p w14:paraId="09B0A1ED" w14:textId="77777777" w:rsidR="00A42A26" w:rsidRDefault="00A42A26" w:rsidP="00A42A26">
          <w:pPr>
            <w:pStyle w:val="CitaviBibliographyEntry"/>
          </w:pPr>
          <w:r>
            <w:t>[7]</w:t>
          </w:r>
          <w:r>
            <w:tab/>
          </w:r>
          <w:bookmarkStart w:id="104" w:name="_CTVL001d97f2512d1ae4d2e836469c1aff8ef67"/>
          <w:r>
            <w:t xml:space="preserve">Atlassian, </w:t>
          </w:r>
          <w:bookmarkEnd w:id="104"/>
          <w:r w:rsidRPr="00A42A26">
            <w:rPr>
              <w:i/>
            </w:rPr>
            <w:t xml:space="preserve">Was ist Versionskontrolle? | Atlassian Git Tutorial. </w:t>
          </w:r>
          <w:r w:rsidRPr="00A42A26">
            <w:t>[Online]. Verfügbar unter: https://www.atlassian.com/de/git/tutorials/what-is-version-control (Zugriff am: 12. Februar 2022.052Z).</w:t>
          </w:r>
        </w:p>
        <w:p w14:paraId="7F6C1EDD" w14:textId="77777777" w:rsidR="00A42A26" w:rsidRDefault="00A42A26" w:rsidP="00A42A26">
          <w:pPr>
            <w:pStyle w:val="CitaviBibliographyEntry"/>
          </w:pPr>
          <w:r>
            <w:t>[8]</w:t>
          </w:r>
          <w:r>
            <w:tab/>
          </w:r>
          <w:bookmarkStart w:id="105" w:name="_CTVL001969e2555401940dbb5e38e26d73cd4dc"/>
          <w:r>
            <w:t xml:space="preserve">Stack Overflow, </w:t>
          </w:r>
          <w:bookmarkEnd w:id="105"/>
          <w:r w:rsidRPr="00A42A26">
            <w:rPr>
              <w:i/>
            </w:rPr>
            <w:t xml:space="preserve">Stack Overflow Developer Survey 2021. </w:t>
          </w:r>
          <w:r w:rsidRPr="00A42A26">
            <w:t>[Online]. Verfügbar unter: https://insights.stackoverflow.com/survey/2021#section-most-popular-technologies-other-tools (Zugriff am: 12. Februar 2022.384Z).</w:t>
          </w:r>
        </w:p>
        <w:p w14:paraId="776A57D8" w14:textId="77777777" w:rsidR="00A42A26" w:rsidRDefault="00A42A26" w:rsidP="00A42A26">
          <w:pPr>
            <w:pStyle w:val="CitaviBibliographyEntry"/>
          </w:pPr>
          <w:r>
            <w:t>[9]</w:t>
          </w:r>
          <w:r>
            <w:tab/>
          </w:r>
          <w:bookmarkStart w:id="106" w:name="_CTVL0019dea585d82184c3aa25035b2db9a0ea5"/>
          <w:r>
            <w:t xml:space="preserve">J. L. Zuckarelli, </w:t>
          </w:r>
          <w:bookmarkEnd w:id="106"/>
          <w:r w:rsidRPr="00A42A26">
            <w:rPr>
              <w:i/>
            </w:rPr>
            <w:t xml:space="preserve">Programmieren lernen mit Python und JavaScript: Eine praxisorientierte Einführung für Einsteiger, </w:t>
          </w:r>
          <w:r w:rsidRPr="00A42A26">
            <w:t>1. Aufl. Wiesbaden: Springer Fachmedien Wiesbaden; Imprint Springer Vieweg, 2021.</w:t>
          </w:r>
        </w:p>
        <w:p w14:paraId="0B1E374B" w14:textId="77777777" w:rsidR="00A42A26" w:rsidRDefault="00A42A26" w:rsidP="00A42A26">
          <w:pPr>
            <w:pStyle w:val="CitaviBibliographyEntry"/>
          </w:pPr>
          <w:r>
            <w:lastRenderedPageBreak/>
            <w:t>[10]</w:t>
          </w:r>
          <w:r>
            <w:tab/>
          </w:r>
          <w:bookmarkStart w:id="107" w:name="_CTVL0017ca01a2f08bc4980919fa8d431c35c9a"/>
          <w:r w:rsidRPr="00A42A26">
            <w:rPr>
              <w:i/>
            </w:rPr>
            <w:t xml:space="preserve">Axel Bruns: Die Geschichte des Computers - ebook - neobooks. </w:t>
          </w:r>
          <w:bookmarkEnd w:id="107"/>
          <w:r w:rsidRPr="00A42A26">
            <w:t>[Online]. Verfügbar unter: https://link.springer.com/content/pdf/10.1007%2F978-1-4842-6901-5.pdf (Zugriff am: 25. November 2021.268Z).</w:t>
          </w:r>
        </w:p>
        <w:p w14:paraId="5643DD23" w14:textId="77777777" w:rsidR="00A42A26" w:rsidRDefault="00A42A26" w:rsidP="00A42A26">
          <w:pPr>
            <w:pStyle w:val="CitaviBibliographyEntry"/>
          </w:pPr>
          <w:r>
            <w:t>[11]</w:t>
          </w:r>
          <w:r>
            <w:tab/>
          </w:r>
          <w:bookmarkStart w:id="108" w:name="_CTVL00177d41ca30ecf48e99c89e9a3e338e99e"/>
          <w:r>
            <w:t xml:space="preserve">D. Schaefer, </w:t>
          </w:r>
          <w:bookmarkEnd w:id="108"/>
          <w:r w:rsidRPr="00A42A26">
            <w:rPr>
              <w:i/>
            </w:rPr>
            <w:t xml:space="preserve">Eclipse CDT | The Eclipse Foundation. </w:t>
          </w:r>
          <w:r w:rsidRPr="00A42A26">
            <w:t>[Online]. Verfügbar unter: https://www.eclipse.org/cdt/ (Zugriff am: 3. Januar 2022.849Z).</w:t>
          </w:r>
        </w:p>
        <w:p w14:paraId="698CC491" w14:textId="77777777" w:rsidR="00A42A26" w:rsidRDefault="00A42A26" w:rsidP="00A42A26">
          <w:pPr>
            <w:pStyle w:val="CitaviBibliographyEntry"/>
          </w:pPr>
          <w:r>
            <w:t>[12]</w:t>
          </w:r>
          <w:r>
            <w:tab/>
          </w:r>
          <w:bookmarkStart w:id="109" w:name="_CTVL001f5cac4e6aaa44267ae80bbde426a7a9f"/>
          <w:r w:rsidRPr="00A42A26">
            <w:rPr>
              <w:i/>
            </w:rPr>
            <w:t xml:space="preserve">C++ programmieren mit Eclipse CDT. </w:t>
          </w:r>
          <w:bookmarkEnd w:id="109"/>
          <w:r w:rsidRPr="00A42A26">
            <w:t>[Online]. Verfügbar unter: https://www.edv-buchversand.de/productinfo.php?replace=false&amp;cnt=productinfo&amp;mode=2&amp;type=2&amp;id=dp-196&amp;index=2&amp;nr=0&amp;art=Blick%20ins%20Buch&amp;preload=false&amp;page=1&amp;view=fit&amp;Toolbar=1&amp;pagemode=none (Zugriff am: 3. Januar 2022.834Z).</w:t>
          </w:r>
        </w:p>
        <w:p w14:paraId="32406AD4" w14:textId="77777777" w:rsidR="00A42A26" w:rsidRDefault="00A42A26" w:rsidP="00A42A26">
          <w:pPr>
            <w:pStyle w:val="CitaviBibliographyEntry"/>
          </w:pPr>
          <w:r>
            <w:t>[13]</w:t>
          </w:r>
          <w:r>
            <w:tab/>
          </w:r>
          <w:bookmarkStart w:id="110" w:name="_CTVL001328da5f7c278488c9349991c819a838c"/>
          <w:r>
            <w:t>S. Bauer, „Eclipse für C/C++-Programmierer – Handbuch zu den Eclipse C/C++ Development Tools (CDT)“.</w:t>
          </w:r>
        </w:p>
        <w:bookmarkEnd w:id="110"/>
        <w:p w14:paraId="55601F45" w14:textId="77777777" w:rsidR="00A42A26" w:rsidRDefault="00A42A26" w:rsidP="00A42A26">
          <w:pPr>
            <w:pStyle w:val="CitaviBibliographyEntry"/>
          </w:pPr>
          <w:r>
            <w:t>[14]</w:t>
          </w:r>
          <w:r>
            <w:tab/>
          </w:r>
          <w:bookmarkStart w:id="111" w:name="_CTVL0014fe6d159076e42a4a5d3331f61b2876a"/>
          <w:r>
            <w:t xml:space="preserve">JetBrains, </w:t>
          </w:r>
          <w:bookmarkEnd w:id="111"/>
          <w:r w:rsidRPr="00A42A26">
            <w:rPr>
              <w:i/>
            </w:rPr>
            <w:t xml:space="preserve">Intelligente Programmierunterstützung und Codeanalyse – Features | CLion. </w:t>
          </w:r>
          <w:r w:rsidRPr="00A42A26">
            <w:t>[Online]. Verfügbar unter: https://www.jetbrains.com/de-de/clion/features/ (Zugriff am: 29. November 2021.450Z).</w:t>
          </w:r>
        </w:p>
        <w:p w14:paraId="0B4ED2FB" w14:textId="77777777" w:rsidR="00A42A26" w:rsidRDefault="00A42A26" w:rsidP="00A42A26">
          <w:pPr>
            <w:pStyle w:val="CitaviBibliographyEntry"/>
          </w:pPr>
          <w:r>
            <w:t>[15]</w:t>
          </w:r>
          <w:r>
            <w:tab/>
          </w:r>
          <w:bookmarkStart w:id="112" w:name="_CTVL001b26d1a40d99c41b7acc5000c16465ccf"/>
          <w:r>
            <w:t xml:space="preserve">CLion Help, </w:t>
          </w:r>
          <w:bookmarkEnd w:id="112"/>
          <w:r w:rsidRPr="00A42A26">
            <w:rPr>
              <w:i/>
            </w:rPr>
            <w:t xml:space="preserve">Quick start guide | CLion. </w:t>
          </w:r>
          <w:r w:rsidRPr="00A42A26">
            <w:t>[Online]. Verfügbar unter: https://www.jetbrains.com/help/clion/project.html (Zugriff am: 8. Dezember 2021.446Z).</w:t>
          </w:r>
        </w:p>
        <w:p w14:paraId="3F8F4CBB" w14:textId="77777777" w:rsidR="00A42A26" w:rsidRDefault="00A42A26" w:rsidP="00A42A26">
          <w:pPr>
            <w:pStyle w:val="CitaviBibliographyEntry"/>
          </w:pPr>
          <w:r>
            <w:t>[16]</w:t>
          </w:r>
          <w:r>
            <w:tab/>
          </w:r>
          <w:bookmarkStart w:id="113" w:name="_CTVL0017a08822ffc0b4457b956e0e7d2db8bcb"/>
          <w:r>
            <w:t xml:space="preserve">CLion Help, </w:t>
          </w:r>
          <w:bookmarkEnd w:id="113"/>
          <w:r w:rsidRPr="00A42A26">
            <w:rPr>
              <w:i/>
            </w:rPr>
            <w:t xml:space="preserve">File templates | CLion. </w:t>
          </w:r>
          <w:r w:rsidRPr="00A42A26">
            <w:t>[Online]. Verfügbar unter: https://www.jetbrains.com/help/clion/project-models.html (Zugriff am: 8. Dezember 2021.086Z).</w:t>
          </w:r>
        </w:p>
        <w:p w14:paraId="3ADF5F8D" w14:textId="77777777" w:rsidR="00A42A26" w:rsidRDefault="00A42A26" w:rsidP="00A42A26">
          <w:pPr>
            <w:pStyle w:val="CitaviBibliographyEntry"/>
          </w:pPr>
          <w:r>
            <w:t>[17]</w:t>
          </w:r>
          <w:r>
            <w:tab/>
          </w:r>
          <w:bookmarkStart w:id="114" w:name="_CTVL0010b79fa8d9dbf4cc5842b974c8efd299f"/>
          <w:r>
            <w:t xml:space="preserve">CLion Help, </w:t>
          </w:r>
          <w:bookmarkEnd w:id="114"/>
          <w:r w:rsidRPr="00A42A26">
            <w:rPr>
              <w:i/>
            </w:rPr>
            <w:t xml:space="preserve">File templates | CLion. </w:t>
          </w:r>
          <w:r w:rsidRPr="00A42A26">
            <w:t>[Online]. Verfügbar unter: https://www.jetbrains.com/help/clion/quick-cmake-tutorial.html (Zugriff am: 8. Dezember 2021.931Z).</w:t>
          </w:r>
        </w:p>
        <w:p w14:paraId="54C2846C" w14:textId="77777777" w:rsidR="00A42A26" w:rsidRDefault="00A42A26" w:rsidP="00A42A26">
          <w:pPr>
            <w:pStyle w:val="CitaviBibliographyEntry"/>
          </w:pPr>
          <w:r>
            <w:t>[18]</w:t>
          </w:r>
          <w:r>
            <w:tab/>
          </w:r>
          <w:bookmarkStart w:id="115" w:name="_CTVL001f844f2af2d304116aec5290f89e92860"/>
          <w:r>
            <w:t xml:space="preserve">CLion Help, </w:t>
          </w:r>
          <w:bookmarkEnd w:id="115"/>
          <w:r w:rsidRPr="00A42A26">
            <w:rPr>
              <w:i/>
            </w:rPr>
            <w:t xml:space="preserve">File templates | CLion. </w:t>
          </w:r>
          <w:r w:rsidRPr="00A42A26">
            <w:t>[Online]. Verfügbar unter: https://www.jetbrains.com/help/clion/gradle-support.html (Zugriff am: 8. Dezember 2021.412Z).</w:t>
          </w:r>
        </w:p>
        <w:p w14:paraId="5861AEF0" w14:textId="77777777" w:rsidR="00A42A26" w:rsidRDefault="00A42A26" w:rsidP="00A42A26">
          <w:pPr>
            <w:pStyle w:val="CitaviBibliographyEntry"/>
          </w:pPr>
          <w:r>
            <w:lastRenderedPageBreak/>
            <w:t>[19]</w:t>
          </w:r>
          <w:r>
            <w:tab/>
          </w:r>
          <w:bookmarkStart w:id="116" w:name="_CTVL001c5e21df5a8d34d23aaa6d5d2af3f6da2"/>
          <w:r>
            <w:t xml:space="preserve">CLion Help, </w:t>
          </w:r>
          <w:bookmarkEnd w:id="116"/>
          <w:r w:rsidRPr="00A42A26">
            <w:rPr>
              <w:i/>
            </w:rPr>
            <w:t xml:space="preserve">File templates | CLion. </w:t>
          </w:r>
          <w:r w:rsidRPr="00A42A26">
            <w:t>[Online]. Verfügbar unter: https://www.jetbrains.com/help/clion/makefiles-support.html (Zugriff am: 8. Dezember 2021.280Z).</w:t>
          </w:r>
        </w:p>
        <w:p w14:paraId="1352F3B3" w14:textId="77777777" w:rsidR="00A42A26" w:rsidRDefault="00A42A26" w:rsidP="00A42A26">
          <w:pPr>
            <w:pStyle w:val="CitaviBibliographyEntry"/>
          </w:pPr>
          <w:r>
            <w:t>[20]</w:t>
          </w:r>
          <w:r>
            <w:tab/>
          </w:r>
          <w:bookmarkStart w:id="117" w:name="_CTVL00102843ada7ed248fda4535970f2497f93"/>
          <w:r>
            <w:t xml:space="preserve">CLion Help, </w:t>
          </w:r>
          <w:bookmarkEnd w:id="117"/>
          <w:r w:rsidRPr="00A42A26">
            <w:rPr>
              <w:i/>
            </w:rPr>
            <w:t xml:space="preserve">File templates | CLion. </w:t>
          </w:r>
          <w:r w:rsidRPr="00A42A26">
            <w:t>[Online]. Verfügbar unter: https://www.jetbrains.com/help/clion/compilation-database.html (Zugriff am: 8. Dezember 2021.290Z).</w:t>
          </w:r>
        </w:p>
        <w:p w14:paraId="7568D95B" w14:textId="77777777" w:rsidR="00A42A26" w:rsidRDefault="00A42A26" w:rsidP="00A42A26">
          <w:pPr>
            <w:pStyle w:val="CitaviBibliographyEntry"/>
          </w:pPr>
          <w:r>
            <w:t>[21]</w:t>
          </w:r>
          <w:r>
            <w:tab/>
          </w:r>
          <w:bookmarkStart w:id="118" w:name="_CTVL001c92e01ea4dbd434c8c6d67ba891d851a"/>
          <w:r>
            <w:t xml:space="preserve">CLion Help, </w:t>
          </w:r>
          <w:bookmarkEnd w:id="118"/>
          <w:r w:rsidRPr="00A42A26">
            <w:rPr>
              <w:i/>
            </w:rPr>
            <w:t xml:space="preserve">Open, reopen, and close projects | CLion. </w:t>
          </w:r>
          <w:r w:rsidRPr="00A42A26">
            <w:t>[Online]. Verfügbar unter: https://www.jetbrains.com/help/clion/opening-reopening-and-closing-projects.html (Zugriff am: 10. Dezember 2021.803Z).</w:t>
          </w:r>
        </w:p>
        <w:p w14:paraId="60A70D30" w14:textId="77777777" w:rsidR="00A42A26" w:rsidRDefault="00A42A26" w:rsidP="00A42A26">
          <w:pPr>
            <w:pStyle w:val="CitaviBibliographyEntry"/>
          </w:pPr>
          <w:r>
            <w:t>[22]</w:t>
          </w:r>
          <w:r>
            <w:tab/>
          </w:r>
          <w:bookmarkStart w:id="119" w:name="_CTVL00165c3abb54c634adc9f7a60cc9c776226"/>
          <w:r>
            <w:t xml:space="preserve">CLion Help, </w:t>
          </w:r>
          <w:bookmarkEnd w:id="119"/>
          <w:r w:rsidRPr="00A42A26">
            <w:rPr>
              <w:i/>
            </w:rPr>
            <w:t xml:space="preserve">Quick CMake tutorial | CLion. </w:t>
          </w:r>
          <w:r w:rsidRPr="00A42A26">
            <w:t>[Online]. Verfügbar unter: https://www.jetbrains.com/help/clion/creating-new-project-from-scratch.html (Zugriff am: 21. Dezember 2021.578Z).</w:t>
          </w:r>
        </w:p>
        <w:p w14:paraId="45450611" w14:textId="77777777" w:rsidR="00A42A26" w:rsidRDefault="00A42A26" w:rsidP="00A42A26">
          <w:pPr>
            <w:pStyle w:val="CitaviBibliographyEntry"/>
          </w:pPr>
          <w:r>
            <w:t>[23]</w:t>
          </w:r>
          <w:r>
            <w:tab/>
          </w:r>
          <w:bookmarkStart w:id="120" w:name="_CTVL001b742d1776ba74985ab0144abf62bd6d6"/>
          <w:r>
            <w:t xml:space="preserve">CLion Help, </w:t>
          </w:r>
          <w:bookmarkEnd w:id="120"/>
          <w:r w:rsidRPr="00A42A26">
            <w:rPr>
              <w:i/>
            </w:rPr>
            <w:t xml:space="preserve">File templates | CLion. </w:t>
          </w:r>
          <w:r w:rsidRPr="00A42A26">
            <w:t>[Online]. Verfügbar unter: https://www.jetbrains.com/help/clion/using-file-and-code-templates.html (Zugriff am: 12. Januar 2022.637Z).</w:t>
          </w:r>
        </w:p>
        <w:p w14:paraId="4E95DC62" w14:textId="77777777" w:rsidR="00A42A26" w:rsidRDefault="00A42A26" w:rsidP="00A42A26">
          <w:pPr>
            <w:pStyle w:val="CitaviBibliographyEntry"/>
          </w:pPr>
          <w:r>
            <w:t>[24]</w:t>
          </w:r>
          <w:r>
            <w:tab/>
          </w:r>
          <w:bookmarkStart w:id="121" w:name="_CTVL0013f878741d0e24368b7944d7d01df628c"/>
          <w:r>
            <w:t xml:space="preserve">CLion Help, </w:t>
          </w:r>
          <w:bookmarkEnd w:id="121"/>
          <w:r w:rsidRPr="00A42A26">
            <w:rPr>
              <w:i/>
            </w:rPr>
            <w:t xml:space="preserve">Quick CMake tutorial | CLion. </w:t>
          </w:r>
          <w:r w:rsidRPr="00A42A26">
            <w:t>[Online]. Verfügbar unter: https://www.jetbrains.com/help/clion/using-file-and-code-templates.html#create-new-template (Zugriff am: 21. Dezember 2021.379Z).</w:t>
          </w:r>
        </w:p>
        <w:p w14:paraId="7FB2BC45" w14:textId="77777777" w:rsidR="00A42A26" w:rsidRDefault="00A42A26" w:rsidP="00A42A26">
          <w:pPr>
            <w:pStyle w:val="CitaviBibliographyEntry"/>
          </w:pPr>
          <w:r>
            <w:t>[25]</w:t>
          </w:r>
          <w:r>
            <w:tab/>
          </w:r>
          <w:bookmarkStart w:id="122" w:name="_CTVL0011ce10fac574f4955a87bf70390f179b2"/>
          <w:r>
            <w:t xml:space="preserve">A. Del Sole, </w:t>
          </w:r>
          <w:bookmarkEnd w:id="122"/>
          <w:r w:rsidRPr="00A42A26">
            <w:rPr>
              <w:i/>
            </w:rPr>
            <w:t xml:space="preserve">Visual Studio Code Distilled: Evolved Code Editing for Windows, macOS, and Linux, </w:t>
          </w:r>
          <w:r w:rsidRPr="00A42A26">
            <w:t>2. Aufl. Berkeley, CA: Apress; Imprint Apress, 2021.</w:t>
          </w:r>
        </w:p>
        <w:p w14:paraId="4C657F39" w14:textId="77777777" w:rsidR="00A42A26" w:rsidRDefault="00A42A26" w:rsidP="00A42A26">
          <w:pPr>
            <w:pStyle w:val="CitaviBibliographyEntry"/>
          </w:pPr>
          <w:r>
            <w:t>[26]</w:t>
          </w:r>
          <w:r>
            <w:tab/>
          </w:r>
          <w:bookmarkStart w:id="123" w:name="_CTVL001ab7b2f2070ba4b44a96d64053fb1047f"/>
          <w:r w:rsidRPr="00A42A26">
            <w:rPr>
              <w:i/>
            </w:rPr>
            <w:t xml:space="preserve">Managing Extensions in Visual Studio Code. </w:t>
          </w:r>
          <w:bookmarkEnd w:id="123"/>
          <w:r w:rsidRPr="00A42A26">
            <w:t>[Online]. Verfügbar unter: https://code.visualstudio.com/docs/editor/extension-marketplace (Zugriff am: 14. Januar 2022.023Z).</w:t>
          </w:r>
        </w:p>
        <w:p w14:paraId="5E5F5C19" w14:textId="77777777" w:rsidR="00A42A26" w:rsidRDefault="00A42A26" w:rsidP="00A42A26">
          <w:pPr>
            <w:pStyle w:val="CitaviBibliographyEntry"/>
          </w:pPr>
          <w:r>
            <w:t>[27]</w:t>
          </w:r>
          <w:r>
            <w:tab/>
          </w:r>
          <w:bookmarkStart w:id="124" w:name="_CTVL0019099e93121a946df90de783b4ff7c4da"/>
          <w:r w:rsidRPr="00A42A26">
            <w:rPr>
              <w:i/>
            </w:rPr>
            <w:t xml:space="preserve">Visual Studio Code Tips and Tricks. </w:t>
          </w:r>
          <w:bookmarkEnd w:id="124"/>
          <w:r w:rsidRPr="00A42A26">
            <w:t>[Online]. Verfügbar unter: https://code.visualstudio.com/docs/getstarted/tips-and-tricks#_files-and-folders (Zugriff am: 29. November 2021.615Z).</w:t>
          </w:r>
        </w:p>
        <w:p w14:paraId="37F1F6EC" w14:textId="77777777" w:rsidR="00A42A26" w:rsidRDefault="00A42A26" w:rsidP="00A42A26">
          <w:pPr>
            <w:pStyle w:val="CitaviBibliographyEntry"/>
          </w:pPr>
          <w:r>
            <w:t>[28]</w:t>
          </w:r>
          <w:r>
            <w:tab/>
          </w:r>
          <w:bookmarkStart w:id="125" w:name="_CTVL0017946f13728ec418c8dbdb198055ba876"/>
          <w:r w:rsidRPr="00A42A26">
            <w:rPr>
              <w:i/>
            </w:rPr>
            <w:t xml:space="preserve">Project Templates - Visual Studio Marketplace. </w:t>
          </w:r>
          <w:bookmarkEnd w:id="125"/>
          <w:r w:rsidRPr="00A42A26">
            <w:t>[Online]. Verfügbar unter: https://marketplace.visualstudio.com/items?itemName=cantonios.project-templates (Zugriff am: 29. November 2021.523Z).</w:t>
          </w:r>
        </w:p>
        <w:p w14:paraId="4AEB561A" w14:textId="77777777" w:rsidR="00A42A26" w:rsidRDefault="00A42A26" w:rsidP="00A42A26">
          <w:pPr>
            <w:pStyle w:val="CitaviBibliographyEntry"/>
          </w:pPr>
          <w:r>
            <w:lastRenderedPageBreak/>
            <w:t>[29]</w:t>
          </w:r>
          <w:r>
            <w:tab/>
          </w:r>
          <w:bookmarkStart w:id="126" w:name="_CTVL001b3279f6560554c75a1b3a256f6606f4f"/>
          <w:r w:rsidRPr="00A42A26">
            <w:rPr>
              <w:i/>
            </w:rPr>
            <w:t xml:space="preserve">QMainWindow — Qt for Python. </w:t>
          </w:r>
          <w:bookmarkEnd w:id="126"/>
          <w:r w:rsidRPr="00A42A26">
            <w:t>[Online]. Verfügbar unter: https://doc.qt.io/qtforpython-5/PySide2/QtWidgets/QMainWindow.html (Zugriff am: 28. Januar 2022.517Z).</w:t>
          </w:r>
        </w:p>
        <w:p w14:paraId="53656A5A" w14:textId="77777777" w:rsidR="00A42A26" w:rsidRDefault="00A42A26" w:rsidP="00A42A26">
          <w:pPr>
            <w:pStyle w:val="CitaviBibliographyEntry"/>
          </w:pPr>
          <w:r>
            <w:t>[30]</w:t>
          </w:r>
          <w:r>
            <w:tab/>
          </w:r>
          <w:bookmarkStart w:id="127" w:name="_CTVL001ee47e5fed55247e180dd8ac93d4c9046"/>
          <w:r w:rsidRPr="00A42A26">
            <w:rPr>
              <w:i/>
            </w:rPr>
            <w:t xml:space="preserve">QMainWindow — Qt for Python. </w:t>
          </w:r>
          <w:bookmarkEnd w:id="127"/>
          <w:r w:rsidRPr="00A42A26">
            <w:t>[Online]. Verfügbar unter: https://doc.qt.io/qtforpython-5/PySide2/QtWidgets/QMainWindow.html (Zugriff am: 24. Januar 2022.890Z).</w:t>
          </w:r>
        </w:p>
        <w:p w14:paraId="2FD8A807" w14:textId="63833348" w:rsidR="00D56D5B" w:rsidRDefault="00A42A26" w:rsidP="00A42A26">
          <w:pPr>
            <w:pStyle w:val="CitaviBibliographyEntry"/>
            <w:sectPr w:rsidR="00D56D5B" w:rsidSect="009F06E5">
              <w:type w:val="continuous"/>
              <w:pgSz w:w="11906" w:h="16838"/>
              <w:pgMar w:top="1417" w:right="1417" w:bottom="1134" w:left="1417" w:header="708" w:footer="708" w:gutter="0"/>
              <w:cols w:space="708"/>
              <w:docGrid w:linePitch="360"/>
            </w:sectPr>
          </w:pPr>
          <w:r>
            <w:t>[31]</w:t>
          </w:r>
          <w:r>
            <w:tab/>
          </w:r>
          <w:bookmarkStart w:id="128" w:name="_CTVL001240bca0bbd3d4b55bd5ff1ad5d4f7050"/>
          <w:r w:rsidRPr="00A42A26">
            <w:rPr>
              <w:i/>
            </w:rPr>
            <w:t xml:space="preserve">QStackedWidget — Qt for Python. </w:t>
          </w:r>
          <w:bookmarkEnd w:id="128"/>
          <w:r w:rsidRPr="00A42A26">
            <w:t>[Online]. Verfügbar unter: https://doc.qt.io/qtforpython-5/PySide2/QtWidgets/QStackedWidget.html?highlight=qstacked#PySide2.QtWidgets.PySide2.QtWidgets.QStackedWidget.setCurrentIndex (Zugriff am: 24. Januar 2022.714Z).</w:t>
          </w:r>
          <w:r w:rsidR="004E5CC3">
            <w:fldChar w:fldCharType="end"/>
          </w:r>
        </w:p>
      </w:sdtContent>
    </w:sdt>
    <w:p w14:paraId="7482DF49" w14:textId="5BD1F2F9" w:rsidR="006A4B8F" w:rsidRPr="006A4B8F" w:rsidRDefault="00D56D5B" w:rsidP="006A4B8F">
      <w:r>
        <w:rPr>
          <w:noProof/>
          <w:lang w:eastAsia="de-DE"/>
        </w:rPr>
        <w:lastRenderedPageBreak/>
        <w:drawing>
          <wp:inline distT="0" distB="0" distL="0" distR="0" wp14:anchorId="20631D37" wp14:editId="7C952E52">
            <wp:extent cx="5759450" cy="5617210"/>
            <wp:effectExtent l="0" t="0" r="0" b="254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759450" cy="5617210"/>
                    </a:xfrm>
                    <a:prstGeom prst="rect">
                      <a:avLst/>
                    </a:prstGeom>
                    <a:noFill/>
                    <a:ln>
                      <a:noFill/>
                    </a:ln>
                  </pic:spPr>
                </pic:pic>
              </a:graphicData>
            </a:graphic>
          </wp:inline>
        </w:drawing>
      </w:r>
    </w:p>
    <w:sectPr w:rsidR="006A4B8F" w:rsidRPr="006A4B8F" w:rsidSect="00D56D5B">
      <w:headerReference w:type="default" r:id="rId74"/>
      <w:pgSz w:w="16838" w:h="23811" w:code="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88070" w14:textId="77777777" w:rsidR="00422AE9" w:rsidRDefault="00422AE9" w:rsidP="00386F89">
      <w:pPr>
        <w:spacing w:after="0" w:line="240" w:lineRule="auto"/>
      </w:pPr>
      <w:r>
        <w:separator/>
      </w:r>
    </w:p>
  </w:endnote>
  <w:endnote w:type="continuationSeparator" w:id="0">
    <w:p w14:paraId="04B8BC97" w14:textId="77777777" w:rsidR="00422AE9" w:rsidRDefault="00422AE9"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205AF" w14:textId="77777777" w:rsidR="00AF4C87" w:rsidRDefault="00AF4C8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08F910" w14:textId="77777777" w:rsidR="00AF4C87" w:rsidRDefault="00AF4C8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FA7882" w14:textId="77777777" w:rsidR="00AF4C87" w:rsidRDefault="00AF4C8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8EB7B7" w14:textId="77777777" w:rsidR="00422AE9" w:rsidRDefault="00422AE9" w:rsidP="00386F89">
      <w:pPr>
        <w:spacing w:after="0" w:line="240" w:lineRule="auto"/>
      </w:pPr>
      <w:r>
        <w:separator/>
      </w:r>
    </w:p>
  </w:footnote>
  <w:footnote w:type="continuationSeparator" w:id="0">
    <w:p w14:paraId="3CD69AFA" w14:textId="77777777" w:rsidR="00422AE9" w:rsidRDefault="00422AE9"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AB3D9" w14:textId="77777777" w:rsidR="00AF4C87" w:rsidRDefault="00AF4C8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2CD986" w14:textId="77777777" w:rsidR="00AF4C87" w:rsidRDefault="00AF4C8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541506" w14:textId="77777777" w:rsidR="00AF4C87" w:rsidRDefault="00AF4C8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9E71A8" w14:textId="3E309745" w:rsidR="00AF4C87" w:rsidRDefault="00AF4C87">
    <w:pPr>
      <w:pStyle w:val="Kopfzeile"/>
    </w:pPr>
    <w:r>
      <w:t>Anhang A: Vollständiges Klassendiagramm</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1402B6C"/>
    <w:multiLevelType w:val="hybridMultilevel"/>
    <w:tmpl w:val="115420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166669E"/>
    <w:multiLevelType w:val="hybridMultilevel"/>
    <w:tmpl w:val="0A4EB0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4153E39"/>
    <w:multiLevelType w:val="hybridMultilevel"/>
    <w:tmpl w:val="9D8CB1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41F5166"/>
    <w:multiLevelType w:val="hybridMultilevel"/>
    <w:tmpl w:val="2592C1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2131199"/>
    <w:multiLevelType w:val="hybridMultilevel"/>
    <w:tmpl w:val="B652EC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BC65EC"/>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C517AC7"/>
    <w:multiLevelType w:val="hybridMultilevel"/>
    <w:tmpl w:val="00CA83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510C5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25AC7049"/>
    <w:multiLevelType w:val="hybridMultilevel"/>
    <w:tmpl w:val="C9044E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2C746F8"/>
    <w:multiLevelType w:val="hybridMultilevel"/>
    <w:tmpl w:val="99DE78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BEB5BD5"/>
    <w:multiLevelType w:val="hybridMultilevel"/>
    <w:tmpl w:val="54188A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C665213"/>
    <w:multiLevelType w:val="hybridMultilevel"/>
    <w:tmpl w:val="C9821E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E405EAE"/>
    <w:multiLevelType w:val="hybridMultilevel"/>
    <w:tmpl w:val="F4C268C4"/>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7" w15:restartNumberingAfterBreak="0">
    <w:nsid w:val="486C10BE"/>
    <w:multiLevelType w:val="hybridMultilevel"/>
    <w:tmpl w:val="02AA7A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4E357FB2"/>
    <w:multiLevelType w:val="hybridMultilevel"/>
    <w:tmpl w:val="3460CF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D3B79E6"/>
    <w:multiLevelType w:val="hybridMultilevel"/>
    <w:tmpl w:val="776E5B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70F0231"/>
    <w:multiLevelType w:val="hybridMultilevel"/>
    <w:tmpl w:val="612088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594E1E"/>
    <w:multiLevelType w:val="hybridMultilevel"/>
    <w:tmpl w:val="45F63C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9693B52"/>
    <w:multiLevelType w:val="hybridMultilevel"/>
    <w:tmpl w:val="0C6CCBDC"/>
    <w:lvl w:ilvl="0" w:tplc="0407000F">
      <w:start w:val="1"/>
      <w:numFmt w:val="decimal"/>
      <w:lvlText w:val="%1."/>
      <w:lvlJc w:val="left"/>
      <w:pPr>
        <w:ind w:left="780" w:hanging="360"/>
      </w:p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25" w15:restartNumberingAfterBreak="0">
    <w:nsid w:val="6ACD7AB1"/>
    <w:multiLevelType w:val="hybridMultilevel"/>
    <w:tmpl w:val="58342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ECF4D39"/>
    <w:multiLevelType w:val="hybridMultilevel"/>
    <w:tmpl w:val="8F58865A"/>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7" w15:restartNumberingAfterBreak="0">
    <w:nsid w:val="74913264"/>
    <w:multiLevelType w:val="hybridMultilevel"/>
    <w:tmpl w:val="E3908F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86B722B"/>
    <w:multiLevelType w:val="hybridMultilevel"/>
    <w:tmpl w:val="513262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8"/>
  </w:num>
  <w:num w:numId="2">
    <w:abstractNumId w:val="11"/>
  </w:num>
  <w:num w:numId="3">
    <w:abstractNumId w:val="21"/>
  </w:num>
  <w:num w:numId="4">
    <w:abstractNumId w:val="5"/>
  </w:num>
  <w:num w:numId="5">
    <w:abstractNumId w:val="13"/>
  </w:num>
  <w:num w:numId="6">
    <w:abstractNumId w:val="0"/>
  </w:num>
  <w:num w:numId="7">
    <w:abstractNumId w:val="14"/>
  </w:num>
  <w:num w:numId="8">
    <w:abstractNumId w:val="25"/>
  </w:num>
  <w:num w:numId="9">
    <w:abstractNumId w:val="28"/>
  </w:num>
  <w:num w:numId="10">
    <w:abstractNumId w:val="6"/>
  </w:num>
  <w:num w:numId="11">
    <w:abstractNumId w:val="22"/>
  </w:num>
  <w:num w:numId="12">
    <w:abstractNumId w:val="4"/>
  </w:num>
  <w:num w:numId="13">
    <w:abstractNumId w:val="9"/>
  </w:num>
  <w:num w:numId="14">
    <w:abstractNumId w:val="7"/>
  </w:num>
  <w:num w:numId="15">
    <w:abstractNumId w:val="8"/>
  </w:num>
  <w:num w:numId="16">
    <w:abstractNumId w:val="23"/>
  </w:num>
  <w:num w:numId="17">
    <w:abstractNumId w:val="27"/>
  </w:num>
  <w:num w:numId="18">
    <w:abstractNumId w:val="24"/>
  </w:num>
  <w:num w:numId="19">
    <w:abstractNumId w:val="15"/>
  </w:num>
  <w:num w:numId="20">
    <w:abstractNumId w:val="20"/>
  </w:num>
  <w:num w:numId="21">
    <w:abstractNumId w:val="26"/>
  </w:num>
  <w:num w:numId="22">
    <w:abstractNumId w:val="19"/>
  </w:num>
  <w:num w:numId="23">
    <w:abstractNumId w:val="17"/>
  </w:num>
  <w:num w:numId="24">
    <w:abstractNumId w:val="10"/>
  </w:num>
  <w:num w:numId="25">
    <w:abstractNumId w:val="1"/>
  </w:num>
  <w:num w:numId="26">
    <w:abstractNumId w:val="12"/>
  </w:num>
  <w:num w:numId="27">
    <w:abstractNumId w:val="3"/>
  </w:num>
  <w:num w:numId="28">
    <w:abstractNumId w:val="16"/>
  </w:num>
  <w:num w:numId="29">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46AB"/>
    <w:rsid w:val="0000212B"/>
    <w:rsid w:val="00002817"/>
    <w:rsid w:val="00003E0C"/>
    <w:rsid w:val="0000404A"/>
    <w:rsid w:val="0000688B"/>
    <w:rsid w:val="00006E14"/>
    <w:rsid w:val="0000798F"/>
    <w:rsid w:val="00010BFD"/>
    <w:rsid w:val="00012ADF"/>
    <w:rsid w:val="00014C9A"/>
    <w:rsid w:val="0001515D"/>
    <w:rsid w:val="00015646"/>
    <w:rsid w:val="00015813"/>
    <w:rsid w:val="00016969"/>
    <w:rsid w:val="00017217"/>
    <w:rsid w:val="00017626"/>
    <w:rsid w:val="000177BB"/>
    <w:rsid w:val="000214B4"/>
    <w:rsid w:val="000240F2"/>
    <w:rsid w:val="00024353"/>
    <w:rsid w:val="0003160E"/>
    <w:rsid w:val="000319CA"/>
    <w:rsid w:val="00031C65"/>
    <w:rsid w:val="0003320E"/>
    <w:rsid w:val="00033A16"/>
    <w:rsid w:val="00034B1E"/>
    <w:rsid w:val="00034F53"/>
    <w:rsid w:val="000357DB"/>
    <w:rsid w:val="00040B45"/>
    <w:rsid w:val="00041AD0"/>
    <w:rsid w:val="000428D5"/>
    <w:rsid w:val="00044DC6"/>
    <w:rsid w:val="000471F4"/>
    <w:rsid w:val="00047E92"/>
    <w:rsid w:val="00050129"/>
    <w:rsid w:val="00050A96"/>
    <w:rsid w:val="00057C86"/>
    <w:rsid w:val="00062FC6"/>
    <w:rsid w:val="00063550"/>
    <w:rsid w:val="00063F4B"/>
    <w:rsid w:val="00067E94"/>
    <w:rsid w:val="00072E3B"/>
    <w:rsid w:val="00073489"/>
    <w:rsid w:val="00075830"/>
    <w:rsid w:val="00075B34"/>
    <w:rsid w:val="00076972"/>
    <w:rsid w:val="00076B27"/>
    <w:rsid w:val="0008627F"/>
    <w:rsid w:val="00086D11"/>
    <w:rsid w:val="00091287"/>
    <w:rsid w:val="00091345"/>
    <w:rsid w:val="000946AB"/>
    <w:rsid w:val="00095B79"/>
    <w:rsid w:val="00096735"/>
    <w:rsid w:val="000972BD"/>
    <w:rsid w:val="000A10AA"/>
    <w:rsid w:val="000A29CB"/>
    <w:rsid w:val="000A487D"/>
    <w:rsid w:val="000A5087"/>
    <w:rsid w:val="000A567B"/>
    <w:rsid w:val="000A70CB"/>
    <w:rsid w:val="000A7687"/>
    <w:rsid w:val="000B0C93"/>
    <w:rsid w:val="000B2F6B"/>
    <w:rsid w:val="000B38CB"/>
    <w:rsid w:val="000B472E"/>
    <w:rsid w:val="000C001D"/>
    <w:rsid w:val="000C0FAA"/>
    <w:rsid w:val="000C423F"/>
    <w:rsid w:val="000C4C30"/>
    <w:rsid w:val="000C74BB"/>
    <w:rsid w:val="000D2133"/>
    <w:rsid w:val="000D5CC0"/>
    <w:rsid w:val="000D6C5E"/>
    <w:rsid w:val="000D734B"/>
    <w:rsid w:val="000E1041"/>
    <w:rsid w:val="000E13C5"/>
    <w:rsid w:val="000E1CEF"/>
    <w:rsid w:val="000E3AE7"/>
    <w:rsid w:val="000E3BCF"/>
    <w:rsid w:val="000E5544"/>
    <w:rsid w:val="000E77CA"/>
    <w:rsid w:val="000F1DF6"/>
    <w:rsid w:val="000F429E"/>
    <w:rsid w:val="000F4726"/>
    <w:rsid w:val="000F5854"/>
    <w:rsid w:val="000F6D1E"/>
    <w:rsid w:val="00100195"/>
    <w:rsid w:val="00100823"/>
    <w:rsid w:val="00101B5C"/>
    <w:rsid w:val="00103D08"/>
    <w:rsid w:val="00106631"/>
    <w:rsid w:val="00106A10"/>
    <w:rsid w:val="00107732"/>
    <w:rsid w:val="0010791B"/>
    <w:rsid w:val="0011117B"/>
    <w:rsid w:val="00111FBE"/>
    <w:rsid w:val="00113F9B"/>
    <w:rsid w:val="00115B22"/>
    <w:rsid w:val="00116408"/>
    <w:rsid w:val="001177E3"/>
    <w:rsid w:val="0012229B"/>
    <w:rsid w:val="00122D85"/>
    <w:rsid w:val="0012373D"/>
    <w:rsid w:val="001237F8"/>
    <w:rsid w:val="00125007"/>
    <w:rsid w:val="0012771C"/>
    <w:rsid w:val="00130507"/>
    <w:rsid w:val="00132666"/>
    <w:rsid w:val="00132E5B"/>
    <w:rsid w:val="00134A91"/>
    <w:rsid w:val="00134AD7"/>
    <w:rsid w:val="00134B1F"/>
    <w:rsid w:val="00134E8F"/>
    <w:rsid w:val="00135E5A"/>
    <w:rsid w:val="00137BD5"/>
    <w:rsid w:val="001401FC"/>
    <w:rsid w:val="00141436"/>
    <w:rsid w:val="00142F9A"/>
    <w:rsid w:val="00144777"/>
    <w:rsid w:val="00145DDE"/>
    <w:rsid w:val="00146816"/>
    <w:rsid w:val="0015130D"/>
    <w:rsid w:val="001514B8"/>
    <w:rsid w:val="00153CAC"/>
    <w:rsid w:val="00154675"/>
    <w:rsid w:val="00155F67"/>
    <w:rsid w:val="001571F8"/>
    <w:rsid w:val="001574F6"/>
    <w:rsid w:val="0016106A"/>
    <w:rsid w:val="00165911"/>
    <w:rsid w:val="001660AD"/>
    <w:rsid w:val="00166164"/>
    <w:rsid w:val="001662C1"/>
    <w:rsid w:val="001674DD"/>
    <w:rsid w:val="00167CD6"/>
    <w:rsid w:val="00167F1C"/>
    <w:rsid w:val="00172D38"/>
    <w:rsid w:val="00172FBB"/>
    <w:rsid w:val="00173812"/>
    <w:rsid w:val="00174CDB"/>
    <w:rsid w:val="00177A47"/>
    <w:rsid w:val="00177CB7"/>
    <w:rsid w:val="0018032B"/>
    <w:rsid w:val="00181DB7"/>
    <w:rsid w:val="001830BF"/>
    <w:rsid w:val="0018407F"/>
    <w:rsid w:val="00184E5B"/>
    <w:rsid w:val="00185062"/>
    <w:rsid w:val="0018529E"/>
    <w:rsid w:val="0018782C"/>
    <w:rsid w:val="00190132"/>
    <w:rsid w:val="00190CF4"/>
    <w:rsid w:val="001926E2"/>
    <w:rsid w:val="00195C2C"/>
    <w:rsid w:val="00196E2A"/>
    <w:rsid w:val="001972EA"/>
    <w:rsid w:val="001979FC"/>
    <w:rsid w:val="001A0843"/>
    <w:rsid w:val="001A136C"/>
    <w:rsid w:val="001A3647"/>
    <w:rsid w:val="001A4886"/>
    <w:rsid w:val="001A4952"/>
    <w:rsid w:val="001A499C"/>
    <w:rsid w:val="001A5DE8"/>
    <w:rsid w:val="001A725B"/>
    <w:rsid w:val="001B0C96"/>
    <w:rsid w:val="001B165A"/>
    <w:rsid w:val="001B20B1"/>
    <w:rsid w:val="001B3D38"/>
    <w:rsid w:val="001B5271"/>
    <w:rsid w:val="001B5856"/>
    <w:rsid w:val="001B75BB"/>
    <w:rsid w:val="001B7D18"/>
    <w:rsid w:val="001C02B1"/>
    <w:rsid w:val="001C3CE8"/>
    <w:rsid w:val="001C4379"/>
    <w:rsid w:val="001C4D02"/>
    <w:rsid w:val="001C5FC6"/>
    <w:rsid w:val="001C6BDB"/>
    <w:rsid w:val="001C6DF0"/>
    <w:rsid w:val="001C7948"/>
    <w:rsid w:val="001C7BAD"/>
    <w:rsid w:val="001C7C0C"/>
    <w:rsid w:val="001D0248"/>
    <w:rsid w:val="001D0274"/>
    <w:rsid w:val="001D2DC7"/>
    <w:rsid w:val="001D6D8F"/>
    <w:rsid w:val="001D778C"/>
    <w:rsid w:val="001E2296"/>
    <w:rsid w:val="001E232E"/>
    <w:rsid w:val="001E3847"/>
    <w:rsid w:val="001E4E96"/>
    <w:rsid w:val="001E7970"/>
    <w:rsid w:val="001E7BC1"/>
    <w:rsid w:val="001E7F2B"/>
    <w:rsid w:val="001F07DC"/>
    <w:rsid w:val="001F2825"/>
    <w:rsid w:val="001F3DA1"/>
    <w:rsid w:val="001F41CD"/>
    <w:rsid w:val="001F65E2"/>
    <w:rsid w:val="001F7E54"/>
    <w:rsid w:val="002000F1"/>
    <w:rsid w:val="00200C57"/>
    <w:rsid w:val="00202320"/>
    <w:rsid w:val="002033A0"/>
    <w:rsid w:val="00203A27"/>
    <w:rsid w:val="00204060"/>
    <w:rsid w:val="002040F8"/>
    <w:rsid w:val="00204CE2"/>
    <w:rsid w:val="00204D7F"/>
    <w:rsid w:val="002054CC"/>
    <w:rsid w:val="00206EC7"/>
    <w:rsid w:val="0020796F"/>
    <w:rsid w:val="00207F98"/>
    <w:rsid w:val="00210D85"/>
    <w:rsid w:val="002118C6"/>
    <w:rsid w:val="002137F7"/>
    <w:rsid w:val="00213B8D"/>
    <w:rsid w:val="0021402C"/>
    <w:rsid w:val="00214C21"/>
    <w:rsid w:val="002158A2"/>
    <w:rsid w:val="00222081"/>
    <w:rsid w:val="00224EF1"/>
    <w:rsid w:val="002259B9"/>
    <w:rsid w:val="00232B37"/>
    <w:rsid w:val="002341FF"/>
    <w:rsid w:val="0023556D"/>
    <w:rsid w:val="00235AC0"/>
    <w:rsid w:val="00235DCF"/>
    <w:rsid w:val="00236BE6"/>
    <w:rsid w:val="0023713D"/>
    <w:rsid w:val="00241997"/>
    <w:rsid w:val="0024362E"/>
    <w:rsid w:val="00246EBF"/>
    <w:rsid w:val="002537CD"/>
    <w:rsid w:val="002541E6"/>
    <w:rsid w:val="002541E7"/>
    <w:rsid w:val="0025581B"/>
    <w:rsid w:val="002576C8"/>
    <w:rsid w:val="00260A8C"/>
    <w:rsid w:val="002610F4"/>
    <w:rsid w:val="002659C1"/>
    <w:rsid w:val="0026730C"/>
    <w:rsid w:val="00267938"/>
    <w:rsid w:val="002730BC"/>
    <w:rsid w:val="00274ABA"/>
    <w:rsid w:val="00276565"/>
    <w:rsid w:val="00276A6B"/>
    <w:rsid w:val="00277064"/>
    <w:rsid w:val="0027721E"/>
    <w:rsid w:val="00280B87"/>
    <w:rsid w:val="00281855"/>
    <w:rsid w:val="0028196C"/>
    <w:rsid w:val="002830EC"/>
    <w:rsid w:val="00283672"/>
    <w:rsid w:val="00286259"/>
    <w:rsid w:val="00291AF5"/>
    <w:rsid w:val="00295425"/>
    <w:rsid w:val="00296CFA"/>
    <w:rsid w:val="0029720D"/>
    <w:rsid w:val="002A0E20"/>
    <w:rsid w:val="002A111F"/>
    <w:rsid w:val="002A2046"/>
    <w:rsid w:val="002A2F1F"/>
    <w:rsid w:val="002A4EAA"/>
    <w:rsid w:val="002A4FA1"/>
    <w:rsid w:val="002A6B98"/>
    <w:rsid w:val="002B0C51"/>
    <w:rsid w:val="002B358F"/>
    <w:rsid w:val="002B468E"/>
    <w:rsid w:val="002B5410"/>
    <w:rsid w:val="002B54E6"/>
    <w:rsid w:val="002C2965"/>
    <w:rsid w:val="002C5495"/>
    <w:rsid w:val="002C6474"/>
    <w:rsid w:val="002C6FAB"/>
    <w:rsid w:val="002D2454"/>
    <w:rsid w:val="002D2A30"/>
    <w:rsid w:val="002D302B"/>
    <w:rsid w:val="002D46DE"/>
    <w:rsid w:val="002D4862"/>
    <w:rsid w:val="002D5577"/>
    <w:rsid w:val="002E19DE"/>
    <w:rsid w:val="002E5D69"/>
    <w:rsid w:val="002E5E34"/>
    <w:rsid w:val="002E7B25"/>
    <w:rsid w:val="002F061A"/>
    <w:rsid w:val="002F0987"/>
    <w:rsid w:val="002F2BFB"/>
    <w:rsid w:val="002F3ECE"/>
    <w:rsid w:val="002F6D5B"/>
    <w:rsid w:val="003010B0"/>
    <w:rsid w:val="00305B7F"/>
    <w:rsid w:val="0030614B"/>
    <w:rsid w:val="0030684B"/>
    <w:rsid w:val="00306B72"/>
    <w:rsid w:val="00306F50"/>
    <w:rsid w:val="00310F21"/>
    <w:rsid w:val="00311026"/>
    <w:rsid w:val="00312AB2"/>
    <w:rsid w:val="00313B79"/>
    <w:rsid w:val="003140D8"/>
    <w:rsid w:val="00314996"/>
    <w:rsid w:val="00314C0C"/>
    <w:rsid w:val="00314FFB"/>
    <w:rsid w:val="003200C9"/>
    <w:rsid w:val="00323945"/>
    <w:rsid w:val="003256C0"/>
    <w:rsid w:val="00325FB2"/>
    <w:rsid w:val="00330C96"/>
    <w:rsid w:val="0033182C"/>
    <w:rsid w:val="00332C3D"/>
    <w:rsid w:val="003332A5"/>
    <w:rsid w:val="003374B7"/>
    <w:rsid w:val="00340096"/>
    <w:rsid w:val="003419A5"/>
    <w:rsid w:val="0034252C"/>
    <w:rsid w:val="0034299F"/>
    <w:rsid w:val="003441A5"/>
    <w:rsid w:val="003444D7"/>
    <w:rsid w:val="00345A02"/>
    <w:rsid w:val="00352C66"/>
    <w:rsid w:val="00353D2C"/>
    <w:rsid w:val="00354F66"/>
    <w:rsid w:val="0035692D"/>
    <w:rsid w:val="00356DE5"/>
    <w:rsid w:val="00360268"/>
    <w:rsid w:val="003616C2"/>
    <w:rsid w:val="00362BF8"/>
    <w:rsid w:val="00363138"/>
    <w:rsid w:val="00363497"/>
    <w:rsid w:val="00363DED"/>
    <w:rsid w:val="0036748D"/>
    <w:rsid w:val="00367C29"/>
    <w:rsid w:val="00372D50"/>
    <w:rsid w:val="00373BC9"/>
    <w:rsid w:val="0037475C"/>
    <w:rsid w:val="0037500B"/>
    <w:rsid w:val="00377303"/>
    <w:rsid w:val="00380243"/>
    <w:rsid w:val="0038025E"/>
    <w:rsid w:val="00381909"/>
    <w:rsid w:val="00382DFF"/>
    <w:rsid w:val="00383A1A"/>
    <w:rsid w:val="00383F1A"/>
    <w:rsid w:val="00385969"/>
    <w:rsid w:val="00386F89"/>
    <w:rsid w:val="003901A7"/>
    <w:rsid w:val="00391CF2"/>
    <w:rsid w:val="00393ABE"/>
    <w:rsid w:val="00394170"/>
    <w:rsid w:val="003A05BB"/>
    <w:rsid w:val="003A098D"/>
    <w:rsid w:val="003A12EB"/>
    <w:rsid w:val="003A199F"/>
    <w:rsid w:val="003A4BD2"/>
    <w:rsid w:val="003A5BE5"/>
    <w:rsid w:val="003A7335"/>
    <w:rsid w:val="003A7914"/>
    <w:rsid w:val="003B056B"/>
    <w:rsid w:val="003B28C9"/>
    <w:rsid w:val="003B5541"/>
    <w:rsid w:val="003B5B67"/>
    <w:rsid w:val="003B7F43"/>
    <w:rsid w:val="003C13CF"/>
    <w:rsid w:val="003C22AA"/>
    <w:rsid w:val="003C62B3"/>
    <w:rsid w:val="003C65ED"/>
    <w:rsid w:val="003C6C81"/>
    <w:rsid w:val="003C6CA9"/>
    <w:rsid w:val="003D11FF"/>
    <w:rsid w:val="003D4200"/>
    <w:rsid w:val="003D454B"/>
    <w:rsid w:val="003D4D01"/>
    <w:rsid w:val="003D4E2B"/>
    <w:rsid w:val="003D577A"/>
    <w:rsid w:val="003D6B94"/>
    <w:rsid w:val="003D78A0"/>
    <w:rsid w:val="003E055D"/>
    <w:rsid w:val="003E0ED4"/>
    <w:rsid w:val="003E1E88"/>
    <w:rsid w:val="003E511B"/>
    <w:rsid w:val="003E6D81"/>
    <w:rsid w:val="003E78DC"/>
    <w:rsid w:val="003F0FB2"/>
    <w:rsid w:val="003F1E06"/>
    <w:rsid w:val="003F28DE"/>
    <w:rsid w:val="003F2E5B"/>
    <w:rsid w:val="003F4AFC"/>
    <w:rsid w:val="003F4B58"/>
    <w:rsid w:val="003F5E73"/>
    <w:rsid w:val="003F6090"/>
    <w:rsid w:val="003F6CFE"/>
    <w:rsid w:val="003F7D6A"/>
    <w:rsid w:val="00401E20"/>
    <w:rsid w:val="004022FD"/>
    <w:rsid w:val="00402691"/>
    <w:rsid w:val="004032A0"/>
    <w:rsid w:val="00404B4E"/>
    <w:rsid w:val="00406B5D"/>
    <w:rsid w:val="00407D00"/>
    <w:rsid w:val="004110AB"/>
    <w:rsid w:val="00411BCF"/>
    <w:rsid w:val="00412080"/>
    <w:rsid w:val="004160BF"/>
    <w:rsid w:val="00416B3F"/>
    <w:rsid w:val="004229DE"/>
    <w:rsid w:val="00422AE9"/>
    <w:rsid w:val="00423E2C"/>
    <w:rsid w:val="00425A63"/>
    <w:rsid w:val="00427241"/>
    <w:rsid w:val="0042726E"/>
    <w:rsid w:val="00427B40"/>
    <w:rsid w:val="004350D1"/>
    <w:rsid w:val="0043564C"/>
    <w:rsid w:val="004363CF"/>
    <w:rsid w:val="004410DF"/>
    <w:rsid w:val="00442940"/>
    <w:rsid w:val="00444F7A"/>
    <w:rsid w:val="00445191"/>
    <w:rsid w:val="00445301"/>
    <w:rsid w:val="0044562C"/>
    <w:rsid w:val="00446935"/>
    <w:rsid w:val="00451048"/>
    <w:rsid w:val="0045134C"/>
    <w:rsid w:val="0045180A"/>
    <w:rsid w:val="00453442"/>
    <w:rsid w:val="004575A1"/>
    <w:rsid w:val="004579A0"/>
    <w:rsid w:val="00457DA9"/>
    <w:rsid w:val="00460D2A"/>
    <w:rsid w:val="0046158D"/>
    <w:rsid w:val="0046181D"/>
    <w:rsid w:val="004643AC"/>
    <w:rsid w:val="00467645"/>
    <w:rsid w:val="00471CEE"/>
    <w:rsid w:val="004742A1"/>
    <w:rsid w:val="0048013F"/>
    <w:rsid w:val="00480FAD"/>
    <w:rsid w:val="00484AA9"/>
    <w:rsid w:val="00485CD1"/>
    <w:rsid w:val="00485ED7"/>
    <w:rsid w:val="00486378"/>
    <w:rsid w:val="00487449"/>
    <w:rsid w:val="004877CD"/>
    <w:rsid w:val="00487856"/>
    <w:rsid w:val="004907D3"/>
    <w:rsid w:val="0049592B"/>
    <w:rsid w:val="004A00AF"/>
    <w:rsid w:val="004A036A"/>
    <w:rsid w:val="004A1058"/>
    <w:rsid w:val="004A206B"/>
    <w:rsid w:val="004A2085"/>
    <w:rsid w:val="004A58E3"/>
    <w:rsid w:val="004A7C9B"/>
    <w:rsid w:val="004B10A9"/>
    <w:rsid w:val="004B1CD2"/>
    <w:rsid w:val="004B23EF"/>
    <w:rsid w:val="004B4AF6"/>
    <w:rsid w:val="004C1B77"/>
    <w:rsid w:val="004C3DF6"/>
    <w:rsid w:val="004C52B9"/>
    <w:rsid w:val="004C64E3"/>
    <w:rsid w:val="004D0082"/>
    <w:rsid w:val="004D4386"/>
    <w:rsid w:val="004D438C"/>
    <w:rsid w:val="004D442F"/>
    <w:rsid w:val="004D6551"/>
    <w:rsid w:val="004D65B3"/>
    <w:rsid w:val="004D67D2"/>
    <w:rsid w:val="004D7188"/>
    <w:rsid w:val="004D7946"/>
    <w:rsid w:val="004E5CC3"/>
    <w:rsid w:val="004F2878"/>
    <w:rsid w:val="004F2BE0"/>
    <w:rsid w:val="004F3BBF"/>
    <w:rsid w:val="004F6047"/>
    <w:rsid w:val="004F72F9"/>
    <w:rsid w:val="00503256"/>
    <w:rsid w:val="005034C2"/>
    <w:rsid w:val="00504C71"/>
    <w:rsid w:val="005053D4"/>
    <w:rsid w:val="00505601"/>
    <w:rsid w:val="00505A76"/>
    <w:rsid w:val="0050632F"/>
    <w:rsid w:val="005072D2"/>
    <w:rsid w:val="00511ADE"/>
    <w:rsid w:val="0051258F"/>
    <w:rsid w:val="005136BD"/>
    <w:rsid w:val="00515AB9"/>
    <w:rsid w:val="00515D65"/>
    <w:rsid w:val="00515F84"/>
    <w:rsid w:val="0052623E"/>
    <w:rsid w:val="005267BD"/>
    <w:rsid w:val="00526F52"/>
    <w:rsid w:val="00531867"/>
    <w:rsid w:val="00532B85"/>
    <w:rsid w:val="00534A46"/>
    <w:rsid w:val="00534E7C"/>
    <w:rsid w:val="005353F0"/>
    <w:rsid w:val="00537A63"/>
    <w:rsid w:val="005435E6"/>
    <w:rsid w:val="00543C92"/>
    <w:rsid w:val="0054454A"/>
    <w:rsid w:val="0055028E"/>
    <w:rsid w:val="00550975"/>
    <w:rsid w:val="005510AA"/>
    <w:rsid w:val="0055180A"/>
    <w:rsid w:val="00551E1E"/>
    <w:rsid w:val="00556B05"/>
    <w:rsid w:val="00556D9A"/>
    <w:rsid w:val="00557C1A"/>
    <w:rsid w:val="005612C8"/>
    <w:rsid w:val="00564614"/>
    <w:rsid w:val="005648D5"/>
    <w:rsid w:val="00564EA3"/>
    <w:rsid w:val="005655BB"/>
    <w:rsid w:val="005718DF"/>
    <w:rsid w:val="00571FE7"/>
    <w:rsid w:val="00573A04"/>
    <w:rsid w:val="005805AC"/>
    <w:rsid w:val="0058087B"/>
    <w:rsid w:val="00582C3F"/>
    <w:rsid w:val="005839CB"/>
    <w:rsid w:val="00586FE0"/>
    <w:rsid w:val="00594E32"/>
    <w:rsid w:val="005A1633"/>
    <w:rsid w:val="005A43CD"/>
    <w:rsid w:val="005A59E1"/>
    <w:rsid w:val="005A633F"/>
    <w:rsid w:val="005A6F8A"/>
    <w:rsid w:val="005B22AE"/>
    <w:rsid w:val="005B2957"/>
    <w:rsid w:val="005B3513"/>
    <w:rsid w:val="005B4692"/>
    <w:rsid w:val="005B7FCC"/>
    <w:rsid w:val="005C1751"/>
    <w:rsid w:val="005C175C"/>
    <w:rsid w:val="005C2728"/>
    <w:rsid w:val="005C409E"/>
    <w:rsid w:val="005C4129"/>
    <w:rsid w:val="005C4777"/>
    <w:rsid w:val="005D0711"/>
    <w:rsid w:val="005D2466"/>
    <w:rsid w:val="005D341E"/>
    <w:rsid w:val="005D37E3"/>
    <w:rsid w:val="005D73C3"/>
    <w:rsid w:val="005E0933"/>
    <w:rsid w:val="005E2AF7"/>
    <w:rsid w:val="005E2F0C"/>
    <w:rsid w:val="005E45BB"/>
    <w:rsid w:val="005F06B3"/>
    <w:rsid w:val="005F0AAF"/>
    <w:rsid w:val="005F0F1F"/>
    <w:rsid w:val="005F14DE"/>
    <w:rsid w:val="005F20F9"/>
    <w:rsid w:val="005F2235"/>
    <w:rsid w:val="005F2432"/>
    <w:rsid w:val="005F33FF"/>
    <w:rsid w:val="005F428B"/>
    <w:rsid w:val="005F5B5F"/>
    <w:rsid w:val="005F7953"/>
    <w:rsid w:val="00601EC3"/>
    <w:rsid w:val="00603156"/>
    <w:rsid w:val="00604B7D"/>
    <w:rsid w:val="00604F5D"/>
    <w:rsid w:val="00606A3D"/>
    <w:rsid w:val="00612FCD"/>
    <w:rsid w:val="006130AC"/>
    <w:rsid w:val="00614818"/>
    <w:rsid w:val="006149F9"/>
    <w:rsid w:val="0061595A"/>
    <w:rsid w:val="006164BB"/>
    <w:rsid w:val="00617611"/>
    <w:rsid w:val="00617B00"/>
    <w:rsid w:val="006214C4"/>
    <w:rsid w:val="00621ADC"/>
    <w:rsid w:val="006238DF"/>
    <w:rsid w:val="00623B3A"/>
    <w:rsid w:val="00624EE8"/>
    <w:rsid w:val="006251B7"/>
    <w:rsid w:val="00625D62"/>
    <w:rsid w:val="00625EBA"/>
    <w:rsid w:val="006277BC"/>
    <w:rsid w:val="00634E7E"/>
    <w:rsid w:val="00634EEA"/>
    <w:rsid w:val="0063597C"/>
    <w:rsid w:val="00635D12"/>
    <w:rsid w:val="006422B2"/>
    <w:rsid w:val="00644D5F"/>
    <w:rsid w:val="00645D00"/>
    <w:rsid w:val="00646D51"/>
    <w:rsid w:val="006472EE"/>
    <w:rsid w:val="00650A2F"/>
    <w:rsid w:val="006513A5"/>
    <w:rsid w:val="006513FA"/>
    <w:rsid w:val="006517EC"/>
    <w:rsid w:val="00652507"/>
    <w:rsid w:val="00654AA7"/>
    <w:rsid w:val="006560A5"/>
    <w:rsid w:val="006565DF"/>
    <w:rsid w:val="00662254"/>
    <w:rsid w:val="0066297B"/>
    <w:rsid w:val="00662BD4"/>
    <w:rsid w:val="00666427"/>
    <w:rsid w:val="0067005D"/>
    <w:rsid w:val="0067086A"/>
    <w:rsid w:val="00671E81"/>
    <w:rsid w:val="0067276B"/>
    <w:rsid w:val="0067297F"/>
    <w:rsid w:val="0067370D"/>
    <w:rsid w:val="006749EF"/>
    <w:rsid w:val="006750A6"/>
    <w:rsid w:val="00675F0C"/>
    <w:rsid w:val="0067771F"/>
    <w:rsid w:val="00677B2C"/>
    <w:rsid w:val="00681120"/>
    <w:rsid w:val="006813D2"/>
    <w:rsid w:val="006831B5"/>
    <w:rsid w:val="00684027"/>
    <w:rsid w:val="006868B0"/>
    <w:rsid w:val="0068794B"/>
    <w:rsid w:val="00687DD4"/>
    <w:rsid w:val="00687E54"/>
    <w:rsid w:val="00690004"/>
    <w:rsid w:val="006956B0"/>
    <w:rsid w:val="00695F83"/>
    <w:rsid w:val="006972C3"/>
    <w:rsid w:val="006A074D"/>
    <w:rsid w:val="006A14A2"/>
    <w:rsid w:val="006A448A"/>
    <w:rsid w:val="006A4B8F"/>
    <w:rsid w:val="006B0287"/>
    <w:rsid w:val="006B046B"/>
    <w:rsid w:val="006B0A31"/>
    <w:rsid w:val="006B0A74"/>
    <w:rsid w:val="006B0B70"/>
    <w:rsid w:val="006B2696"/>
    <w:rsid w:val="006B2916"/>
    <w:rsid w:val="006B35D1"/>
    <w:rsid w:val="006B4A46"/>
    <w:rsid w:val="006B72B4"/>
    <w:rsid w:val="006C3191"/>
    <w:rsid w:val="006C3326"/>
    <w:rsid w:val="006C4C9F"/>
    <w:rsid w:val="006C5B14"/>
    <w:rsid w:val="006D2468"/>
    <w:rsid w:val="006D3B72"/>
    <w:rsid w:val="006D418C"/>
    <w:rsid w:val="006D41DA"/>
    <w:rsid w:val="006D4251"/>
    <w:rsid w:val="006D4296"/>
    <w:rsid w:val="006D4A85"/>
    <w:rsid w:val="006D51E7"/>
    <w:rsid w:val="006D5A5A"/>
    <w:rsid w:val="006D5C29"/>
    <w:rsid w:val="006D74AD"/>
    <w:rsid w:val="006E0047"/>
    <w:rsid w:val="006E0180"/>
    <w:rsid w:val="006E12C8"/>
    <w:rsid w:val="006E4EAE"/>
    <w:rsid w:val="006E52C3"/>
    <w:rsid w:val="006E5733"/>
    <w:rsid w:val="006F054F"/>
    <w:rsid w:val="006F0EA1"/>
    <w:rsid w:val="006F1CEF"/>
    <w:rsid w:val="006F31B8"/>
    <w:rsid w:val="006F355D"/>
    <w:rsid w:val="006F3764"/>
    <w:rsid w:val="006F3E6F"/>
    <w:rsid w:val="006F3FE3"/>
    <w:rsid w:val="006F57AA"/>
    <w:rsid w:val="00700935"/>
    <w:rsid w:val="00700A2F"/>
    <w:rsid w:val="00702EF5"/>
    <w:rsid w:val="00703358"/>
    <w:rsid w:val="00703EBB"/>
    <w:rsid w:val="00706BC7"/>
    <w:rsid w:val="00707CB6"/>
    <w:rsid w:val="00715386"/>
    <w:rsid w:val="00716561"/>
    <w:rsid w:val="00716956"/>
    <w:rsid w:val="00716ADD"/>
    <w:rsid w:val="00717433"/>
    <w:rsid w:val="007177E8"/>
    <w:rsid w:val="007178BD"/>
    <w:rsid w:val="0072229E"/>
    <w:rsid w:val="0072395D"/>
    <w:rsid w:val="00725622"/>
    <w:rsid w:val="00726497"/>
    <w:rsid w:val="0072684E"/>
    <w:rsid w:val="00726851"/>
    <w:rsid w:val="00726B57"/>
    <w:rsid w:val="00727387"/>
    <w:rsid w:val="00727906"/>
    <w:rsid w:val="0073062C"/>
    <w:rsid w:val="00730F78"/>
    <w:rsid w:val="00732BE0"/>
    <w:rsid w:val="00734370"/>
    <w:rsid w:val="00734957"/>
    <w:rsid w:val="0073503D"/>
    <w:rsid w:val="00741B17"/>
    <w:rsid w:val="00741CDA"/>
    <w:rsid w:val="007426B6"/>
    <w:rsid w:val="00742EE3"/>
    <w:rsid w:val="00744115"/>
    <w:rsid w:val="0074427E"/>
    <w:rsid w:val="00744AF5"/>
    <w:rsid w:val="007459AF"/>
    <w:rsid w:val="007460C1"/>
    <w:rsid w:val="00747394"/>
    <w:rsid w:val="007503C0"/>
    <w:rsid w:val="00751B01"/>
    <w:rsid w:val="0075202E"/>
    <w:rsid w:val="00752990"/>
    <w:rsid w:val="0076174E"/>
    <w:rsid w:val="00762EC0"/>
    <w:rsid w:val="00763C5C"/>
    <w:rsid w:val="00767F0E"/>
    <w:rsid w:val="007702A8"/>
    <w:rsid w:val="007709F9"/>
    <w:rsid w:val="00772100"/>
    <w:rsid w:val="00773039"/>
    <w:rsid w:val="0077483D"/>
    <w:rsid w:val="00774E7E"/>
    <w:rsid w:val="0077513A"/>
    <w:rsid w:val="0077665B"/>
    <w:rsid w:val="0077776C"/>
    <w:rsid w:val="007803C6"/>
    <w:rsid w:val="00782F16"/>
    <w:rsid w:val="00783E2B"/>
    <w:rsid w:val="0078458F"/>
    <w:rsid w:val="00784AD8"/>
    <w:rsid w:val="0078641A"/>
    <w:rsid w:val="00786A06"/>
    <w:rsid w:val="0078741A"/>
    <w:rsid w:val="007877AB"/>
    <w:rsid w:val="0079065C"/>
    <w:rsid w:val="00790B15"/>
    <w:rsid w:val="007925E2"/>
    <w:rsid w:val="007A07B6"/>
    <w:rsid w:val="007A12F5"/>
    <w:rsid w:val="007A1AF3"/>
    <w:rsid w:val="007A44A4"/>
    <w:rsid w:val="007B0790"/>
    <w:rsid w:val="007B2AF8"/>
    <w:rsid w:val="007B4250"/>
    <w:rsid w:val="007B53E2"/>
    <w:rsid w:val="007B5DC2"/>
    <w:rsid w:val="007B675B"/>
    <w:rsid w:val="007B73FE"/>
    <w:rsid w:val="007C0E02"/>
    <w:rsid w:val="007C1192"/>
    <w:rsid w:val="007C2DAA"/>
    <w:rsid w:val="007C3FAD"/>
    <w:rsid w:val="007C4378"/>
    <w:rsid w:val="007C5F78"/>
    <w:rsid w:val="007C79F1"/>
    <w:rsid w:val="007D0731"/>
    <w:rsid w:val="007D2D19"/>
    <w:rsid w:val="007D347C"/>
    <w:rsid w:val="007E1579"/>
    <w:rsid w:val="007E2164"/>
    <w:rsid w:val="007E367C"/>
    <w:rsid w:val="007E4217"/>
    <w:rsid w:val="007E455F"/>
    <w:rsid w:val="007E54A1"/>
    <w:rsid w:val="007E5C01"/>
    <w:rsid w:val="007E6AAC"/>
    <w:rsid w:val="007E7264"/>
    <w:rsid w:val="007F18D4"/>
    <w:rsid w:val="007F382D"/>
    <w:rsid w:val="007F415A"/>
    <w:rsid w:val="007F5E58"/>
    <w:rsid w:val="00800915"/>
    <w:rsid w:val="008036DE"/>
    <w:rsid w:val="00804899"/>
    <w:rsid w:val="008063D6"/>
    <w:rsid w:val="00810C8B"/>
    <w:rsid w:val="00810FE6"/>
    <w:rsid w:val="0081136C"/>
    <w:rsid w:val="00811392"/>
    <w:rsid w:val="008119AB"/>
    <w:rsid w:val="008166B9"/>
    <w:rsid w:val="008208A3"/>
    <w:rsid w:val="0082156C"/>
    <w:rsid w:val="008221D5"/>
    <w:rsid w:val="00824102"/>
    <w:rsid w:val="008247E5"/>
    <w:rsid w:val="00824F09"/>
    <w:rsid w:val="0082622F"/>
    <w:rsid w:val="008277DD"/>
    <w:rsid w:val="00830C90"/>
    <w:rsid w:val="0083110E"/>
    <w:rsid w:val="00831394"/>
    <w:rsid w:val="008315E8"/>
    <w:rsid w:val="008316C5"/>
    <w:rsid w:val="008327AD"/>
    <w:rsid w:val="00832B5C"/>
    <w:rsid w:val="00833BFB"/>
    <w:rsid w:val="00834B25"/>
    <w:rsid w:val="008354A3"/>
    <w:rsid w:val="0084037C"/>
    <w:rsid w:val="00851190"/>
    <w:rsid w:val="008514AE"/>
    <w:rsid w:val="00851D5C"/>
    <w:rsid w:val="00853FDA"/>
    <w:rsid w:val="00854099"/>
    <w:rsid w:val="00855F61"/>
    <w:rsid w:val="0085692D"/>
    <w:rsid w:val="00857B1F"/>
    <w:rsid w:val="00857CA4"/>
    <w:rsid w:val="00863611"/>
    <w:rsid w:val="008638BA"/>
    <w:rsid w:val="00863C45"/>
    <w:rsid w:val="008652FF"/>
    <w:rsid w:val="0086617C"/>
    <w:rsid w:val="00866E3A"/>
    <w:rsid w:val="0087234C"/>
    <w:rsid w:val="00872FFA"/>
    <w:rsid w:val="008732B4"/>
    <w:rsid w:val="00873F23"/>
    <w:rsid w:val="00874A2B"/>
    <w:rsid w:val="0087544B"/>
    <w:rsid w:val="00875CBF"/>
    <w:rsid w:val="00875D08"/>
    <w:rsid w:val="00877567"/>
    <w:rsid w:val="0088037B"/>
    <w:rsid w:val="008810E7"/>
    <w:rsid w:val="008816C9"/>
    <w:rsid w:val="00882305"/>
    <w:rsid w:val="00882D68"/>
    <w:rsid w:val="00884285"/>
    <w:rsid w:val="008846B3"/>
    <w:rsid w:val="008854FE"/>
    <w:rsid w:val="00885674"/>
    <w:rsid w:val="00887EB8"/>
    <w:rsid w:val="00887FAE"/>
    <w:rsid w:val="008903BE"/>
    <w:rsid w:val="00891571"/>
    <w:rsid w:val="00892AB2"/>
    <w:rsid w:val="008946FF"/>
    <w:rsid w:val="008955D1"/>
    <w:rsid w:val="008969F0"/>
    <w:rsid w:val="00897BCD"/>
    <w:rsid w:val="008A0D7A"/>
    <w:rsid w:val="008A3377"/>
    <w:rsid w:val="008A7CD5"/>
    <w:rsid w:val="008B0C82"/>
    <w:rsid w:val="008B22FD"/>
    <w:rsid w:val="008B24D8"/>
    <w:rsid w:val="008B5331"/>
    <w:rsid w:val="008B53D0"/>
    <w:rsid w:val="008B548C"/>
    <w:rsid w:val="008B60A3"/>
    <w:rsid w:val="008C3626"/>
    <w:rsid w:val="008C3695"/>
    <w:rsid w:val="008C4876"/>
    <w:rsid w:val="008C4BA0"/>
    <w:rsid w:val="008C6D8E"/>
    <w:rsid w:val="008C7203"/>
    <w:rsid w:val="008D11D0"/>
    <w:rsid w:val="008D30A7"/>
    <w:rsid w:val="008D659D"/>
    <w:rsid w:val="008D7EB8"/>
    <w:rsid w:val="008E6ECA"/>
    <w:rsid w:val="008F0A29"/>
    <w:rsid w:val="008F22A5"/>
    <w:rsid w:val="008F3327"/>
    <w:rsid w:val="008F3790"/>
    <w:rsid w:val="008F3E55"/>
    <w:rsid w:val="008F4F3B"/>
    <w:rsid w:val="008F55B5"/>
    <w:rsid w:val="008F5BA1"/>
    <w:rsid w:val="008F6DBD"/>
    <w:rsid w:val="00900409"/>
    <w:rsid w:val="00900EB0"/>
    <w:rsid w:val="00901CA8"/>
    <w:rsid w:val="00901CBC"/>
    <w:rsid w:val="00901DA9"/>
    <w:rsid w:val="0090605A"/>
    <w:rsid w:val="00906FB7"/>
    <w:rsid w:val="00907029"/>
    <w:rsid w:val="00911402"/>
    <w:rsid w:val="009141BA"/>
    <w:rsid w:val="00914761"/>
    <w:rsid w:val="0091512B"/>
    <w:rsid w:val="00915CC0"/>
    <w:rsid w:val="00916A36"/>
    <w:rsid w:val="00916BD8"/>
    <w:rsid w:val="00916DF4"/>
    <w:rsid w:val="00921243"/>
    <w:rsid w:val="009214BD"/>
    <w:rsid w:val="00924F25"/>
    <w:rsid w:val="009257FB"/>
    <w:rsid w:val="0092649A"/>
    <w:rsid w:val="00926DE0"/>
    <w:rsid w:val="009278B1"/>
    <w:rsid w:val="009308D5"/>
    <w:rsid w:val="00931005"/>
    <w:rsid w:val="009317F6"/>
    <w:rsid w:val="0093185F"/>
    <w:rsid w:val="00933695"/>
    <w:rsid w:val="00935F83"/>
    <w:rsid w:val="00936F5B"/>
    <w:rsid w:val="009427FD"/>
    <w:rsid w:val="00945195"/>
    <w:rsid w:val="009456A5"/>
    <w:rsid w:val="00947333"/>
    <w:rsid w:val="00947531"/>
    <w:rsid w:val="00953EC9"/>
    <w:rsid w:val="0095538D"/>
    <w:rsid w:val="009570FE"/>
    <w:rsid w:val="009607FF"/>
    <w:rsid w:val="009622D4"/>
    <w:rsid w:val="00962F44"/>
    <w:rsid w:val="0096309F"/>
    <w:rsid w:val="00965014"/>
    <w:rsid w:val="00970DA5"/>
    <w:rsid w:val="00971A18"/>
    <w:rsid w:val="009720A7"/>
    <w:rsid w:val="0097248C"/>
    <w:rsid w:val="00974DED"/>
    <w:rsid w:val="009766F0"/>
    <w:rsid w:val="009809DC"/>
    <w:rsid w:val="009847E0"/>
    <w:rsid w:val="009858CD"/>
    <w:rsid w:val="0098739F"/>
    <w:rsid w:val="00990D9F"/>
    <w:rsid w:val="00991D18"/>
    <w:rsid w:val="009933AA"/>
    <w:rsid w:val="0099688A"/>
    <w:rsid w:val="00997A23"/>
    <w:rsid w:val="009A648F"/>
    <w:rsid w:val="009A68DC"/>
    <w:rsid w:val="009A71D4"/>
    <w:rsid w:val="009B120B"/>
    <w:rsid w:val="009B16A0"/>
    <w:rsid w:val="009B25D8"/>
    <w:rsid w:val="009C0870"/>
    <w:rsid w:val="009C08C6"/>
    <w:rsid w:val="009C1B29"/>
    <w:rsid w:val="009C2082"/>
    <w:rsid w:val="009C4777"/>
    <w:rsid w:val="009C717C"/>
    <w:rsid w:val="009D0DA8"/>
    <w:rsid w:val="009D0FD7"/>
    <w:rsid w:val="009D2F22"/>
    <w:rsid w:val="009D7219"/>
    <w:rsid w:val="009D78B9"/>
    <w:rsid w:val="009E12CE"/>
    <w:rsid w:val="009E4F01"/>
    <w:rsid w:val="009E5E41"/>
    <w:rsid w:val="009F06E5"/>
    <w:rsid w:val="009F38A6"/>
    <w:rsid w:val="009F41F6"/>
    <w:rsid w:val="009F79AE"/>
    <w:rsid w:val="00A00AFF"/>
    <w:rsid w:val="00A018EF"/>
    <w:rsid w:val="00A0269D"/>
    <w:rsid w:val="00A02C06"/>
    <w:rsid w:val="00A04414"/>
    <w:rsid w:val="00A059AB"/>
    <w:rsid w:val="00A1329F"/>
    <w:rsid w:val="00A167DD"/>
    <w:rsid w:val="00A21FFF"/>
    <w:rsid w:val="00A22EAA"/>
    <w:rsid w:val="00A31133"/>
    <w:rsid w:val="00A331A3"/>
    <w:rsid w:val="00A331BC"/>
    <w:rsid w:val="00A33656"/>
    <w:rsid w:val="00A35735"/>
    <w:rsid w:val="00A364CE"/>
    <w:rsid w:val="00A37C21"/>
    <w:rsid w:val="00A4150B"/>
    <w:rsid w:val="00A416AC"/>
    <w:rsid w:val="00A417BD"/>
    <w:rsid w:val="00A42A26"/>
    <w:rsid w:val="00A440AE"/>
    <w:rsid w:val="00A44BF0"/>
    <w:rsid w:val="00A45CD5"/>
    <w:rsid w:val="00A47780"/>
    <w:rsid w:val="00A5047F"/>
    <w:rsid w:val="00A510E6"/>
    <w:rsid w:val="00A53FA5"/>
    <w:rsid w:val="00A578E5"/>
    <w:rsid w:val="00A62581"/>
    <w:rsid w:val="00A62CEB"/>
    <w:rsid w:val="00A65361"/>
    <w:rsid w:val="00A668A7"/>
    <w:rsid w:val="00A67E23"/>
    <w:rsid w:val="00A707A8"/>
    <w:rsid w:val="00A72C37"/>
    <w:rsid w:val="00A731E6"/>
    <w:rsid w:val="00A76352"/>
    <w:rsid w:val="00A77DBC"/>
    <w:rsid w:val="00A77DF4"/>
    <w:rsid w:val="00A801B5"/>
    <w:rsid w:val="00A819DA"/>
    <w:rsid w:val="00A82F32"/>
    <w:rsid w:val="00A83987"/>
    <w:rsid w:val="00A84349"/>
    <w:rsid w:val="00A8434E"/>
    <w:rsid w:val="00A84B7D"/>
    <w:rsid w:val="00A86A88"/>
    <w:rsid w:val="00A9327E"/>
    <w:rsid w:val="00A943B6"/>
    <w:rsid w:val="00A95009"/>
    <w:rsid w:val="00A95DC1"/>
    <w:rsid w:val="00AA2143"/>
    <w:rsid w:val="00AA2182"/>
    <w:rsid w:val="00AA2420"/>
    <w:rsid w:val="00AA28AB"/>
    <w:rsid w:val="00AA4603"/>
    <w:rsid w:val="00AA5859"/>
    <w:rsid w:val="00AA7A8E"/>
    <w:rsid w:val="00AB4093"/>
    <w:rsid w:val="00AB47B4"/>
    <w:rsid w:val="00AB4B4D"/>
    <w:rsid w:val="00AB4F5D"/>
    <w:rsid w:val="00AB56D9"/>
    <w:rsid w:val="00AB6E5D"/>
    <w:rsid w:val="00AC1065"/>
    <w:rsid w:val="00AC12C8"/>
    <w:rsid w:val="00AC1C17"/>
    <w:rsid w:val="00AC2A19"/>
    <w:rsid w:val="00AC3DD8"/>
    <w:rsid w:val="00AC4084"/>
    <w:rsid w:val="00AD2518"/>
    <w:rsid w:val="00AD327E"/>
    <w:rsid w:val="00AD46A3"/>
    <w:rsid w:val="00AD4BCF"/>
    <w:rsid w:val="00AD4DB9"/>
    <w:rsid w:val="00AD59E1"/>
    <w:rsid w:val="00AD6475"/>
    <w:rsid w:val="00AD6751"/>
    <w:rsid w:val="00AD6793"/>
    <w:rsid w:val="00AE0C4C"/>
    <w:rsid w:val="00AE203D"/>
    <w:rsid w:val="00AE4763"/>
    <w:rsid w:val="00AF047A"/>
    <w:rsid w:val="00AF0EF3"/>
    <w:rsid w:val="00AF1A29"/>
    <w:rsid w:val="00AF4C87"/>
    <w:rsid w:val="00B02A16"/>
    <w:rsid w:val="00B032B1"/>
    <w:rsid w:val="00B04C4C"/>
    <w:rsid w:val="00B0574E"/>
    <w:rsid w:val="00B0650C"/>
    <w:rsid w:val="00B13231"/>
    <w:rsid w:val="00B13D1E"/>
    <w:rsid w:val="00B145D1"/>
    <w:rsid w:val="00B14D14"/>
    <w:rsid w:val="00B152DF"/>
    <w:rsid w:val="00B1580B"/>
    <w:rsid w:val="00B1747F"/>
    <w:rsid w:val="00B1796C"/>
    <w:rsid w:val="00B211D7"/>
    <w:rsid w:val="00B2326A"/>
    <w:rsid w:val="00B252E1"/>
    <w:rsid w:val="00B2549E"/>
    <w:rsid w:val="00B25ECC"/>
    <w:rsid w:val="00B300CF"/>
    <w:rsid w:val="00B315C6"/>
    <w:rsid w:val="00B32FDD"/>
    <w:rsid w:val="00B33368"/>
    <w:rsid w:val="00B36513"/>
    <w:rsid w:val="00B36F18"/>
    <w:rsid w:val="00B37599"/>
    <w:rsid w:val="00B40B76"/>
    <w:rsid w:val="00B417EA"/>
    <w:rsid w:val="00B459DC"/>
    <w:rsid w:val="00B45DB9"/>
    <w:rsid w:val="00B46E50"/>
    <w:rsid w:val="00B50596"/>
    <w:rsid w:val="00B51369"/>
    <w:rsid w:val="00B51B91"/>
    <w:rsid w:val="00B546D0"/>
    <w:rsid w:val="00B55546"/>
    <w:rsid w:val="00B55F51"/>
    <w:rsid w:val="00B5626F"/>
    <w:rsid w:val="00B6123D"/>
    <w:rsid w:val="00B6171A"/>
    <w:rsid w:val="00B64EAF"/>
    <w:rsid w:val="00B656BF"/>
    <w:rsid w:val="00B67115"/>
    <w:rsid w:val="00B71421"/>
    <w:rsid w:val="00B73BAB"/>
    <w:rsid w:val="00B73F50"/>
    <w:rsid w:val="00B74FE2"/>
    <w:rsid w:val="00B755D4"/>
    <w:rsid w:val="00B768A5"/>
    <w:rsid w:val="00B77166"/>
    <w:rsid w:val="00B803C7"/>
    <w:rsid w:val="00B80A13"/>
    <w:rsid w:val="00B80FB7"/>
    <w:rsid w:val="00B8142B"/>
    <w:rsid w:val="00B81A77"/>
    <w:rsid w:val="00B82925"/>
    <w:rsid w:val="00B82F82"/>
    <w:rsid w:val="00B83871"/>
    <w:rsid w:val="00B85184"/>
    <w:rsid w:val="00B90E45"/>
    <w:rsid w:val="00B93807"/>
    <w:rsid w:val="00B94541"/>
    <w:rsid w:val="00B94AC5"/>
    <w:rsid w:val="00B9571A"/>
    <w:rsid w:val="00BA3CA1"/>
    <w:rsid w:val="00BA42D8"/>
    <w:rsid w:val="00BA73BA"/>
    <w:rsid w:val="00BA7B7F"/>
    <w:rsid w:val="00BB176E"/>
    <w:rsid w:val="00BB2020"/>
    <w:rsid w:val="00BB3BB6"/>
    <w:rsid w:val="00BB4A9F"/>
    <w:rsid w:val="00BB5384"/>
    <w:rsid w:val="00BB6462"/>
    <w:rsid w:val="00BB759B"/>
    <w:rsid w:val="00BC1AA0"/>
    <w:rsid w:val="00BC1FDF"/>
    <w:rsid w:val="00BC2518"/>
    <w:rsid w:val="00BC6DC9"/>
    <w:rsid w:val="00BC7408"/>
    <w:rsid w:val="00BD1495"/>
    <w:rsid w:val="00BD24AC"/>
    <w:rsid w:val="00BD37D1"/>
    <w:rsid w:val="00BD51D9"/>
    <w:rsid w:val="00BD625E"/>
    <w:rsid w:val="00BD7C41"/>
    <w:rsid w:val="00BE2CFF"/>
    <w:rsid w:val="00BE3DBB"/>
    <w:rsid w:val="00BE53E4"/>
    <w:rsid w:val="00BE53FE"/>
    <w:rsid w:val="00BE60BC"/>
    <w:rsid w:val="00BF1163"/>
    <w:rsid w:val="00BF1FAE"/>
    <w:rsid w:val="00BF2394"/>
    <w:rsid w:val="00BF243F"/>
    <w:rsid w:val="00BF321F"/>
    <w:rsid w:val="00BF43A2"/>
    <w:rsid w:val="00BF4F8C"/>
    <w:rsid w:val="00BF5C37"/>
    <w:rsid w:val="00BF629D"/>
    <w:rsid w:val="00BF6ABB"/>
    <w:rsid w:val="00BF79ED"/>
    <w:rsid w:val="00C00586"/>
    <w:rsid w:val="00C0171B"/>
    <w:rsid w:val="00C01C98"/>
    <w:rsid w:val="00C04849"/>
    <w:rsid w:val="00C0510D"/>
    <w:rsid w:val="00C05421"/>
    <w:rsid w:val="00C05764"/>
    <w:rsid w:val="00C05F62"/>
    <w:rsid w:val="00C063BA"/>
    <w:rsid w:val="00C074B1"/>
    <w:rsid w:val="00C1145F"/>
    <w:rsid w:val="00C11E5E"/>
    <w:rsid w:val="00C129AF"/>
    <w:rsid w:val="00C14781"/>
    <w:rsid w:val="00C147B1"/>
    <w:rsid w:val="00C15956"/>
    <w:rsid w:val="00C15B1D"/>
    <w:rsid w:val="00C15CB9"/>
    <w:rsid w:val="00C203A4"/>
    <w:rsid w:val="00C20DEF"/>
    <w:rsid w:val="00C27001"/>
    <w:rsid w:val="00C27093"/>
    <w:rsid w:val="00C304CA"/>
    <w:rsid w:val="00C31380"/>
    <w:rsid w:val="00C368E6"/>
    <w:rsid w:val="00C37C2B"/>
    <w:rsid w:val="00C4167F"/>
    <w:rsid w:val="00C429BB"/>
    <w:rsid w:val="00C43DB3"/>
    <w:rsid w:val="00C440ED"/>
    <w:rsid w:val="00C441E1"/>
    <w:rsid w:val="00C45CCE"/>
    <w:rsid w:val="00C46A25"/>
    <w:rsid w:val="00C477E1"/>
    <w:rsid w:val="00C5077C"/>
    <w:rsid w:val="00C51639"/>
    <w:rsid w:val="00C54835"/>
    <w:rsid w:val="00C55457"/>
    <w:rsid w:val="00C620F8"/>
    <w:rsid w:val="00C62ED1"/>
    <w:rsid w:val="00C657F0"/>
    <w:rsid w:val="00C659D9"/>
    <w:rsid w:val="00C65E2E"/>
    <w:rsid w:val="00C65E9F"/>
    <w:rsid w:val="00C66532"/>
    <w:rsid w:val="00C7050C"/>
    <w:rsid w:val="00C74936"/>
    <w:rsid w:val="00C77B13"/>
    <w:rsid w:val="00C8119E"/>
    <w:rsid w:val="00C84500"/>
    <w:rsid w:val="00C85F48"/>
    <w:rsid w:val="00C86F98"/>
    <w:rsid w:val="00C90334"/>
    <w:rsid w:val="00C91C52"/>
    <w:rsid w:val="00C92A7C"/>
    <w:rsid w:val="00C96545"/>
    <w:rsid w:val="00CA0018"/>
    <w:rsid w:val="00CA1E6C"/>
    <w:rsid w:val="00CA365E"/>
    <w:rsid w:val="00CA3752"/>
    <w:rsid w:val="00CA3BF3"/>
    <w:rsid w:val="00CA541C"/>
    <w:rsid w:val="00CA6549"/>
    <w:rsid w:val="00CA684F"/>
    <w:rsid w:val="00CA78A9"/>
    <w:rsid w:val="00CB0A46"/>
    <w:rsid w:val="00CB14BD"/>
    <w:rsid w:val="00CB1FA6"/>
    <w:rsid w:val="00CB27B9"/>
    <w:rsid w:val="00CB3B88"/>
    <w:rsid w:val="00CB4FC5"/>
    <w:rsid w:val="00CB5CCA"/>
    <w:rsid w:val="00CB66CF"/>
    <w:rsid w:val="00CB7B3D"/>
    <w:rsid w:val="00CC0029"/>
    <w:rsid w:val="00CC06E4"/>
    <w:rsid w:val="00CC3B80"/>
    <w:rsid w:val="00CC43A8"/>
    <w:rsid w:val="00CC4F1F"/>
    <w:rsid w:val="00CC526C"/>
    <w:rsid w:val="00CC55B3"/>
    <w:rsid w:val="00CD05BB"/>
    <w:rsid w:val="00CD23AC"/>
    <w:rsid w:val="00CD37A0"/>
    <w:rsid w:val="00CD4147"/>
    <w:rsid w:val="00CD4E85"/>
    <w:rsid w:val="00CF0A85"/>
    <w:rsid w:val="00CF2D71"/>
    <w:rsid w:val="00CF427F"/>
    <w:rsid w:val="00CF4457"/>
    <w:rsid w:val="00D057B5"/>
    <w:rsid w:val="00D05EA9"/>
    <w:rsid w:val="00D062C6"/>
    <w:rsid w:val="00D0702E"/>
    <w:rsid w:val="00D07153"/>
    <w:rsid w:val="00D07759"/>
    <w:rsid w:val="00D1186C"/>
    <w:rsid w:val="00D1207B"/>
    <w:rsid w:val="00D15E02"/>
    <w:rsid w:val="00D16959"/>
    <w:rsid w:val="00D2026C"/>
    <w:rsid w:val="00D242AE"/>
    <w:rsid w:val="00D259AE"/>
    <w:rsid w:val="00D32A76"/>
    <w:rsid w:val="00D32C04"/>
    <w:rsid w:val="00D32CE6"/>
    <w:rsid w:val="00D32DA5"/>
    <w:rsid w:val="00D33FA9"/>
    <w:rsid w:val="00D3509F"/>
    <w:rsid w:val="00D355E0"/>
    <w:rsid w:val="00D35E8F"/>
    <w:rsid w:val="00D361F2"/>
    <w:rsid w:val="00D36770"/>
    <w:rsid w:val="00D37CA1"/>
    <w:rsid w:val="00D40067"/>
    <w:rsid w:val="00D416AA"/>
    <w:rsid w:val="00D41B43"/>
    <w:rsid w:val="00D42C83"/>
    <w:rsid w:val="00D43423"/>
    <w:rsid w:val="00D44E40"/>
    <w:rsid w:val="00D46406"/>
    <w:rsid w:val="00D4673A"/>
    <w:rsid w:val="00D46F60"/>
    <w:rsid w:val="00D51373"/>
    <w:rsid w:val="00D51F8D"/>
    <w:rsid w:val="00D53AC1"/>
    <w:rsid w:val="00D55B0D"/>
    <w:rsid w:val="00D55E87"/>
    <w:rsid w:val="00D569DA"/>
    <w:rsid w:val="00D56B82"/>
    <w:rsid w:val="00D56D5B"/>
    <w:rsid w:val="00D60BF4"/>
    <w:rsid w:val="00D616AC"/>
    <w:rsid w:val="00D628E9"/>
    <w:rsid w:val="00D644A0"/>
    <w:rsid w:val="00D64536"/>
    <w:rsid w:val="00D64F60"/>
    <w:rsid w:val="00D65016"/>
    <w:rsid w:val="00D6681C"/>
    <w:rsid w:val="00D66BEA"/>
    <w:rsid w:val="00D70C08"/>
    <w:rsid w:val="00D72EC6"/>
    <w:rsid w:val="00D72EEF"/>
    <w:rsid w:val="00D7470A"/>
    <w:rsid w:val="00D760C1"/>
    <w:rsid w:val="00D76A78"/>
    <w:rsid w:val="00D77255"/>
    <w:rsid w:val="00D7734C"/>
    <w:rsid w:val="00D80B9D"/>
    <w:rsid w:val="00D8426E"/>
    <w:rsid w:val="00D84D31"/>
    <w:rsid w:val="00D87889"/>
    <w:rsid w:val="00D91327"/>
    <w:rsid w:val="00D92208"/>
    <w:rsid w:val="00D92F0D"/>
    <w:rsid w:val="00D950D5"/>
    <w:rsid w:val="00D95C36"/>
    <w:rsid w:val="00D95E81"/>
    <w:rsid w:val="00D96F99"/>
    <w:rsid w:val="00DA090C"/>
    <w:rsid w:val="00DA0CFC"/>
    <w:rsid w:val="00DA5A33"/>
    <w:rsid w:val="00DB02E1"/>
    <w:rsid w:val="00DB04E2"/>
    <w:rsid w:val="00DB2F27"/>
    <w:rsid w:val="00DB343F"/>
    <w:rsid w:val="00DB367A"/>
    <w:rsid w:val="00DB3DFA"/>
    <w:rsid w:val="00DB439C"/>
    <w:rsid w:val="00DC1144"/>
    <w:rsid w:val="00DC2CE2"/>
    <w:rsid w:val="00DC38FE"/>
    <w:rsid w:val="00DC448B"/>
    <w:rsid w:val="00DC4D92"/>
    <w:rsid w:val="00DC5A9F"/>
    <w:rsid w:val="00DC5C8C"/>
    <w:rsid w:val="00DC64DA"/>
    <w:rsid w:val="00DC6F37"/>
    <w:rsid w:val="00DD1501"/>
    <w:rsid w:val="00DD383D"/>
    <w:rsid w:val="00DD47B6"/>
    <w:rsid w:val="00DD4F8A"/>
    <w:rsid w:val="00DD5E1D"/>
    <w:rsid w:val="00DD67E3"/>
    <w:rsid w:val="00DE01A2"/>
    <w:rsid w:val="00DE41AE"/>
    <w:rsid w:val="00DE4E7B"/>
    <w:rsid w:val="00DE6940"/>
    <w:rsid w:val="00DE7E00"/>
    <w:rsid w:val="00DF1975"/>
    <w:rsid w:val="00DF1DC9"/>
    <w:rsid w:val="00DF226C"/>
    <w:rsid w:val="00DF2D45"/>
    <w:rsid w:val="00DF4589"/>
    <w:rsid w:val="00DF5F19"/>
    <w:rsid w:val="00E01875"/>
    <w:rsid w:val="00E02598"/>
    <w:rsid w:val="00E03069"/>
    <w:rsid w:val="00E05B01"/>
    <w:rsid w:val="00E061B6"/>
    <w:rsid w:val="00E06CF5"/>
    <w:rsid w:val="00E072E7"/>
    <w:rsid w:val="00E07AC2"/>
    <w:rsid w:val="00E07ACD"/>
    <w:rsid w:val="00E101CC"/>
    <w:rsid w:val="00E12F54"/>
    <w:rsid w:val="00E1373E"/>
    <w:rsid w:val="00E1570C"/>
    <w:rsid w:val="00E15BDA"/>
    <w:rsid w:val="00E163E9"/>
    <w:rsid w:val="00E16CF1"/>
    <w:rsid w:val="00E20875"/>
    <w:rsid w:val="00E2090E"/>
    <w:rsid w:val="00E2156C"/>
    <w:rsid w:val="00E21B1F"/>
    <w:rsid w:val="00E2441B"/>
    <w:rsid w:val="00E2789A"/>
    <w:rsid w:val="00E30775"/>
    <w:rsid w:val="00E30EB6"/>
    <w:rsid w:val="00E31FC5"/>
    <w:rsid w:val="00E32E5D"/>
    <w:rsid w:val="00E35DA3"/>
    <w:rsid w:val="00E4045B"/>
    <w:rsid w:val="00E42BFF"/>
    <w:rsid w:val="00E43797"/>
    <w:rsid w:val="00E43D1E"/>
    <w:rsid w:val="00E45BEA"/>
    <w:rsid w:val="00E47277"/>
    <w:rsid w:val="00E478A4"/>
    <w:rsid w:val="00E5084A"/>
    <w:rsid w:val="00E50BF8"/>
    <w:rsid w:val="00E525D3"/>
    <w:rsid w:val="00E53E87"/>
    <w:rsid w:val="00E56F61"/>
    <w:rsid w:val="00E57F28"/>
    <w:rsid w:val="00E60AAF"/>
    <w:rsid w:val="00E61F37"/>
    <w:rsid w:val="00E6251D"/>
    <w:rsid w:val="00E62C7F"/>
    <w:rsid w:val="00E62E7E"/>
    <w:rsid w:val="00E6549E"/>
    <w:rsid w:val="00E6763C"/>
    <w:rsid w:val="00E70630"/>
    <w:rsid w:val="00E70DD0"/>
    <w:rsid w:val="00E719AE"/>
    <w:rsid w:val="00E71F57"/>
    <w:rsid w:val="00E733EB"/>
    <w:rsid w:val="00E744B5"/>
    <w:rsid w:val="00E81AE2"/>
    <w:rsid w:val="00E84963"/>
    <w:rsid w:val="00E849C6"/>
    <w:rsid w:val="00E8651C"/>
    <w:rsid w:val="00E86A05"/>
    <w:rsid w:val="00E9005C"/>
    <w:rsid w:val="00E93BF1"/>
    <w:rsid w:val="00E9494D"/>
    <w:rsid w:val="00E949BD"/>
    <w:rsid w:val="00EA17FC"/>
    <w:rsid w:val="00EA31BB"/>
    <w:rsid w:val="00EA351C"/>
    <w:rsid w:val="00EA4538"/>
    <w:rsid w:val="00EA5445"/>
    <w:rsid w:val="00EA570A"/>
    <w:rsid w:val="00EA77E4"/>
    <w:rsid w:val="00EB0D11"/>
    <w:rsid w:val="00EB0D23"/>
    <w:rsid w:val="00EB25A5"/>
    <w:rsid w:val="00EB626C"/>
    <w:rsid w:val="00EB739A"/>
    <w:rsid w:val="00EC0AED"/>
    <w:rsid w:val="00EC236A"/>
    <w:rsid w:val="00EC32BD"/>
    <w:rsid w:val="00EC3D81"/>
    <w:rsid w:val="00EC4C9A"/>
    <w:rsid w:val="00EC4CA9"/>
    <w:rsid w:val="00EC69E5"/>
    <w:rsid w:val="00ED310A"/>
    <w:rsid w:val="00ED4273"/>
    <w:rsid w:val="00ED6243"/>
    <w:rsid w:val="00EE1450"/>
    <w:rsid w:val="00EE1C29"/>
    <w:rsid w:val="00EE2C1D"/>
    <w:rsid w:val="00EE32A8"/>
    <w:rsid w:val="00EE47FE"/>
    <w:rsid w:val="00EE586E"/>
    <w:rsid w:val="00EF0880"/>
    <w:rsid w:val="00EF088B"/>
    <w:rsid w:val="00EF0904"/>
    <w:rsid w:val="00EF12C3"/>
    <w:rsid w:val="00EF217E"/>
    <w:rsid w:val="00EF5AB9"/>
    <w:rsid w:val="00EF64CD"/>
    <w:rsid w:val="00F00058"/>
    <w:rsid w:val="00F0114B"/>
    <w:rsid w:val="00F02138"/>
    <w:rsid w:val="00F0366C"/>
    <w:rsid w:val="00F03913"/>
    <w:rsid w:val="00F04453"/>
    <w:rsid w:val="00F1209F"/>
    <w:rsid w:val="00F14D71"/>
    <w:rsid w:val="00F153E2"/>
    <w:rsid w:val="00F164C2"/>
    <w:rsid w:val="00F166C8"/>
    <w:rsid w:val="00F20572"/>
    <w:rsid w:val="00F2116D"/>
    <w:rsid w:val="00F2240F"/>
    <w:rsid w:val="00F24338"/>
    <w:rsid w:val="00F26AAE"/>
    <w:rsid w:val="00F26F5F"/>
    <w:rsid w:val="00F270C1"/>
    <w:rsid w:val="00F277F7"/>
    <w:rsid w:val="00F32D52"/>
    <w:rsid w:val="00F33AE3"/>
    <w:rsid w:val="00F33B8B"/>
    <w:rsid w:val="00F36B9D"/>
    <w:rsid w:val="00F4199E"/>
    <w:rsid w:val="00F43452"/>
    <w:rsid w:val="00F43E29"/>
    <w:rsid w:val="00F4623B"/>
    <w:rsid w:val="00F52210"/>
    <w:rsid w:val="00F52283"/>
    <w:rsid w:val="00F55C7E"/>
    <w:rsid w:val="00F5668D"/>
    <w:rsid w:val="00F56C98"/>
    <w:rsid w:val="00F57BD4"/>
    <w:rsid w:val="00F60535"/>
    <w:rsid w:val="00F607DC"/>
    <w:rsid w:val="00F61C13"/>
    <w:rsid w:val="00F6600E"/>
    <w:rsid w:val="00F660F8"/>
    <w:rsid w:val="00F743CE"/>
    <w:rsid w:val="00F74ADE"/>
    <w:rsid w:val="00F770D8"/>
    <w:rsid w:val="00F77CFF"/>
    <w:rsid w:val="00F77D5C"/>
    <w:rsid w:val="00F82A3A"/>
    <w:rsid w:val="00F82E7F"/>
    <w:rsid w:val="00F8413C"/>
    <w:rsid w:val="00F846A5"/>
    <w:rsid w:val="00F85DA8"/>
    <w:rsid w:val="00F86B27"/>
    <w:rsid w:val="00F87937"/>
    <w:rsid w:val="00F9112D"/>
    <w:rsid w:val="00F93FA9"/>
    <w:rsid w:val="00F960C3"/>
    <w:rsid w:val="00FA1BCC"/>
    <w:rsid w:val="00FA5663"/>
    <w:rsid w:val="00FA58DA"/>
    <w:rsid w:val="00FA63A8"/>
    <w:rsid w:val="00FA6F4F"/>
    <w:rsid w:val="00FA75AD"/>
    <w:rsid w:val="00FA7EB5"/>
    <w:rsid w:val="00FB2BE7"/>
    <w:rsid w:val="00FB725D"/>
    <w:rsid w:val="00FB7362"/>
    <w:rsid w:val="00FB7DB7"/>
    <w:rsid w:val="00FC4B73"/>
    <w:rsid w:val="00FC5CA3"/>
    <w:rsid w:val="00FC664A"/>
    <w:rsid w:val="00FC7200"/>
    <w:rsid w:val="00FC7261"/>
    <w:rsid w:val="00FD0E43"/>
    <w:rsid w:val="00FD1EAF"/>
    <w:rsid w:val="00FD75EE"/>
    <w:rsid w:val="00FD7ED1"/>
    <w:rsid w:val="00FE0DBD"/>
    <w:rsid w:val="00FE1817"/>
    <w:rsid w:val="00FE30DB"/>
    <w:rsid w:val="00FF1FBD"/>
    <w:rsid w:val="00FF2158"/>
    <w:rsid w:val="00FF66E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customStyle="1" w:styleId="UnresolvedMention">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 w:type="character" w:styleId="Kommentarzeichen">
    <w:name w:val="annotation reference"/>
    <w:basedOn w:val="Absatz-Standardschriftart"/>
    <w:uiPriority w:val="99"/>
    <w:semiHidden/>
    <w:unhideWhenUsed/>
    <w:rsid w:val="006B35D1"/>
    <w:rPr>
      <w:sz w:val="16"/>
      <w:szCs w:val="16"/>
    </w:rPr>
  </w:style>
  <w:style w:type="paragraph" w:styleId="Kommentartext">
    <w:name w:val="annotation text"/>
    <w:basedOn w:val="Standard"/>
    <w:link w:val="KommentartextZchn"/>
    <w:uiPriority w:val="99"/>
    <w:semiHidden/>
    <w:unhideWhenUsed/>
    <w:rsid w:val="006B35D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B35D1"/>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B35D1"/>
    <w:rPr>
      <w:b/>
      <w:bCs/>
    </w:rPr>
  </w:style>
  <w:style w:type="character" w:customStyle="1" w:styleId="KommentarthemaZchn">
    <w:name w:val="Kommentarthema Zchn"/>
    <w:basedOn w:val="KommentartextZchn"/>
    <w:link w:val="Kommentarthema"/>
    <w:uiPriority w:val="99"/>
    <w:semiHidden/>
    <w:rsid w:val="006B35D1"/>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664089332">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14878949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1.png"/><Relationship Id="rId50" Type="http://schemas.openxmlformats.org/officeDocument/2006/relationships/image" Target="media/image35.svg"/><Relationship Id="rId55" Type="http://schemas.openxmlformats.org/officeDocument/2006/relationships/image" Target="media/image36.png"/><Relationship Id="rId63" Type="http://schemas.openxmlformats.org/officeDocument/2006/relationships/image" Target="media/image44.png"/><Relationship Id="rId68" Type="http://schemas.openxmlformats.org/officeDocument/2006/relationships/image" Target="media/image49.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github.com/microsoft/vscode" TargetMode="Externa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png"/><Relationship Id="rId49" Type="http://schemas.openxmlformats.org/officeDocument/2006/relationships/image" Target="media/image32.png"/><Relationship Id="rId57" Type="http://schemas.openxmlformats.org/officeDocument/2006/relationships/image" Target="media/image38.png"/><Relationship Id="rId61" Type="http://schemas.openxmlformats.org/officeDocument/2006/relationships/image" Target="media/image42.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hyperlink" Target="https://marketplace.visualstudio.com/items?itemName=cantonios.project-templates" TargetMode="External"/><Relationship Id="rId44" Type="http://schemas.openxmlformats.org/officeDocument/2006/relationships/image" Target="media/image29.png"/><Relationship Id="rId52" Type="http://schemas.openxmlformats.org/officeDocument/2006/relationships/image" Target="media/image37.sv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sv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theme" Target="theme/theme1.xml"/><Relationship Id="rId8" Type="http://schemas.openxmlformats.org/officeDocument/2006/relationships/image" Target="media/image1.tiff"/><Relationship Id="rId51" Type="http://schemas.openxmlformats.org/officeDocument/2006/relationships/image" Target="media/image33.png"/><Relationship Id="rId72" Type="http://schemas.openxmlformats.org/officeDocument/2006/relationships/image" Target="media/image53.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svg"/><Relationship Id="rId59" Type="http://schemas.openxmlformats.org/officeDocument/2006/relationships/image" Target="media/image40.png"/><Relationship Id="rId67" Type="http://schemas.openxmlformats.org/officeDocument/2006/relationships/image" Target="media/image48.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2845"/>
    <w:rsid w:val="00007136"/>
    <w:rsid w:val="0004108A"/>
    <w:rsid w:val="00045B01"/>
    <w:rsid w:val="00063F42"/>
    <w:rsid w:val="000B4CBA"/>
    <w:rsid w:val="000E0F47"/>
    <w:rsid w:val="001E4AAF"/>
    <w:rsid w:val="00220E02"/>
    <w:rsid w:val="0024252A"/>
    <w:rsid w:val="00247765"/>
    <w:rsid w:val="002478CB"/>
    <w:rsid w:val="00274060"/>
    <w:rsid w:val="002D29C0"/>
    <w:rsid w:val="002D73E1"/>
    <w:rsid w:val="00347053"/>
    <w:rsid w:val="003C1F4B"/>
    <w:rsid w:val="003D4359"/>
    <w:rsid w:val="003F7278"/>
    <w:rsid w:val="00403713"/>
    <w:rsid w:val="004449D7"/>
    <w:rsid w:val="0048019C"/>
    <w:rsid w:val="00493261"/>
    <w:rsid w:val="004C6157"/>
    <w:rsid w:val="004D0E81"/>
    <w:rsid w:val="004E0D45"/>
    <w:rsid w:val="00541510"/>
    <w:rsid w:val="005618BF"/>
    <w:rsid w:val="00577ABD"/>
    <w:rsid w:val="00583C7F"/>
    <w:rsid w:val="005870EF"/>
    <w:rsid w:val="00597900"/>
    <w:rsid w:val="005F162A"/>
    <w:rsid w:val="005F68EC"/>
    <w:rsid w:val="006614C1"/>
    <w:rsid w:val="00682628"/>
    <w:rsid w:val="006A3DF3"/>
    <w:rsid w:val="006F1F32"/>
    <w:rsid w:val="00745597"/>
    <w:rsid w:val="00776ED2"/>
    <w:rsid w:val="0078666D"/>
    <w:rsid w:val="00793F02"/>
    <w:rsid w:val="007C1067"/>
    <w:rsid w:val="007C2530"/>
    <w:rsid w:val="007D64E3"/>
    <w:rsid w:val="008162DD"/>
    <w:rsid w:val="0083164C"/>
    <w:rsid w:val="00847EDC"/>
    <w:rsid w:val="008757E2"/>
    <w:rsid w:val="00885394"/>
    <w:rsid w:val="008A46F3"/>
    <w:rsid w:val="008D4EF3"/>
    <w:rsid w:val="008D6F36"/>
    <w:rsid w:val="00920114"/>
    <w:rsid w:val="009324C2"/>
    <w:rsid w:val="00940C0C"/>
    <w:rsid w:val="009760DF"/>
    <w:rsid w:val="00A22DF8"/>
    <w:rsid w:val="00A4744F"/>
    <w:rsid w:val="00AA0DE3"/>
    <w:rsid w:val="00AB2845"/>
    <w:rsid w:val="00AD69D6"/>
    <w:rsid w:val="00AF42C8"/>
    <w:rsid w:val="00B12EDD"/>
    <w:rsid w:val="00B74DB6"/>
    <w:rsid w:val="00BB3C2C"/>
    <w:rsid w:val="00BD5DB3"/>
    <w:rsid w:val="00BE28A5"/>
    <w:rsid w:val="00C31118"/>
    <w:rsid w:val="00C74056"/>
    <w:rsid w:val="00CF74E3"/>
    <w:rsid w:val="00D221B7"/>
    <w:rsid w:val="00D354D6"/>
    <w:rsid w:val="00D400A6"/>
    <w:rsid w:val="00D515F9"/>
    <w:rsid w:val="00D82033"/>
    <w:rsid w:val="00DA6CA7"/>
    <w:rsid w:val="00E07789"/>
    <w:rsid w:val="00E10BD7"/>
    <w:rsid w:val="00E164C5"/>
    <w:rsid w:val="00E27363"/>
    <w:rsid w:val="00E5650F"/>
    <w:rsid w:val="00E5697F"/>
    <w:rsid w:val="00E639C7"/>
    <w:rsid w:val="00E714AC"/>
    <w:rsid w:val="00E902D0"/>
    <w:rsid w:val="00EC7215"/>
    <w:rsid w:val="00F62F58"/>
    <w:rsid w:val="00F7756B"/>
    <w:rsid w:val="00F87AA8"/>
    <w:rsid w:val="00FA4911"/>
    <w:rsid w:val="00FC505B"/>
    <w:rsid w:val="00FD08E6"/>
    <w:rsid w:val="00FF30D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3D9A57-A278-45BC-B3C3-902A7F2E9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7</Pages>
  <Words>40273</Words>
  <Characters>253727</Characters>
  <Application>Microsoft Office Word</Application>
  <DocSecurity>0</DocSecurity>
  <Lines>2114</Lines>
  <Paragraphs>586</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29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238</cp:revision>
  <cp:lastPrinted>2022-01-25T13:28:00Z</cp:lastPrinted>
  <dcterms:created xsi:type="dcterms:W3CDTF">2022-02-02T10:48:00Z</dcterms:created>
  <dcterms:modified xsi:type="dcterms:W3CDTF">2022-02-17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False</vt:lpwstr>
  </property>
  <property fmtid="{D5CDD505-2E9C-101B-9397-08002B2CF9AE}" pid="6" name="CitaviDocumentProperty_1">
    <vt:lpwstr>6.3.0.0</vt:lpwstr>
  </property>
</Properties>
</file>